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631059864"/>
        <w:docPartObj>
          <w:docPartGallery w:val="Cover Pages"/>
          <w:docPartUnique/>
        </w:docPartObj>
      </w:sdtPr>
      <w:sdtEndPr/>
      <w:sdtContent>
        <w:p w14:paraId="583593CE" w14:textId="195E749F" w:rsidR="00991C9B" w:rsidRDefault="00B91D26">
          <w:r>
            <w:rPr>
              <w:noProof/>
            </w:rPr>
            <mc:AlternateContent>
              <mc:Choice Requires="wps">
                <w:drawing>
                  <wp:anchor distT="45720" distB="45720" distL="114300" distR="114300" simplePos="0" relativeHeight="251665408" behindDoc="0" locked="0" layoutInCell="1" allowOverlap="1" wp14:anchorId="2234A66A" wp14:editId="3E9B9705">
                    <wp:simplePos x="0" y="0"/>
                    <wp:positionH relativeFrom="column">
                      <wp:posOffset>1038225</wp:posOffset>
                    </wp:positionH>
                    <wp:positionV relativeFrom="paragraph">
                      <wp:posOffset>0</wp:posOffset>
                    </wp:positionV>
                    <wp:extent cx="4863465" cy="866775"/>
                    <wp:effectExtent l="0" t="0" r="0" b="9525"/>
                    <wp:wrapSquare wrapText="bothSides"/>
                    <wp:docPr id="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63465" cy="8667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A416AF0" w14:textId="77777777" w:rsidR="00CD7855" w:rsidRPr="00991C9B" w:rsidRDefault="00CD7855" w:rsidP="00991C9B">
                                <w:pPr>
                                  <w:rPr>
                                    <w:b/>
                                    <w:bCs/>
                                    <w:color w:val="000000"/>
                                    <w:sz w:val="32"/>
                                    <w:szCs w:val="32"/>
                                  </w:rPr>
                                </w:pPr>
                                <w:r w:rsidRPr="00991C9B">
                                  <w:rPr>
                                    <w:b/>
                                    <w:bCs/>
                                    <w:color w:val="000000"/>
                                    <w:sz w:val="32"/>
                                    <w:szCs w:val="32"/>
                                  </w:rPr>
                                  <w:t>Ain Shams University</w:t>
                                </w:r>
                                <w:r w:rsidRPr="00991C9B">
                                  <w:rPr>
                                    <w:color w:val="000000"/>
                                    <w:sz w:val="32"/>
                                    <w:szCs w:val="32"/>
                                  </w:rPr>
                                  <w:br/>
                                </w:r>
                                <w:r w:rsidRPr="00991C9B">
                                  <w:rPr>
                                    <w:b/>
                                    <w:bCs/>
                                    <w:color w:val="000000"/>
                                    <w:sz w:val="32"/>
                                    <w:szCs w:val="32"/>
                                  </w:rPr>
                                  <w:t>Faculty of Computer &amp; Information Sciences</w:t>
                                </w:r>
                              </w:p>
                              <w:p w14:paraId="35223A11" w14:textId="72AC4EA4" w:rsidR="00CD7855" w:rsidRPr="00991C9B" w:rsidRDefault="00CD7855" w:rsidP="004A2746">
                                <w:pPr>
                                  <w:rPr>
                                    <w:sz w:val="32"/>
                                    <w:szCs w:val="32"/>
                                  </w:rPr>
                                </w:pPr>
                                <w:r w:rsidRPr="00991C9B">
                                  <w:rPr>
                                    <w:b/>
                                    <w:bCs/>
                                    <w:color w:val="000000"/>
                                    <w:sz w:val="32"/>
                                    <w:szCs w:val="32"/>
                                  </w:rPr>
                                  <w:t>Computer Science Departmen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234A66A" id="_x0000_t202" coordsize="21600,21600" o:spt="202" path="m,l,21600r21600,l21600,xe">
                    <v:stroke joinstyle="miter"/>
                    <v:path gradientshapeok="t" o:connecttype="rect"/>
                  </v:shapetype>
                  <v:shape id="Text Box 2" o:spid="_x0000_s1026" type="#_x0000_t202" style="position:absolute;margin-left:81.75pt;margin-top:0;width:382.95pt;height:68.2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" stroked="f">
                    <v:textbox>
                      <w:txbxContent>
                        <w:p w14:paraId="3A416AF0" w14:textId="77777777" w:rsidR="00CD7855" w:rsidRPr="00991C9B" w:rsidRDefault="00CD7855" w:rsidP="00991C9B">
                          <w:pPr>
                            <w:rPr>
                              <w:b/>
                              <w:bCs/>
                              <w:color w:val="000000"/>
                              <w:sz w:val="32"/>
                              <w:szCs w:val="32"/>
                            </w:rPr>
                          </w:pPr>
                          <w:r w:rsidRPr="00991C9B">
                            <w:rPr>
                              <w:b/>
                              <w:bCs/>
                              <w:color w:val="000000"/>
                              <w:sz w:val="32"/>
                              <w:szCs w:val="32"/>
                            </w:rPr>
                            <w:t>Ain Shams University</w:t>
                          </w:r>
                          <w:r w:rsidRPr="00991C9B">
                            <w:rPr>
                              <w:color w:val="000000"/>
                              <w:sz w:val="32"/>
                              <w:szCs w:val="32"/>
                            </w:rPr>
                            <w:br/>
                          </w:r>
                          <w:r w:rsidRPr="00991C9B">
                            <w:rPr>
                              <w:b/>
                              <w:bCs/>
                              <w:color w:val="000000"/>
                              <w:sz w:val="32"/>
                              <w:szCs w:val="32"/>
                            </w:rPr>
                            <w:t>Faculty of Computer &amp; Information Sciences</w:t>
                          </w:r>
                        </w:p>
                        <w:p w14:paraId="35223A11" w14:textId="72AC4EA4" w:rsidR="00CD7855" w:rsidRPr="00991C9B" w:rsidRDefault="00CD7855" w:rsidP="004A2746">
                          <w:pPr>
                            <w:rPr>
                              <w:sz w:val="32"/>
                              <w:szCs w:val="32"/>
                            </w:rPr>
                          </w:pPr>
                          <w:r w:rsidRPr="00991C9B">
                            <w:rPr>
                              <w:b/>
                              <w:bCs/>
                              <w:color w:val="000000"/>
                              <w:sz w:val="32"/>
                              <w:szCs w:val="32"/>
                            </w:rPr>
                            <w:t>Computer Science Department</w:t>
                          </w:r>
                        </w:p>
                      </w:txbxContent>
                    </v:textbox>
                    <w10:wrap type="square"/>
                  </v:shape>
                </w:pict>
              </mc:Fallback>
            </mc:AlternateContent>
          </w:r>
          <w:r w:rsidR="00991C9B">
            <w:rPr>
              <w:noProof/>
            </w:rPr>
            <w:drawing>
              <wp:anchor distT="0" distB="0" distL="114300" distR="114300" simplePos="0" relativeHeight="251656192" behindDoc="1" locked="0" layoutInCell="1" allowOverlap="1" wp14:anchorId="58E0F37E" wp14:editId="48EA1173">
                <wp:simplePos x="0" y="0"/>
                <wp:positionH relativeFrom="column">
                  <wp:posOffset>-362310</wp:posOffset>
                </wp:positionH>
                <wp:positionV relativeFrom="paragraph">
                  <wp:posOffset>-370936</wp:posOffset>
                </wp:positionV>
                <wp:extent cx="1242203" cy="1194426"/>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1242203" cy="1194426"/>
                        </a:xfrm>
                        <a:prstGeom prst="rect">
                          <a:avLst/>
                        </a:prstGeom>
                      </pic:spPr>
                    </pic:pic>
                  </a:graphicData>
                </a:graphic>
                <wp14:sizeRelH relativeFrom="page">
                  <wp14:pctWidth>0</wp14:pctWidth>
                </wp14:sizeRelH>
                <wp14:sizeRelV relativeFrom="page">
                  <wp14:pctHeight>0</wp14:pctHeight>
                </wp14:sizeRelV>
              </wp:anchor>
            </w:drawing>
          </w:r>
        </w:p>
        <w:p w14:paraId="1A7436C1" w14:textId="13BA46A7" w:rsidR="003245C1" w:rsidRDefault="00A26ADE">
          <w:pPr>
            <w:spacing w:after="200" w:line="276" w:lineRule="auto"/>
            <w:sectPr w:rsidR="003245C1" w:rsidSect="003245C1">
              <w:footerReference w:type="default" r:id="rId12"/>
              <w:pgSz w:w="11907" w:h="16839" w:code="9"/>
              <w:pgMar w:top="1440" w:right="1440" w:bottom="1440" w:left="1440" w:header="720" w:footer="720" w:gutter="0"/>
              <w:pgBorders w:offsetFrom="page">
                <w:top w:val="single" w:sz="4" w:space="24" w:color="auto"/>
                <w:left w:val="single" w:sz="4" w:space="24" w:color="auto"/>
                <w:bottom w:val="single" w:sz="4" w:space="24" w:color="auto"/>
                <w:right w:val="single" w:sz="4" w:space="24" w:color="auto"/>
              </w:pgBorders>
              <w:pgNumType w:start="0"/>
              <w:cols w:space="720"/>
              <w:titlePg/>
              <w:docGrid w:linePitch="360"/>
            </w:sectPr>
          </w:pPr>
          <w:r>
            <w:rPr>
              <w:noProof/>
              <w:sz w:val="24"/>
            </w:rPr>
            <mc:AlternateContent>
              <mc:Choice Requires="wps">
                <w:drawing>
                  <wp:anchor distT="0" distB="0" distL="114300" distR="114300" simplePos="0" relativeHeight="251703296" behindDoc="0" locked="0" layoutInCell="1" allowOverlap="1" wp14:anchorId="1EBBC403" wp14:editId="2BB05C57">
                    <wp:simplePos x="0" y="0"/>
                    <wp:positionH relativeFrom="margin">
                      <wp:align>center</wp:align>
                    </wp:positionH>
                    <wp:positionV relativeFrom="paragraph">
                      <wp:posOffset>5240655</wp:posOffset>
                    </wp:positionV>
                    <wp:extent cx="5024120" cy="2590800"/>
                    <wp:effectExtent l="0" t="0" r="5080" b="0"/>
                    <wp:wrapNone/>
                    <wp:docPr id="5"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4120" cy="2590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D82C11A" w14:textId="16441B8D" w:rsidR="00A26ADE" w:rsidRPr="00D023E1" w:rsidRDefault="00A26ADE" w:rsidP="00A26ADE">
                                <w:pPr>
                                  <w:jc w:val="center"/>
                                  <w:rPr>
                                    <w:b/>
                                    <w:bCs/>
                                    <w:sz w:val="36"/>
                                    <w:szCs w:val="36"/>
                                  </w:rPr>
                                </w:pPr>
                                <w:r w:rsidRPr="00D023E1">
                                  <w:rPr>
                                    <w:b/>
                                    <w:bCs/>
                                    <w:sz w:val="36"/>
                                    <w:szCs w:val="36"/>
                                  </w:rPr>
                                  <w:t xml:space="preserve">Under Supervision </w:t>
                                </w:r>
                                <w:r w:rsidR="00CC4C18" w:rsidRPr="00D023E1">
                                  <w:rPr>
                                    <w:b/>
                                    <w:bCs/>
                                    <w:sz w:val="36"/>
                                    <w:szCs w:val="36"/>
                                  </w:rPr>
                                  <w:t>of</w:t>
                                </w:r>
                                <w:r w:rsidR="00CC4C18">
                                  <w:rPr>
                                    <w:b/>
                                    <w:bCs/>
                                    <w:sz w:val="36"/>
                                    <w:szCs w:val="36"/>
                                  </w:rPr>
                                  <w:t>:</w:t>
                                </w:r>
                              </w:p>
                              <w:p w14:paraId="1C370619" w14:textId="77777777" w:rsidR="00A26ADE" w:rsidRDefault="00A26ADE" w:rsidP="00A26ADE">
                                <w:pPr>
                                  <w:jc w:val="center"/>
                                </w:pPr>
                              </w:p>
                              <w:p w14:paraId="05F1A61B" w14:textId="77777777" w:rsidR="00A26ADE" w:rsidRDefault="00A26ADE" w:rsidP="00A26ADE">
                                <w:pPr>
                                  <w:jc w:val="center"/>
                                </w:pPr>
                                <w:r>
                                  <w:t>[Dr. Maryam Nabil]</w:t>
                                </w:r>
                              </w:p>
                              <w:p w14:paraId="227E160E" w14:textId="77777777" w:rsidR="00A26ADE" w:rsidRDefault="00A26ADE" w:rsidP="00A26ADE">
                                <w:pPr>
                                  <w:jc w:val="center"/>
                                </w:pPr>
                                <w:r>
                                  <w:t>[</w:t>
                                </w:r>
                                <w:r w:rsidRPr="00A055FA">
                                  <w:t>Lecturer</w:t>
                                </w:r>
                                <w:r>
                                  <w:t>],</w:t>
                                </w:r>
                              </w:p>
                              <w:p w14:paraId="5A20CC0F" w14:textId="77777777" w:rsidR="00A26ADE" w:rsidRDefault="00A26ADE" w:rsidP="00A26ADE">
                                <w:pPr>
                                  <w:jc w:val="center"/>
                                </w:pPr>
                                <w:r>
                                  <w:t>S</w:t>
                                </w:r>
                                <w:r w:rsidRPr="004C53AF">
                                  <w:t xml:space="preserve">cientific </w:t>
                                </w:r>
                                <w:r>
                                  <w:t>C</w:t>
                                </w:r>
                                <w:r w:rsidRPr="004C53AF">
                                  <w:t>omputing</w:t>
                                </w:r>
                                <w:r>
                                  <w:t xml:space="preserve"> Department,</w:t>
                                </w:r>
                              </w:p>
                              <w:p w14:paraId="37414566" w14:textId="77777777" w:rsidR="00A26ADE" w:rsidRDefault="00A26ADE" w:rsidP="00A26ADE">
                                <w:pPr>
                                  <w:jc w:val="center"/>
                                </w:pPr>
                                <w:r>
                                  <w:t>Faculty of Computer and Information Sciences,</w:t>
                                </w:r>
                              </w:p>
                              <w:p w14:paraId="5E102DC0" w14:textId="77777777" w:rsidR="00A26ADE" w:rsidRDefault="00A26ADE" w:rsidP="00A26ADE">
                                <w:pPr>
                                  <w:jc w:val="center"/>
                                </w:pPr>
                                <w:r>
                                  <w:t>Ain Shams University.</w:t>
                                </w:r>
                              </w:p>
                              <w:p w14:paraId="2DB7F478" w14:textId="77777777" w:rsidR="00A26ADE" w:rsidRDefault="00A26ADE" w:rsidP="00A26ADE">
                                <w:pPr>
                                  <w:jc w:val="center"/>
                                </w:pPr>
                              </w:p>
                              <w:p w14:paraId="052A71A5" w14:textId="20961A57" w:rsidR="00A26ADE" w:rsidRDefault="00A26ADE" w:rsidP="00A26ADE">
                                <w:pPr>
                                  <w:jc w:val="center"/>
                                </w:pPr>
                                <w:r>
                                  <w:t>[Yom</w:t>
                                </w:r>
                                <w:r w:rsidR="0005009B">
                                  <w:t>na</w:t>
                                </w:r>
                                <w:r>
                                  <w:t xml:space="preserve"> Ahmed]</w:t>
                                </w:r>
                              </w:p>
                              <w:p w14:paraId="48567672" w14:textId="77777777" w:rsidR="00A26ADE" w:rsidRDefault="00A26ADE" w:rsidP="00A26ADE">
                                <w:pPr>
                                  <w:jc w:val="center"/>
                                </w:pPr>
                                <w:r>
                                  <w:t>[Teaching Assistant],</w:t>
                                </w:r>
                              </w:p>
                              <w:p w14:paraId="380AD366" w14:textId="77777777" w:rsidR="00A26ADE" w:rsidRDefault="00A26ADE" w:rsidP="00A26ADE">
                                <w:pPr>
                                  <w:jc w:val="center"/>
                                </w:pPr>
                                <w:r>
                                  <w:t>Computer Science Department,</w:t>
                                </w:r>
                              </w:p>
                              <w:p w14:paraId="125CBDAF" w14:textId="77777777" w:rsidR="00A26ADE" w:rsidRDefault="00A26ADE" w:rsidP="00A26ADE">
                                <w:pPr>
                                  <w:jc w:val="center"/>
                                </w:pPr>
                                <w:r>
                                  <w:t>Faculty of Computer and Information Sciences,</w:t>
                                </w:r>
                              </w:p>
                              <w:p w14:paraId="0AE59CF2" w14:textId="77777777" w:rsidR="00A26ADE" w:rsidRDefault="00A26ADE" w:rsidP="00A26ADE">
                                <w:pPr>
                                  <w:jc w:val="center"/>
                                </w:pPr>
                                <w:r>
                                  <w:t>Ain Shams University.</w:t>
                                </w:r>
                              </w:p>
                              <w:p w14:paraId="25C2B680" w14:textId="77777777" w:rsidR="00A26ADE" w:rsidRDefault="00A26ADE" w:rsidP="00A26ADE">
                                <w:pPr>
                                  <w:jc w:val="center"/>
                                </w:pPr>
                              </w:p>
                              <w:p w14:paraId="39E00406" w14:textId="77777777" w:rsidR="00A26ADE" w:rsidRDefault="00A26ADE" w:rsidP="00A26ADE"/>
                              <w:p w14:paraId="62072482" w14:textId="0E0C2B23" w:rsidR="00A26ADE" w:rsidRPr="00D023E1" w:rsidRDefault="00A26ADE" w:rsidP="00A26ADE">
                                <w:pPr>
                                  <w:jc w:val="center"/>
                                  <w:rPr>
                                    <w:b/>
                                    <w:bCs/>
                                    <w:sz w:val="36"/>
                                    <w:szCs w:val="36"/>
                                  </w:rPr>
                                </w:pPr>
                                <w:r w:rsidRPr="00D023E1">
                                  <w:rPr>
                                    <w:b/>
                                    <w:bCs/>
                                    <w:sz w:val="36"/>
                                    <w:szCs w:val="36"/>
                                  </w:rPr>
                                  <w:t xml:space="preserve">Under Supervision </w:t>
                                </w:r>
                                <w:r w:rsidR="00CC4C18" w:rsidRPr="00D023E1">
                                  <w:rPr>
                                    <w:b/>
                                    <w:bCs/>
                                    <w:sz w:val="36"/>
                                    <w:szCs w:val="36"/>
                                  </w:rPr>
                                  <w:t>of</w:t>
                                </w:r>
                                <w:r w:rsidR="00CC4C18">
                                  <w:rPr>
                                    <w:b/>
                                    <w:bCs/>
                                    <w:sz w:val="36"/>
                                    <w:szCs w:val="36"/>
                                  </w:rPr>
                                  <w:t>:</w:t>
                                </w:r>
                              </w:p>
                              <w:p w14:paraId="47107042" w14:textId="77777777" w:rsidR="00A26ADE" w:rsidRDefault="00A26ADE" w:rsidP="00A26ADE">
                                <w:pPr>
                                  <w:jc w:val="center"/>
                                </w:pPr>
                              </w:p>
                              <w:p w14:paraId="5CAF766E" w14:textId="77777777" w:rsidR="00A26ADE" w:rsidRDefault="00A26ADE" w:rsidP="00A26ADE">
                                <w:pPr>
                                  <w:jc w:val="center"/>
                                </w:pPr>
                                <w:r>
                                  <w:t>[Dr. Maryam Nabil]</w:t>
                                </w:r>
                              </w:p>
                              <w:p w14:paraId="525F4DB9" w14:textId="77777777" w:rsidR="00A26ADE" w:rsidRDefault="00A26ADE" w:rsidP="00A26ADE">
                                <w:pPr>
                                  <w:jc w:val="center"/>
                                </w:pPr>
                                <w:r>
                                  <w:t>[</w:t>
                                </w:r>
                                <w:r w:rsidRPr="00A055FA">
                                  <w:t>Lecturer</w:t>
                                </w:r>
                                <w:r>
                                  <w:t>],</w:t>
                                </w:r>
                              </w:p>
                              <w:p w14:paraId="2D35A466" w14:textId="77777777" w:rsidR="00A26ADE" w:rsidRDefault="00A26ADE" w:rsidP="00A26ADE">
                                <w:pPr>
                                  <w:jc w:val="center"/>
                                </w:pPr>
                                <w:r>
                                  <w:t>S</w:t>
                                </w:r>
                                <w:r w:rsidRPr="004C53AF">
                                  <w:t xml:space="preserve">cientific </w:t>
                                </w:r>
                                <w:r>
                                  <w:t>C</w:t>
                                </w:r>
                                <w:r w:rsidRPr="004C53AF">
                                  <w:t>omputing</w:t>
                                </w:r>
                                <w:r>
                                  <w:t xml:space="preserve"> Department,</w:t>
                                </w:r>
                              </w:p>
                              <w:p w14:paraId="7DF0AFFF" w14:textId="77777777" w:rsidR="00A26ADE" w:rsidRDefault="00A26ADE" w:rsidP="00A26ADE">
                                <w:pPr>
                                  <w:jc w:val="center"/>
                                </w:pPr>
                                <w:r>
                                  <w:t>Faculty of Computer and Information Sciences,</w:t>
                                </w:r>
                              </w:p>
                              <w:p w14:paraId="159CCCC4" w14:textId="77777777" w:rsidR="00A26ADE" w:rsidRDefault="00A26ADE" w:rsidP="00A26ADE">
                                <w:pPr>
                                  <w:jc w:val="center"/>
                                </w:pPr>
                                <w:r>
                                  <w:t>Ain Shams University.</w:t>
                                </w:r>
                              </w:p>
                              <w:p w14:paraId="3B6829E2" w14:textId="77777777" w:rsidR="00A26ADE" w:rsidRDefault="00A26ADE" w:rsidP="00A26ADE">
                                <w:pPr>
                                  <w:jc w:val="center"/>
                                </w:pPr>
                              </w:p>
                              <w:p w14:paraId="261BA329" w14:textId="77777777" w:rsidR="00A26ADE" w:rsidRDefault="00A26ADE" w:rsidP="00A26ADE">
                                <w:pPr>
                                  <w:jc w:val="center"/>
                                </w:pPr>
                                <w:r>
                                  <w:t>[Yoman Ahmed]</w:t>
                                </w:r>
                              </w:p>
                              <w:p w14:paraId="0D4F307E" w14:textId="77777777" w:rsidR="00A26ADE" w:rsidRDefault="00A26ADE" w:rsidP="00A26ADE">
                                <w:pPr>
                                  <w:jc w:val="center"/>
                                </w:pPr>
                                <w:r>
                                  <w:t>[Teaching Assistant],</w:t>
                                </w:r>
                              </w:p>
                              <w:p w14:paraId="32040806" w14:textId="77777777" w:rsidR="00A26ADE" w:rsidRDefault="00A26ADE" w:rsidP="00A26ADE">
                                <w:pPr>
                                  <w:jc w:val="center"/>
                                </w:pPr>
                                <w:r>
                                  <w:t>Computer Science Department,</w:t>
                                </w:r>
                              </w:p>
                              <w:p w14:paraId="5FB49523" w14:textId="77777777" w:rsidR="00A26ADE" w:rsidRDefault="00A26ADE" w:rsidP="00A26ADE">
                                <w:pPr>
                                  <w:jc w:val="center"/>
                                </w:pPr>
                                <w:r>
                                  <w:t>Faculty of Computer and Information Sciences,</w:t>
                                </w:r>
                              </w:p>
                              <w:p w14:paraId="2DCA3A14" w14:textId="77777777" w:rsidR="00A26ADE" w:rsidRDefault="00A26ADE" w:rsidP="00A26ADE">
                                <w:pPr>
                                  <w:jc w:val="center"/>
                                </w:pPr>
                                <w:r>
                                  <w:t>Ain Shams University.</w:t>
                                </w:r>
                              </w:p>
                              <w:p w14:paraId="4222ED5A" w14:textId="77777777" w:rsidR="00A26ADE" w:rsidRDefault="00A26ADE" w:rsidP="00A26ADE">
                                <w:pPr>
                                  <w:jc w:val="center"/>
                                </w:pPr>
                              </w:p>
                              <w:p w14:paraId="50F8789A" w14:textId="77777777" w:rsidR="00A26ADE" w:rsidRDefault="00A26ADE" w:rsidP="00A26ADE"/>
                              <w:p w14:paraId="67377CCA" w14:textId="448D12E7" w:rsidR="00A26ADE" w:rsidRPr="00D023E1" w:rsidRDefault="00A26ADE" w:rsidP="00A26ADE">
                                <w:pPr>
                                  <w:jc w:val="center"/>
                                  <w:rPr>
                                    <w:b/>
                                    <w:bCs/>
                                    <w:sz w:val="36"/>
                                    <w:szCs w:val="36"/>
                                  </w:rPr>
                                </w:pPr>
                                <w:r w:rsidRPr="00D023E1">
                                  <w:rPr>
                                    <w:b/>
                                    <w:bCs/>
                                    <w:sz w:val="36"/>
                                    <w:szCs w:val="36"/>
                                  </w:rPr>
                                  <w:t xml:space="preserve">Under Supervision </w:t>
                                </w:r>
                                <w:r w:rsidR="00CC4C18" w:rsidRPr="00D023E1">
                                  <w:rPr>
                                    <w:b/>
                                    <w:bCs/>
                                    <w:sz w:val="36"/>
                                    <w:szCs w:val="36"/>
                                  </w:rPr>
                                  <w:t>of</w:t>
                                </w:r>
                                <w:r w:rsidR="00CC4C18">
                                  <w:rPr>
                                    <w:b/>
                                    <w:bCs/>
                                    <w:sz w:val="36"/>
                                    <w:szCs w:val="36"/>
                                  </w:rPr>
                                  <w:t>:</w:t>
                                </w:r>
                              </w:p>
                              <w:p w14:paraId="56BB5136" w14:textId="77777777" w:rsidR="00A26ADE" w:rsidRDefault="00A26ADE" w:rsidP="00A26ADE">
                                <w:pPr>
                                  <w:jc w:val="center"/>
                                </w:pPr>
                              </w:p>
                              <w:p w14:paraId="6B2759CF" w14:textId="77777777" w:rsidR="00A26ADE" w:rsidRDefault="00A26ADE" w:rsidP="00A26ADE">
                                <w:pPr>
                                  <w:jc w:val="center"/>
                                </w:pPr>
                                <w:r>
                                  <w:t>[Dr. Maryam Nabil]</w:t>
                                </w:r>
                              </w:p>
                              <w:p w14:paraId="5FAD4831" w14:textId="77777777" w:rsidR="00A26ADE" w:rsidRDefault="00A26ADE" w:rsidP="00A26ADE">
                                <w:pPr>
                                  <w:jc w:val="center"/>
                                </w:pPr>
                                <w:r>
                                  <w:t>[</w:t>
                                </w:r>
                                <w:r w:rsidRPr="00A055FA">
                                  <w:t>Lecturer</w:t>
                                </w:r>
                                <w:r>
                                  <w:t>],</w:t>
                                </w:r>
                              </w:p>
                              <w:p w14:paraId="15B77285" w14:textId="77777777" w:rsidR="00A26ADE" w:rsidRDefault="00A26ADE" w:rsidP="00A26ADE">
                                <w:pPr>
                                  <w:jc w:val="center"/>
                                </w:pPr>
                                <w:r>
                                  <w:t>S</w:t>
                                </w:r>
                                <w:r w:rsidRPr="004C53AF">
                                  <w:t xml:space="preserve">cientific </w:t>
                                </w:r>
                                <w:r>
                                  <w:t>C</w:t>
                                </w:r>
                                <w:r w:rsidRPr="004C53AF">
                                  <w:t>omputing</w:t>
                                </w:r>
                                <w:r>
                                  <w:t xml:space="preserve"> Department,</w:t>
                                </w:r>
                              </w:p>
                              <w:p w14:paraId="39B10F51" w14:textId="77777777" w:rsidR="00A26ADE" w:rsidRDefault="00A26ADE" w:rsidP="00A26ADE">
                                <w:pPr>
                                  <w:jc w:val="center"/>
                                </w:pPr>
                                <w:r>
                                  <w:t>Faculty of Computer and Information Sciences,</w:t>
                                </w:r>
                              </w:p>
                              <w:p w14:paraId="58A55657" w14:textId="77777777" w:rsidR="00A26ADE" w:rsidRDefault="00A26ADE" w:rsidP="00A26ADE">
                                <w:pPr>
                                  <w:jc w:val="center"/>
                                </w:pPr>
                                <w:r>
                                  <w:t>Ain Shams University.</w:t>
                                </w:r>
                              </w:p>
                              <w:p w14:paraId="59EE1F1F" w14:textId="77777777" w:rsidR="00A26ADE" w:rsidRDefault="00A26ADE" w:rsidP="00A26ADE">
                                <w:pPr>
                                  <w:jc w:val="center"/>
                                </w:pPr>
                              </w:p>
                              <w:p w14:paraId="1F2CC819" w14:textId="77777777" w:rsidR="00A26ADE" w:rsidRDefault="00A26ADE" w:rsidP="00A26ADE">
                                <w:pPr>
                                  <w:jc w:val="center"/>
                                </w:pPr>
                                <w:r>
                                  <w:t>[Yoman Ahmed]</w:t>
                                </w:r>
                              </w:p>
                              <w:p w14:paraId="140526C6" w14:textId="77777777" w:rsidR="00A26ADE" w:rsidRDefault="00A26ADE" w:rsidP="00A26ADE">
                                <w:pPr>
                                  <w:jc w:val="center"/>
                                </w:pPr>
                                <w:r>
                                  <w:t>[Teaching Assistant],</w:t>
                                </w:r>
                              </w:p>
                              <w:p w14:paraId="24AD3C8B" w14:textId="77777777" w:rsidR="00A26ADE" w:rsidRDefault="00A26ADE" w:rsidP="00A26ADE">
                                <w:pPr>
                                  <w:jc w:val="center"/>
                                </w:pPr>
                                <w:r>
                                  <w:t>Computer Science Department,</w:t>
                                </w:r>
                              </w:p>
                              <w:p w14:paraId="24F86655" w14:textId="77777777" w:rsidR="00A26ADE" w:rsidRDefault="00A26ADE" w:rsidP="00A26ADE">
                                <w:pPr>
                                  <w:jc w:val="center"/>
                                </w:pPr>
                                <w:r>
                                  <w:t>Faculty of Computer and Information Sciences,</w:t>
                                </w:r>
                              </w:p>
                              <w:p w14:paraId="687A8971" w14:textId="77777777" w:rsidR="00A26ADE" w:rsidRDefault="00A26ADE" w:rsidP="00A26ADE">
                                <w:pPr>
                                  <w:jc w:val="center"/>
                                </w:pPr>
                                <w:r>
                                  <w:t>Ain Shams University.</w:t>
                                </w:r>
                              </w:p>
                              <w:p w14:paraId="3FF7A797" w14:textId="77777777" w:rsidR="00A26ADE" w:rsidRDefault="00A26ADE" w:rsidP="00A26ADE">
                                <w:pPr>
                                  <w:jc w:val="center"/>
                                </w:pPr>
                              </w:p>
                              <w:p w14:paraId="1AE52925" w14:textId="77777777" w:rsidR="00A26ADE" w:rsidRDefault="00A26ADE" w:rsidP="00A26ADE"/>
                              <w:p w14:paraId="64682963" w14:textId="24F63B06" w:rsidR="00A26ADE" w:rsidRPr="00D023E1" w:rsidRDefault="00A26ADE" w:rsidP="00A26ADE">
                                <w:pPr>
                                  <w:jc w:val="center"/>
                                  <w:rPr>
                                    <w:b/>
                                    <w:bCs/>
                                    <w:sz w:val="36"/>
                                    <w:szCs w:val="36"/>
                                  </w:rPr>
                                </w:pPr>
                                <w:r w:rsidRPr="00D023E1">
                                  <w:rPr>
                                    <w:b/>
                                    <w:bCs/>
                                    <w:sz w:val="36"/>
                                    <w:szCs w:val="36"/>
                                  </w:rPr>
                                  <w:t xml:space="preserve">Under Supervision </w:t>
                                </w:r>
                                <w:r w:rsidR="00CC4C18" w:rsidRPr="00D023E1">
                                  <w:rPr>
                                    <w:b/>
                                    <w:bCs/>
                                    <w:sz w:val="36"/>
                                    <w:szCs w:val="36"/>
                                  </w:rPr>
                                  <w:t>of</w:t>
                                </w:r>
                                <w:r w:rsidR="00CC4C18">
                                  <w:rPr>
                                    <w:b/>
                                    <w:bCs/>
                                    <w:sz w:val="36"/>
                                    <w:szCs w:val="36"/>
                                  </w:rPr>
                                  <w:t>:</w:t>
                                </w:r>
                              </w:p>
                              <w:p w14:paraId="0B08969B" w14:textId="77777777" w:rsidR="00A26ADE" w:rsidRDefault="00A26ADE" w:rsidP="00A26ADE">
                                <w:pPr>
                                  <w:jc w:val="center"/>
                                </w:pPr>
                              </w:p>
                              <w:p w14:paraId="63867167" w14:textId="77777777" w:rsidR="00A26ADE" w:rsidRDefault="00A26ADE" w:rsidP="00A26ADE">
                                <w:pPr>
                                  <w:jc w:val="center"/>
                                </w:pPr>
                                <w:r>
                                  <w:t>[Dr. Maryam Nabil]</w:t>
                                </w:r>
                              </w:p>
                              <w:p w14:paraId="37B965FE" w14:textId="77777777" w:rsidR="00A26ADE" w:rsidRDefault="00A26ADE" w:rsidP="00A26ADE">
                                <w:pPr>
                                  <w:jc w:val="center"/>
                                </w:pPr>
                                <w:r>
                                  <w:t>[</w:t>
                                </w:r>
                                <w:r w:rsidRPr="00A055FA">
                                  <w:t>Lecturer</w:t>
                                </w:r>
                                <w:r>
                                  <w:t>],</w:t>
                                </w:r>
                              </w:p>
                              <w:p w14:paraId="5E8A987D" w14:textId="77777777" w:rsidR="00A26ADE" w:rsidRDefault="00A26ADE" w:rsidP="00A26ADE">
                                <w:pPr>
                                  <w:jc w:val="center"/>
                                </w:pPr>
                                <w:r>
                                  <w:t>S</w:t>
                                </w:r>
                                <w:r w:rsidRPr="004C53AF">
                                  <w:t xml:space="preserve">cientific </w:t>
                                </w:r>
                                <w:r>
                                  <w:t>C</w:t>
                                </w:r>
                                <w:r w:rsidRPr="004C53AF">
                                  <w:t>omputing</w:t>
                                </w:r>
                                <w:r>
                                  <w:t xml:space="preserve"> Department,</w:t>
                                </w:r>
                              </w:p>
                              <w:p w14:paraId="0608DDBD" w14:textId="77777777" w:rsidR="00A26ADE" w:rsidRDefault="00A26ADE" w:rsidP="00A26ADE">
                                <w:pPr>
                                  <w:jc w:val="center"/>
                                </w:pPr>
                                <w:r>
                                  <w:t>Faculty of Computer and Information Sciences,</w:t>
                                </w:r>
                              </w:p>
                              <w:p w14:paraId="1D2F4579" w14:textId="77777777" w:rsidR="00A26ADE" w:rsidRDefault="00A26ADE" w:rsidP="00A26ADE">
                                <w:pPr>
                                  <w:jc w:val="center"/>
                                </w:pPr>
                                <w:r>
                                  <w:t>Ain Shams University.</w:t>
                                </w:r>
                              </w:p>
                              <w:p w14:paraId="3988F412" w14:textId="77777777" w:rsidR="00A26ADE" w:rsidRDefault="00A26ADE" w:rsidP="00A26ADE">
                                <w:pPr>
                                  <w:jc w:val="center"/>
                                </w:pPr>
                              </w:p>
                              <w:p w14:paraId="56082A75" w14:textId="77777777" w:rsidR="00A26ADE" w:rsidRDefault="00A26ADE" w:rsidP="00A26ADE">
                                <w:pPr>
                                  <w:jc w:val="center"/>
                                </w:pPr>
                                <w:r>
                                  <w:t>[Yoman Ahmed]</w:t>
                                </w:r>
                              </w:p>
                              <w:p w14:paraId="1251B521" w14:textId="77777777" w:rsidR="00A26ADE" w:rsidRDefault="00A26ADE" w:rsidP="00A26ADE">
                                <w:pPr>
                                  <w:jc w:val="center"/>
                                </w:pPr>
                                <w:r>
                                  <w:t>[Teaching Assistant],</w:t>
                                </w:r>
                              </w:p>
                              <w:p w14:paraId="639E78AB" w14:textId="77777777" w:rsidR="00A26ADE" w:rsidRDefault="00A26ADE" w:rsidP="00A26ADE">
                                <w:pPr>
                                  <w:jc w:val="center"/>
                                </w:pPr>
                                <w:r>
                                  <w:t>Computer Science Department,</w:t>
                                </w:r>
                              </w:p>
                              <w:p w14:paraId="5188357A" w14:textId="77777777" w:rsidR="00A26ADE" w:rsidRDefault="00A26ADE" w:rsidP="00A26ADE">
                                <w:pPr>
                                  <w:jc w:val="center"/>
                                </w:pPr>
                                <w:r>
                                  <w:t>Faculty of Computer and Information Sciences,</w:t>
                                </w:r>
                              </w:p>
                              <w:p w14:paraId="71785EBC" w14:textId="77777777" w:rsidR="00A26ADE" w:rsidRDefault="00A26ADE" w:rsidP="00A26ADE">
                                <w:pPr>
                                  <w:jc w:val="center"/>
                                </w:pPr>
                                <w:r>
                                  <w:t>Ain Shams University.</w:t>
                                </w:r>
                              </w:p>
                              <w:p w14:paraId="31D75533" w14:textId="77777777" w:rsidR="00A26ADE" w:rsidRDefault="00A26ADE" w:rsidP="00A26ADE">
                                <w:pPr>
                                  <w:jc w:val="center"/>
                                </w:pPr>
                              </w:p>
                              <w:p w14:paraId="2CEC4598" w14:textId="77777777" w:rsidR="00A26ADE" w:rsidRDefault="00A26ADE" w:rsidP="00A26ADE"/>
                              <w:p w14:paraId="7F36974E" w14:textId="29EA52BC" w:rsidR="00A26ADE" w:rsidRPr="00D023E1" w:rsidRDefault="00A26ADE" w:rsidP="00A26ADE">
                                <w:pPr>
                                  <w:jc w:val="center"/>
                                  <w:rPr>
                                    <w:b/>
                                    <w:bCs/>
                                    <w:sz w:val="36"/>
                                    <w:szCs w:val="36"/>
                                  </w:rPr>
                                </w:pPr>
                                <w:r w:rsidRPr="00D023E1">
                                  <w:rPr>
                                    <w:b/>
                                    <w:bCs/>
                                    <w:sz w:val="36"/>
                                    <w:szCs w:val="36"/>
                                  </w:rPr>
                                  <w:t xml:space="preserve">Under Supervision </w:t>
                                </w:r>
                                <w:r w:rsidR="00CC4C18" w:rsidRPr="00D023E1">
                                  <w:rPr>
                                    <w:b/>
                                    <w:bCs/>
                                    <w:sz w:val="36"/>
                                    <w:szCs w:val="36"/>
                                  </w:rPr>
                                  <w:t>of</w:t>
                                </w:r>
                                <w:r w:rsidR="00CC4C18">
                                  <w:rPr>
                                    <w:b/>
                                    <w:bCs/>
                                    <w:sz w:val="36"/>
                                    <w:szCs w:val="36"/>
                                  </w:rPr>
                                  <w:t>:</w:t>
                                </w:r>
                              </w:p>
                              <w:p w14:paraId="6C57894A" w14:textId="77777777" w:rsidR="00A26ADE" w:rsidRDefault="00A26ADE" w:rsidP="00A26ADE">
                                <w:pPr>
                                  <w:jc w:val="center"/>
                                </w:pPr>
                              </w:p>
                              <w:p w14:paraId="753AC2C2" w14:textId="77777777" w:rsidR="00A26ADE" w:rsidRDefault="00A26ADE" w:rsidP="00A26ADE">
                                <w:pPr>
                                  <w:jc w:val="center"/>
                                </w:pPr>
                                <w:r>
                                  <w:t>[Dr. Maryam Nabil]</w:t>
                                </w:r>
                              </w:p>
                              <w:p w14:paraId="6A4E7573" w14:textId="77777777" w:rsidR="00A26ADE" w:rsidRDefault="00A26ADE" w:rsidP="00A26ADE">
                                <w:pPr>
                                  <w:jc w:val="center"/>
                                </w:pPr>
                                <w:r>
                                  <w:t>[</w:t>
                                </w:r>
                                <w:r w:rsidRPr="00A055FA">
                                  <w:t>Lecturer</w:t>
                                </w:r>
                                <w:r>
                                  <w:t>],</w:t>
                                </w:r>
                              </w:p>
                              <w:p w14:paraId="5EFCA90C" w14:textId="77777777" w:rsidR="00A26ADE" w:rsidRDefault="00A26ADE" w:rsidP="00A26ADE">
                                <w:pPr>
                                  <w:jc w:val="center"/>
                                </w:pPr>
                                <w:r>
                                  <w:t>S</w:t>
                                </w:r>
                                <w:r w:rsidRPr="004C53AF">
                                  <w:t xml:space="preserve">cientific </w:t>
                                </w:r>
                                <w:r>
                                  <w:t>C</w:t>
                                </w:r>
                                <w:r w:rsidRPr="004C53AF">
                                  <w:t>omputing</w:t>
                                </w:r>
                                <w:r>
                                  <w:t xml:space="preserve"> Department,</w:t>
                                </w:r>
                              </w:p>
                              <w:p w14:paraId="1DEE1D42" w14:textId="77777777" w:rsidR="00A26ADE" w:rsidRDefault="00A26ADE" w:rsidP="00A26ADE">
                                <w:pPr>
                                  <w:jc w:val="center"/>
                                </w:pPr>
                                <w:r>
                                  <w:t>Faculty of Computer and Information Sciences,</w:t>
                                </w:r>
                              </w:p>
                              <w:p w14:paraId="52E53608" w14:textId="77777777" w:rsidR="00A26ADE" w:rsidRDefault="00A26ADE" w:rsidP="00A26ADE">
                                <w:pPr>
                                  <w:jc w:val="center"/>
                                </w:pPr>
                                <w:r>
                                  <w:t>Ain Shams University.</w:t>
                                </w:r>
                              </w:p>
                              <w:p w14:paraId="3E56AE91" w14:textId="77777777" w:rsidR="00A26ADE" w:rsidRDefault="00A26ADE" w:rsidP="00A26ADE">
                                <w:pPr>
                                  <w:jc w:val="center"/>
                                </w:pPr>
                              </w:p>
                              <w:p w14:paraId="1E73CC77" w14:textId="77777777" w:rsidR="00A26ADE" w:rsidRDefault="00A26ADE" w:rsidP="00A26ADE">
                                <w:pPr>
                                  <w:jc w:val="center"/>
                                </w:pPr>
                                <w:r>
                                  <w:t>[Yoman Ahmed]</w:t>
                                </w:r>
                              </w:p>
                              <w:p w14:paraId="5B77B843" w14:textId="77777777" w:rsidR="00A26ADE" w:rsidRDefault="00A26ADE" w:rsidP="00A26ADE">
                                <w:pPr>
                                  <w:jc w:val="center"/>
                                </w:pPr>
                                <w:r>
                                  <w:t>[Teaching Assistant],</w:t>
                                </w:r>
                              </w:p>
                              <w:p w14:paraId="1AE4C3AD" w14:textId="77777777" w:rsidR="00A26ADE" w:rsidRDefault="00A26ADE" w:rsidP="00A26ADE">
                                <w:pPr>
                                  <w:jc w:val="center"/>
                                </w:pPr>
                                <w:r>
                                  <w:t>Computer Science Department,</w:t>
                                </w:r>
                              </w:p>
                              <w:p w14:paraId="55337573" w14:textId="77777777" w:rsidR="00A26ADE" w:rsidRDefault="00A26ADE" w:rsidP="00A26ADE">
                                <w:pPr>
                                  <w:jc w:val="center"/>
                                </w:pPr>
                                <w:r>
                                  <w:t>Faculty of Computer and Information Sciences,</w:t>
                                </w:r>
                              </w:p>
                              <w:p w14:paraId="322DA00F" w14:textId="77777777" w:rsidR="00A26ADE" w:rsidRDefault="00A26ADE" w:rsidP="00A26ADE">
                                <w:pPr>
                                  <w:jc w:val="center"/>
                                </w:pPr>
                                <w:r>
                                  <w:t>Ain Shams University.</w:t>
                                </w:r>
                              </w:p>
                              <w:p w14:paraId="1B622CC7" w14:textId="77777777" w:rsidR="00A26ADE" w:rsidRDefault="00A26ADE" w:rsidP="00A26ADE">
                                <w:pPr>
                                  <w:jc w:val="center"/>
                                </w:pPr>
                              </w:p>
                              <w:p w14:paraId="205C9328" w14:textId="77777777" w:rsidR="00A26ADE" w:rsidRDefault="00A26ADE" w:rsidP="00A26ADE"/>
                              <w:p w14:paraId="1A86163D" w14:textId="3BF94BFA" w:rsidR="00A26ADE" w:rsidRPr="00D023E1" w:rsidRDefault="00A26ADE" w:rsidP="00A26ADE">
                                <w:pPr>
                                  <w:jc w:val="center"/>
                                  <w:rPr>
                                    <w:b/>
                                    <w:bCs/>
                                    <w:sz w:val="36"/>
                                    <w:szCs w:val="36"/>
                                  </w:rPr>
                                </w:pPr>
                                <w:r w:rsidRPr="00D023E1">
                                  <w:rPr>
                                    <w:b/>
                                    <w:bCs/>
                                    <w:sz w:val="36"/>
                                    <w:szCs w:val="36"/>
                                  </w:rPr>
                                  <w:t xml:space="preserve">Under Supervision </w:t>
                                </w:r>
                                <w:r w:rsidR="00CC4C18" w:rsidRPr="00D023E1">
                                  <w:rPr>
                                    <w:b/>
                                    <w:bCs/>
                                    <w:sz w:val="36"/>
                                    <w:szCs w:val="36"/>
                                  </w:rPr>
                                  <w:t>of</w:t>
                                </w:r>
                                <w:r w:rsidR="00CC4C18">
                                  <w:rPr>
                                    <w:b/>
                                    <w:bCs/>
                                    <w:sz w:val="36"/>
                                    <w:szCs w:val="36"/>
                                  </w:rPr>
                                  <w:t>:</w:t>
                                </w:r>
                              </w:p>
                              <w:p w14:paraId="250FD82F" w14:textId="77777777" w:rsidR="00A26ADE" w:rsidRDefault="00A26ADE" w:rsidP="00A26ADE">
                                <w:pPr>
                                  <w:jc w:val="center"/>
                                </w:pPr>
                              </w:p>
                              <w:p w14:paraId="6BE55B7D" w14:textId="77777777" w:rsidR="00A26ADE" w:rsidRDefault="00A26ADE" w:rsidP="00A26ADE">
                                <w:pPr>
                                  <w:jc w:val="center"/>
                                </w:pPr>
                                <w:r>
                                  <w:t>[Dr. Maryam Nabil]</w:t>
                                </w:r>
                              </w:p>
                              <w:p w14:paraId="58F3B123" w14:textId="77777777" w:rsidR="00A26ADE" w:rsidRDefault="00A26ADE" w:rsidP="00A26ADE">
                                <w:pPr>
                                  <w:jc w:val="center"/>
                                </w:pPr>
                                <w:r>
                                  <w:t>[</w:t>
                                </w:r>
                                <w:r w:rsidRPr="00A055FA">
                                  <w:t>Lecturer</w:t>
                                </w:r>
                                <w:r>
                                  <w:t>],</w:t>
                                </w:r>
                              </w:p>
                              <w:p w14:paraId="17DF66C1" w14:textId="77777777" w:rsidR="00A26ADE" w:rsidRDefault="00A26ADE" w:rsidP="00A26ADE">
                                <w:pPr>
                                  <w:jc w:val="center"/>
                                </w:pPr>
                                <w:r>
                                  <w:t>S</w:t>
                                </w:r>
                                <w:r w:rsidRPr="004C53AF">
                                  <w:t xml:space="preserve">cientific </w:t>
                                </w:r>
                                <w:r>
                                  <w:t>C</w:t>
                                </w:r>
                                <w:r w:rsidRPr="004C53AF">
                                  <w:t>omputing</w:t>
                                </w:r>
                                <w:r>
                                  <w:t xml:space="preserve"> Department,</w:t>
                                </w:r>
                              </w:p>
                              <w:p w14:paraId="7075C830" w14:textId="77777777" w:rsidR="00A26ADE" w:rsidRDefault="00A26ADE" w:rsidP="00A26ADE">
                                <w:pPr>
                                  <w:jc w:val="center"/>
                                </w:pPr>
                                <w:r>
                                  <w:t>Faculty of Computer and Information Sciences,</w:t>
                                </w:r>
                              </w:p>
                              <w:p w14:paraId="718DBD9D" w14:textId="77777777" w:rsidR="00A26ADE" w:rsidRDefault="00A26ADE" w:rsidP="00A26ADE">
                                <w:pPr>
                                  <w:jc w:val="center"/>
                                </w:pPr>
                                <w:r>
                                  <w:t>Ain Shams University.</w:t>
                                </w:r>
                              </w:p>
                              <w:p w14:paraId="65B02AB1" w14:textId="77777777" w:rsidR="00A26ADE" w:rsidRDefault="00A26ADE" w:rsidP="00A26ADE">
                                <w:pPr>
                                  <w:jc w:val="center"/>
                                </w:pPr>
                              </w:p>
                              <w:p w14:paraId="3262AF7A" w14:textId="77777777" w:rsidR="00A26ADE" w:rsidRDefault="00A26ADE" w:rsidP="00A26ADE">
                                <w:pPr>
                                  <w:jc w:val="center"/>
                                </w:pPr>
                                <w:r>
                                  <w:t>[Yoman Ahmed]</w:t>
                                </w:r>
                              </w:p>
                              <w:p w14:paraId="0EF2B9BC" w14:textId="77777777" w:rsidR="00A26ADE" w:rsidRDefault="00A26ADE" w:rsidP="00A26ADE">
                                <w:pPr>
                                  <w:jc w:val="center"/>
                                </w:pPr>
                                <w:r>
                                  <w:t>[Teaching Assistant],</w:t>
                                </w:r>
                              </w:p>
                              <w:p w14:paraId="10CC0FAE" w14:textId="77777777" w:rsidR="00A26ADE" w:rsidRDefault="00A26ADE" w:rsidP="00A26ADE">
                                <w:pPr>
                                  <w:jc w:val="center"/>
                                </w:pPr>
                                <w:r>
                                  <w:t>Computer Science Department,</w:t>
                                </w:r>
                              </w:p>
                              <w:p w14:paraId="7F824A64" w14:textId="77777777" w:rsidR="00A26ADE" w:rsidRDefault="00A26ADE" w:rsidP="00A26ADE">
                                <w:pPr>
                                  <w:jc w:val="center"/>
                                </w:pPr>
                                <w:r>
                                  <w:t>Faculty of Computer and Information Sciences,</w:t>
                                </w:r>
                              </w:p>
                              <w:p w14:paraId="446CE9C5" w14:textId="77777777" w:rsidR="00A26ADE" w:rsidRDefault="00A26ADE" w:rsidP="00A26ADE">
                                <w:pPr>
                                  <w:jc w:val="center"/>
                                </w:pPr>
                                <w:r>
                                  <w:t>Ain Shams University.</w:t>
                                </w:r>
                              </w:p>
                              <w:p w14:paraId="215105C2" w14:textId="77777777" w:rsidR="00A26ADE" w:rsidRDefault="00A26ADE" w:rsidP="00A26ADE">
                                <w:pPr>
                                  <w:jc w:val="center"/>
                                </w:pPr>
                              </w:p>
                              <w:p w14:paraId="3C569920" w14:textId="77777777" w:rsidR="00A26ADE" w:rsidRDefault="00A26ADE" w:rsidP="00A26ADE"/>
                              <w:p w14:paraId="613D3C8F" w14:textId="553157B9" w:rsidR="00A26ADE" w:rsidRPr="00D023E1" w:rsidRDefault="00A26ADE" w:rsidP="00A26ADE">
                                <w:pPr>
                                  <w:jc w:val="center"/>
                                  <w:rPr>
                                    <w:b/>
                                    <w:bCs/>
                                    <w:sz w:val="36"/>
                                    <w:szCs w:val="36"/>
                                  </w:rPr>
                                </w:pPr>
                                <w:r w:rsidRPr="00D023E1">
                                  <w:rPr>
                                    <w:b/>
                                    <w:bCs/>
                                    <w:sz w:val="36"/>
                                    <w:szCs w:val="36"/>
                                  </w:rPr>
                                  <w:t xml:space="preserve">Under Supervision </w:t>
                                </w:r>
                                <w:r w:rsidR="00CC4C18" w:rsidRPr="00D023E1">
                                  <w:rPr>
                                    <w:b/>
                                    <w:bCs/>
                                    <w:sz w:val="36"/>
                                    <w:szCs w:val="36"/>
                                  </w:rPr>
                                  <w:t>of</w:t>
                                </w:r>
                                <w:r w:rsidR="00CC4C18">
                                  <w:rPr>
                                    <w:b/>
                                    <w:bCs/>
                                    <w:sz w:val="36"/>
                                    <w:szCs w:val="36"/>
                                  </w:rPr>
                                  <w:t>:</w:t>
                                </w:r>
                              </w:p>
                              <w:p w14:paraId="05493549" w14:textId="77777777" w:rsidR="00A26ADE" w:rsidRDefault="00A26ADE" w:rsidP="00A26ADE">
                                <w:pPr>
                                  <w:jc w:val="center"/>
                                </w:pPr>
                              </w:p>
                              <w:p w14:paraId="648DE43E" w14:textId="77777777" w:rsidR="00A26ADE" w:rsidRDefault="00A26ADE" w:rsidP="00A26ADE">
                                <w:pPr>
                                  <w:jc w:val="center"/>
                                </w:pPr>
                                <w:r>
                                  <w:t>[Dr. Maryam Nabil]</w:t>
                                </w:r>
                              </w:p>
                              <w:p w14:paraId="327A1D9A" w14:textId="77777777" w:rsidR="00A26ADE" w:rsidRDefault="00A26ADE" w:rsidP="00A26ADE">
                                <w:pPr>
                                  <w:jc w:val="center"/>
                                </w:pPr>
                                <w:r>
                                  <w:t>[</w:t>
                                </w:r>
                                <w:r w:rsidRPr="00A055FA">
                                  <w:t>Lecturer</w:t>
                                </w:r>
                                <w:r>
                                  <w:t>],</w:t>
                                </w:r>
                              </w:p>
                              <w:p w14:paraId="11CE792F" w14:textId="77777777" w:rsidR="00A26ADE" w:rsidRDefault="00A26ADE" w:rsidP="00A26ADE">
                                <w:pPr>
                                  <w:jc w:val="center"/>
                                </w:pPr>
                                <w:r>
                                  <w:t>S</w:t>
                                </w:r>
                                <w:r w:rsidRPr="004C53AF">
                                  <w:t xml:space="preserve">cientific </w:t>
                                </w:r>
                                <w:r>
                                  <w:t>C</w:t>
                                </w:r>
                                <w:r w:rsidRPr="004C53AF">
                                  <w:t>omputing</w:t>
                                </w:r>
                                <w:r>
                                  <w:t xml:space="preserve"> Department,</w:t>
                                </w:r>
                              </w:p>
                              <w:p w14:paraId="390BCA8E" w14:textId="77777777" w:rsidR="00A26ADE" w:rsidRDefault="00A26ADE" w:rsidP="00A26ADE">
                                <w:pPr>
                                  <w:jc w:val="center"/>
                                </w:pPr>
                                <w:r>
                                  <w:t>Faculty of Computer and Information Sciences,</w:t>
                                </w:r>
                              </w:p>
                              <w:p w14:paraId="14667232" w14:textId="77777777" w:rsidR="00A26ADE" w:rsidRDefault="00A26ADE" w:rsidP="00A26ADE">
                                <w:pPr>
                                  <w:jc w:val="center"/>
                                </w:pPr>
                                <w:r>
                                  <w:t>Ain Shams University.</w:t>
                                </w:r>
                              </w:p>
                              <w:p w14:paraId="39379C04" w14:textId="77777777" w:rsidR="00A26ADE" w:rsidRDefault="00A26ADE" w:rsidP="00A26ADE">
                                <w:pPr>
                                  <w:jc w:val="center"/>
                                </w:pPr>
                              </w:p>
                              <w:p w14:paraId="2569139B" w14:textId="77777777" w:rsidR="00A26ADE" w:rsidRDefault="00A26ADE" w:rsidP="00A26ADE">
                                <w:pPr>
                                  <w:jc w:val="center"/>
                                </w:pPr>
                                <w:r>
                                  <w:t>[Yoman Ahmed]</w:t>
                                </w:r>
                              </w:p>
                              <w:p w14:paraId="4B21E618" w14:textId="77777777" w:rsidR="00A26ADE" w:rsidRDefault="00A26ADE" w:rsidP="00A26ADE">
                                <w:pPr>
                                  <w:jc w:val="center"/>
                                </w:pPr>
                                <w:r>
                                  <w:t>[Teaching Assistant],</w:t>
                                </w:r>
                              </w:p>
                              <w:p w14:paraId="6E84F6D1" w14:textId="77777777" w:rsidR="00A26ADE" w:rsidRDefault="00A26ADE" w:rsidP="00A26ADE">
                                <w:pPr>
                                  <w:jc w:val="center"/>
                                </w:pPr>
                                <w:r>
                                  <w:t>Computer Science Department,</w:t>
                                </w:r>
                              </w:p>
                              <w:p w14:paraId="7DFD906E" w14:textId="77777777" w:rsidR="00A26ADE" w:rsidRDefault="00A26ADE" w:rsidP="00A26ADE">
                                <w:pPr>
                                  <w:jc w:val="center"/>
                                </w:pPr>
                                <w:r>
                                  <w:t>Faculty of Computer and Information Sciences,</w:t>
                                </w:r>
                              </w:p>
                              <w:p w14:paraId="039ACA5E" w14:textId="77777777" w:rsidR="00A26ADE" w:rsidRDefault="00A26ADE" w:rsidP="00A26ADE">
                                <w:pPr>
                                  <w:jc w:val="center"/>
                                </w:pPr>
                                <w:r>
                                  <w:t>Ain Shams University.</w:t>
                                </w:r>
                              </w:p>
                              <w:p w14:paraId="64523C1B" w14:textId="77777777" w:rsidR="00A26ADE" w:rsidRDefault="00A26ADE" w:rsidP="00A26ADE">
                                <w:pPr>
                                  <w:jc w:val="center"/>
                                </w:pPr>
                              </w:p>
                              <w:p w14:paraId="41D8CE58" w14:textId="77777777" w:rsidR="00A26ADE" w:rsidRDefault="00A26ADE" w:rsidP="00A26ADE"/>
                              <w:p w14:paraId="3570ED72" w14:textId="0D46960B" w:rsidR="00A26ADE" w:rsidRPr="00D023E1" w:rsidRDefault="00A26ADE" w:rsidP="00A26ADE">
                                <w:pPr>
                                  <w:jc w:val="center"/>
                                  <w:rPr>
                                    <w:b/>
                                    <w:bCs/>
                                    <w:sz w:val="36"/>
                                    <w:szCs w:val="36"/>
                                  </w:rPr>
                                </w:pPr>
                                <w:r w:rsidRPr="00D023E1">
                                  <w:rPr>
                                    <w:b/>
                                    <w:bCs/>
                                    <w:sz w:val="36"/>
                                    <w:szCs w:val="36"/>
                                  </w:rPr>
                                  <w:t xml:space="preserve">Under Supervision </w:t>
                                </w:r>
                                <w:r w:rsidR="00CC4C18" w:rsidRPr="00D023E1">
                                  <w:rPr>
                                    <w:b/>
                                    <w:bCs/>
                                    <w:sz w:val="36"/>
                                    <w:szCs w:val="36"/>
                                  </w:rPr>
                                  <w:t>of</w:t>
                                </w:r>
                                <w:r w:rsidR="00CC4C18">
                                  <w:rPr>
                                    <w:b/>
                                    <w:bCs/>
                                    <w:sz w:val="36"/>
                                    <w:szCs w:val="36"/>
                                  </w:rPr>
                                  <w:t>:</w:t>
                                </w:r>
                              </w:p>
                              <w:p w14:paraId="48520255" w14:textId="77777777" w:rsidR="00A26ADE" w:rsidRDefault="00A26ADE" w:rsidP="00A26ADE">
                                <w:pPr>
                                  <w:jc w:val="center"/>
                                </w:pPr>
                              </w:p>
                              <w:p w14:paraId="0D306181" w14:textId="77777777" w:rsidR="00A26ADE" w:rsidRDefault="00A26ADE" w:rsidP="00A26ADE">
                                <w:pPr>
                                  <w:jc w:val="center"/>
                                </w:pPr>
                                <w:r>
                                  <w:t>[Dr. Maryam Nabil]</w:t>
                                </w:r>
                              </w:p>
                              <w:p w14:paraId="1419578D" w14:textId="77777777" w:rsidR="00A26ADE" w:rsidRDefault="00A26ADE" w:rsidP="00A26ADE">
                                <w:pPr>
                                  <w:jc w:val="center"/>
                                </w:pPr>
                                <w:r>
                                  <w:t>[</w:t>
                                </w:r>
                                <w:r w:rsidRPr="00A055FA">
                                  <w:t>Lecturer</w:t>
                                </w:r>
                                <w:r>
                                  <w:t>],</w:t>
                                </w:r>
                              </w:p>
                              <w:p w14:paraId="2B406CDA" w14:textId="77777777" w:rsidR="00A26ADE" w:rsidRDefault="00A26ADE" w:rsidP="00A26ADE">
                                <w:pPr>
                                  <w:jc w:val="center"/>
                                </w:pPr>
                                <w:r>
                                  <w:t>S</w:t>
                                </w:r>
                                <w:r w:rsidRPr="004C53AF">
                                  <w:t xml:space="preserve">cientific </w:t>
                                </w:r>
                                <w:r>
                                  <w:t>C</w:t>
                                </w:r>
                                <w:r w:rsidRPr="004C53AF">
                                  <w:t>omputing</w:t>
                                </w:r>
                                <w:r>
                                  <w:t xml:space="preserve"> Department,</w:t>
                                </w:r>
                              </w:p>
                              <w:p w14:paraId="619CBC9D" w14:textId="77777777" w:rsidR="00A26ADE" w:rsidRDefault="00A26ADE" w:rsidP="00A26ADE">
                                <w:pPr>
                                  <w:jc w:val="center"/>
                                </w:pPr>
                                <w:r>
                                  <w:t>Faculty of Computer and Information Sciences,</w:t>
                                </w:r>
                              </w:p>
                              <w:p w14:paraId="54FCAF92" w14:textId="77777777" w:rsidR="00A26ADE" w:rsidRDefault="00A26ADE" w:rsidP="00A26ADE">
                                <w:pPr>
                                  <w:jc w:val="center"/>
                                </w:pPr>
                                <w:r>
                                  <w:t>Ain Shams University.</w:t>
                                </w:r>
                              </w:p>
                              <w:p w14:paraId="7CE85A63" w14:textId="77777777" w:rsidR="00A26ADE" w:rsidRDefault="00A26ADE" w:rsidP="00A26ADE">
                                <w:pPr>
                                  <w:jc w:val="center"/>
                                </w:pPr>
                              </w:p>
                              <w:p w14:paraId="78E08CCF" w14:textId="77777777" w:rsidR="00A26ADE" w:rsidRDefault="00A26ADE" w:rsidP="00A26ADE">
                                <w:pPr>
                                  <w:jc w:val="center"/>
                                </w:pPr>
                                <w:r>
                                  <w:t>[Yoman Ahmed]</w:t>
                                </w:r>
                              </w:p>
                              <w:p w14:paraId="5986E359" w14:textId="77777777" w:rsidR="00A26ADE" w:rsidRDefault="00A26ADE" w:rsidP="00A26ADE">
                                <w:pPr>
                                  <w:jc w:val="center"/>
                                </w:pPr>
                                <w:r>
                                  <w:t>[Teaching Assistant],</w:t>
                                </w:r>
                              </w:p>
                              <w:p w14:paraId="26CCBACE" w14:textId="77777777" w:rsidR="00A26ADE" w:rsidRDefault="00A26ADE" w:rsidP="00A26ADE">
                                <w:pPr>
                                  <w:jc w:val="center"/>
                                </w:pPr>
                                <w:r>
                                  <w:t>Computer Science Department,</w:t>
                                </w:r>
                              </w:p>
                              <w:p w14:paraId="172732C7" w14:textId="77777777" w:rsidR="00A26ADE" w:rsidRDefault="00A26ADE" w:rsidP="00A26ADE">
                                <w:pPr>
                                  <w:jc w:val="center"/>
                                </w:pPr>
                                <w:r>
                                  <w:t>Faculty of Computer and Information Sciences,</w:t>
                                </w:r>
                              </w:p>
                              <w:p w14:paraId="55D3A9C6" w14:textId="77777777" w:rsidR="00A26ADE" w:rsidRDefault="00A26ADE" w:rsidP="00A26ADE">
                                <w:pPr>
                                  <w:jc w:val="center"/>
                                </w:pPr>
                                <w:r>
                                  <w:t>Ain Shams University.</w:t>
                                </w:r>
                              </w:p>
                              <w:p w14:paraId="3424F496" w14:textId="77777777" w:rsidR="00A26ADE" w:rsidRDefault="00A26ADE" w:rsidP="00A26ADE">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BBC403" id="Text Box 30" o:spid="_x0000_s1027" type="#_x0000_t202" style="position:absolute;margin-left:0;margin-top:412.65pt;width:395.6pt;height:204pt;z-index:2517032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" stroked="f">
                    <v:textbox>
                      <w:txbxContent>
                        <w:p w14:paraId="7D82C11A" w14:textId="16441B8D" w:rsidR="00A26ADE" w:rsidRPr="00D023E1" w:rsidRDefault="00A26ADE" w:rsidP="00A26ADE">
                          <w:pPr>
                            <w:jc w:val="center"/>
                            <w:rPr>
                              <w:b/>
                              <w:bCs/>
                              <w:sz w:val="36"/>
                              <w:szCs w:val="36"/>
                            </w:rPr>
                          </w:pPr>
                          <w:r w:rsidRPr="00D023E1">
                            <w:rPr>
                              <w:b/>
                              <w:bCs/>
                              <w:sz w:val="36"/>
                              <w:szCs w:val="36"/>
                            </w:rPr>
                            <w:t xml:space="preserve">Under Supervision </w:t>
                          </w:r>
                          <w:r w:rsidR="00CC4C18" w:rsidRPr="00D023E1">
                            <w:rPr>
                              <w:b/>
                              <w:bCs/>
                              <w:sz w:val="36"/>
                              <w:szCs w:val="36"/>
                            </w:rPr>
                            <w:t>of</w:t>
                          </w:r>
                          <w:r w:rsidR="00CC4C18">
                            <w:rPr>
                              <w:b/>
                              <w:bCs/>
                              <w:sz w:val="36"/>
                              <w:szCs w:val="36"/>
                            </w:rPr>
                            <w:t>:</w:t>
                          </w:r>
                        </w:p>
                        <w:p w14:paraId="1C370619" w14:textId="77777777" w:rsidR="00A26ADE" w:rsidRDefault="00A26ADE" w:rsidP="00A26ADE">
                          <w:pPr>
                            <w:jc w:val="center"/>
                          </w:pPr>
                        </w:p>
                        <w:p w14:paraId="05F1A61B" w14:textId="77777777" w:rsidR="00A26ADE" w:rsidRDefault="00A26ADE" w:rsidP="00A26ADE">
                          <w:pPr>
                            <w:jc w:val="center"/>
                          </w:pPr>
                          <w:r>
                            <w:t>[Dr. Maryam Nabil]</w:t>
                          </w:r>
                        </w:p>
                        <w:p w14:paraId="227E160E" w14:textId="77777777" w:rsidR="00A26ADE" w:rsidRDefault="00A26ADE" w:rsidP="00A26ADE">
                          <w:pPr>
                            <w:jc w:val="center"/>
                          </w:pPr>
                          <w:r>
                            <w:t>[</w:t>
                          </w:r>
                          <w:r w:rsidRPr="00A055FA">
                            <w:t>Lecturer</w:t>
                          </w:r>
                          <w:r>
                            <w:t>],</w:t>
                          </w:r>
                        </w:p>
                        <w:p w14:paraId="5A20CC0F" w14:textId="77777777" w:rsidR="00A26ADE" w:rsidRDefault="00A26ADE" w:rsidP="00A26ADE">
                          <w:pPr>
                            <w:jc w:val="center"/>
                          </w:pPr>
                          <w:r>
                            <w:t>S</w:t>
                          </w:r>
                          <w:r w:rsidRPr="004C53AF">
                            <w:t xml:space="preserve">cientific </w:t>
                          </w:r>
                          <w:r>
                            <w:t>C</w:t>
                          </w:r>
                          <w:r w:rsidRPr="004C53AF">
                            <w:t>omputing</w:t>
                          </w:r>
                          <w:r>
                            <w:t xml:space="preserve"> Department,</w:t>
                          </w:r>
                        </w:p>
                        <w:p w14:paraId="37414566" w14:textId="77777777" w:rsidR="00A26ADE" w:rsidRDefault="00A26ADE" w:rsidP="00A26ADE">
                          <w:pPr>
                            <w:jc w:val="center"/>
                          </w:pPr>
                          <w:r>
                            <w:t>Faculty of Computer and Information Sciences,</w:t>
                          </w:r>
                        </w:p>
                        <w:p w14:paraId="5E102DC0" w14:textId="77777777" w:rsidR="00A26ADE" w:rsidRDefault="00A26ADE" w:rsidP="00A26ADE">
                          <w:pPr>
                            <w:jc w:val="center"/>
                          </w:pPr>
                          <w:r>
                            <w:t>Ain Shams University.</w:t>
                          </w:r>
                        </w:p>
                        <w:p w14:paraId="2DB7F478" w14:textId="77777777" w:rsidR="00A26ADE" w:rsidRDefault="00A26ADE" w:rsidP="00A26ADE">
                          <w:pPr>
                            <w:jc w:val="center"/>
                          </w:pPr>
                        </w:p>
                        <w:p w14:paraId="052A71A5" w14:textId="20961A57" w:rsidR="00A26ADE" w:rsidRDefault="00A26ADE" w:rsidP="00A26ADE">
                          <w:pPr>
                            <w:jc w:val="center"/>
                          </w:pPr>
                          <w:r>
                            <w:t>[Yom</w:t>
                          </w:r>
                          <w:r w:rsidR="0005009B">
                            <w:t>na</w:t>
                          </w:r>
                          <w:r>
                            <w:t xml:space="preserve"> Ahmed]</w:t>
                          </w:r>
                        </w:p>
                        <w:p w14:paraId="48567672" w14:textId="77777777" w:rsidR="00A26ADE" w:rsidRDefault="00A26ADE" w:rsidP="00A26ADE">
                          <w:pPr>
                            <w:jc w:val="center"/>
                          </w:pPr>
                          <w:r>
                            <w:t>[Teaching Assistant],</w:t>
                          </w:r>
                        </w:p>
                        <w:p w14:paraId="380AD366" w14:textId="77777777" w:rsidR="00A26ADE" w:rsidRDefault="00A26ADE" w:rsidP="00A26ADE">
                          <w:pPr>
                            <w:jc w:val="center"/>
                          </w:pPr>
                          <w:r>
                            <w:t>Computer Science Department,</w:t>
                          </w:r>
                        </w:p>
                        <w:p w14:paraId="125CBDAF" w14:textId="77777777" w:rsidR="00A26ADE" w:rsidRDefault="00A26ADE" w:rsidP="00A26ADE">
                          <w:pPr>
                            <w:jc w:val="center"/>
                          </w:pPr>
                          <w:r>
                            <w:t>Faculty of Computer and Information Sciences,</w:t>
                          </w:r>
                        </w:p>
                        <w:p w14:paraId="0AE59CF2" w14:textId="77777777" w:rsidR="00A26ADE" w:rsidRDefault="00A26ADE" w:rsidP="00A26ADE">
                          <w:pPr>
                            <w:jc w:val="center"/>
                          </w:pPr>
                          <w:r>
                            <w:t>Ain Shams University.</w:t>
                          </w:r>
                        </w:p>
                        <w:p w14:paraId="25C2B680" w14:textId="77777777" w:rsidR="00A26ADE" w:rsidRDefault="00A26ADE" w:rsidP="00A26ADE">
                          <w:pPr>
                            <w:jc w:val="center"/>
                          </w:pPr>
                        </w:p>
                        <w:p w14:paraId="39E00406" w14:textId="77777777" w:rsidR="00A26ADE" w:rsidRDefault="00A26ADE" w:rsidP="00A26ADE"/>
                        <w:p w14:paraId="62072482" w14:textId="0E0C2B23" w:rsidR="00A26ADE" w:rsidRPr="00D023E1" w:rsidRDefault="00A26ADE" w:rsidP="00A26ADE">
                          <w:pPr>
                            <w:jc w:val="center"/>
                            <w:rPr>
                              <w:b/>
                              <w:bCs/>
                              <w:sz w:val="36"/>
                              <w:szCs w:val="36"/>
                            </w:rPr>
                          </w:pPr>
                          <w:r w:rsidRPr="00D023E1">
                            <w:rPr>
                              <w:b/>
                              <w:bCs/>
                              <w:sz w:val="36"/>
                              <w:szCs w:val="36"/>
                            </w:rPr>
                            <w:t xml:space="preserve">Under Supervision </w:t>
                          </w:r>
                          <w:r w:rsidR="00CC4C18" w:rsidRPr="00D023E1">
                            <w:rPr>
                              <w:b/>
                              <w:bCs/>
                              <w:sz w:val="36"/>
                              <w:szCs w:val="36"/>
                            </w:rPr>
                            <w:t>of</w:t>
                          </w:r>
                          <w:r w:rsidR="00CC4C18">
                            <w:rPr>
                              <w:b/>
                              <w:bCs/>
                              <w:sz w:val="36"/>
                              <w:szCs w:val="36"/>
                            </w:rPr>
                            <w:t>:</w:t>
                          </w:r>
                        </w:p>
                        <w:p w14:paraId="47107042" w14:textId="77777777" w:rsidR="00A26ADE" w:rsidRDefault="00A26ADE" w:rsidP="00A26ADE">
                          <w:pPr>
                            <w:jc w:val="center"/>
                          </w:pPr>
                        </w:p>
                        <w:p w14:paraId="5CAF766E" w14:textId="77777777" w:rsidR="00A26ADE" w:rsidRDefault="00A26ADE" w:rsidP="00A26ADE">
                          <w:pPr>
                            <w:jc w:val="center"/>
                          </w:pPr>
                          <w:r>
                            <w:t>[Dr. Maryam Nabil]</w:t>
                          </w:r>
                        </w:p>
                        <w:p w14:paraId="525F4DB9" w14:textId="77777777" w:rsidR="00A26ADE" w:rsidRDefault="00A26ADE" w:rsidP="00A26ADE">
                          <w:pPr>
                            <w:jc w:val="center"/>
                          </w:pPr>
                          <w:r>
                            <w:t>[</w:t>
                          </w:r>
                          <w:r w:rsidRPr="00A055FA">
                            <w:t>Lecturer</w:t>
                          </w:r>
                          <w:r>
                            <w:t>],</w:t>
                          </w:r>
                        </w:p>
                        <w:p w14:paraId="2D35A466" w14:textId="77777777" w:rsidR="00A26ADE" w:rsidRDefault="00A26ADE" w:rsidP="00A26ADE">
                          <w:pPr>
                            <w:jc w:val="center"/>
                          </w:pPr>
                          <w:r>
                            <w:t>S</w:t>
                          </w:r>
                          <w:r w:rsidRPr="004C53AF">
                            <w:t xml:space="preserve">cientific </w:t>
                          </w:r>
                          <w:r>
                            <w:t>C</w:t>
                          </w:r>
                          <w:r w:rsidRPr="004C53AF">
                            <w:t>omputing</w:t>
                          </w:r>
                          <w:r>
                            <w:t xml:space="preserve"> Department,</w:t>
                          </w:r>
                        </w:p>
                        <w:p w14:paraId="7DF0AFFF" w14:textId="77777777" w:rsidR="00A26ADE" w:rsidRDefault="00A26ADE" w:rsidP="00A26ADE">
                          <w:pPr>
                            <w:jc w:val="center"/>
                          </w:pPr>
                          <w:r>
                            <w:t>Faculty of Computer and Information Sciences,</w:t>
                          </w:r>
                        </w:p>
                        <w:p w14:paraId="159CCCC4" w14:textId="77777777" w:rsidR="00A26ADE" w:rsidRDefault="00A26ADE" w:rsidP="00A26ADE">
                          <w:pPr>
                            <w:jc w:val="center"/>
                          </w:pPr>
                          <w:r>
                            <w:t>Ain Shams University.</w:t>
                          </w:r>
                        </w:p>
                        <w:p w14:paraId="3B6829E2" w14:textId="77777777" w:rsidR="00A26ADE" w:rsidRDefault="00A26ADE" w:rsidP="00A26ADE">
                          <w:pPr>
                            <w:jc w:val="center"/>
                          </w:pPr>
                        </w:p>
                        <w:p w14:paraId="261BA329" w14:textId="77777777" w:rsidR="00A26ADE" w:rsidRDefault="00A26ADE" w:rsidP="00A26ADE">
                          <w:pPr>
                            <w:jc w:val="center"/>
                          </w:pPr>
                          <w:r>
                            <w:t>[Yoman Ahmed]</w:t>
                          </w:r>
                        </w:p>
                        <w:p w14:paraId="0D4F307E" w14:textId="77777777" w:rsidR="00A26ADE" w:rsidRDefault="00A26ADE" w:rsidP="00A26ADE">
                          <w:pPr>
                            <w:jc w:val="center"/>
                          </w:pPr>
                          <w:r>
                            <w:t>[Teaching Assistant],</w:t>
                          </w:r>
                        </w:p>
                        <w:p w14:paraId="32040806" w14:textId="77777777" w:rsidR="00A26ADE" w:rsidRDefault="00A26ADE" w:rsidP="00A26ADE">
                          <w:pPr>
                            <w:jc w:val="center"/>
                          </w:pPr>
                          <w:r>
                            <w:t>Computer Science Department,</w:t>
                          </w:r>
                        </w:p>
                        <w:p w14:paraId="5FB49523" w14:textId="77777777" w:rsidR="00A26ADE" w:rsidRDefault="00A26ADE" w:rsidP="00A26ADE">
                          <w:pPr>
                            <w:jc w:val="center"/>
                          </w:pPr>
                          <w:r>
                            <w:t>Faculty of Computer and Information Sciences,</w:t>
                          </w:r>
                        </w:p>
                        <w:p w14:paraId="2DCA3A14" w14:textId="77777777" w:rsidR="00A26ADE" w:rsidRDefault="00A26ADE" w:rsidP="00A26ADE">
                          <w:pPr>
                            <w:jc w:val="center"/>
                          </w:pPr>
                          <w:r>
                            <w:t>Ain Shams University.</w:t>
                          </w:r>
                        </w:p>
                        <w:p w14:paraId="4222ED5A" w14:textId="77777777" w:rsidR="00A26ADE" w:rsidRDefault="00A26ADE" w:rsidP="00A26ADE">
                          <w:pPr>
                            <w:jc w:val="center"/>
                          </w:pPr>
                        </w:p>
                        <w:p w14:paraId="50F8789A" w14:textId="77777777" w:rsidR="00A26ADE" w:rsidRDefault="00A26ADE" w:rsidP="00A26ADE"/>
                        <w:p w14:paraId="67377CCA" w14:textId="448D12E7" w:rsidR="00A26ADE" w:rsidRPr="00D023E1" w:rsidRDefault="00A26ADE" w:rsidP="00A26ADE">
                          <w:pPr>
                            <w:jc w:val="center"/>
                            <w:rPr>
                              <w:b/>
                              <w:bCs/>
                              <w:sz w:val="36"/>
                              <w:szCs w:val="36"/>
                            </w:rPr>
                          </w:pPr>
                          <w:r w:rsidRPr="00D023E1">
                            <w:rPr>
                              <w:b/>
                              <w:bCs/>
                              <w:sz w:val="36"/>
                              <w:szCs w:val="36"/>
                            </w:rPr>
                            <w:t xml:space="preserve">Under Supervision </w:t>
                          </w:r>
                          <w:r w:rsidR="00CC4C18" w:rsidRPr="00D023E1">
                            <w:rPr>
                              <w:b/>
                              <w:bCs/>
                              <w:sz w:val="36"/>
                              <w:szCs w:val="36"/>
                            </w:rPr>
                            <w:t>of</w:t>
                          </w:r>
                          <w:r w:rsidR="00CC4C18">
                            <w:rPr>
                              <w:b/>
                              <w:bCs/>
                              <w:sz w:val="36"/>
                              <w:szCs w:val="36"/>
                            </w:rPr>
                            <w:t>:</w:t>
                          </w:r>
                        </w:p>
                        <w:p w14:paraId="56BB5136" w14:textId="77777777" w:rsidR="00A26ADE" w:rsidRDefault="00A26ADE" w:rsidP="00A26ADE">
                          <w:pPr>
                            <w:jc w:val="center"/>
                          </w:pPr>
                        </w:p>
                        <w:p w14:paraId="6B2759CF" w14:textId="77777777" w:rsidR="00A26ADE" w:rsidRDefault="00A26ADE" w:rsidP="00A26ADE">
                          <w:pPr>
                            <w:jc w:val="center"/>
                          </w:pPr>
                          <w:r>
                            <w:t>[Dr. Maryam Nabil]</w:t>
                          </w:r>
                        </w:p>
                        <w:p w14:paraId="5FAD4831" w14:textId="77777777" w:rsidR="00A26ADE" w:rsidRDefault="00A26ADE" w:rsidP="00A26ADE">
                          <w:pPr>
                            <w:jc w:val="center"/>
                          </w:pPr>
                          <w:r>
                            <w:t>[</w:t>
                          </w:r>
                          <w:r w:rsidRPr="00A055FA">
                            <w:t>Lecturer</w:t>
                          </w:r>
                          <w:r>
                            <w:t>],</w:t>
                          </w:r>
                        </w:p>
                        <w:p w14:paraId="15B77285" w14:textId="77777777" w:rsidR="00A26ADE" w:rsidRDefault="00A26ADE" w:rsidP="00A26ADE">
                          <w:pPr>
                            <w:jc w:val="center"/>
                          </w:pPr>
                          <w:r>
                            <w:t>S</w:t>
                          </w:r>
                          <w:r w:rsidRPr="004C53AF">
                            <w:t xml:space="preserve">cientific </w:t>
                          </w:r>
                          <w:r>
                            <w:t>C</w:t>
                          </w:r>
                          <w:r w:rsidRPr="004C53AF">
                            <w:t>omputing</w:t>
                          </w:r>
                          <w:r>
                            <w:t xml:space="preserve"> Department,</w:t>
                          </w:r>
                        </w:p>
                        <w:p w14:paraId="39B10F51" w14:textId="77777777" w:rsidR="00A26ADE" w:rsidRDefault="00A26ADE" w:rsidP="00A26ADE">
                          <w:pPr>
                            <w:jc w:val="center"/>
                          </w:pPr>
                          <w:r>
                            <w:t>Faculty of Computer and Information Sciences,</w:t>
                          </w:r>
                        </w:p>
                        <w:p w14:paraId="58A55657" w14:textId="77777777" w:rsidR="00A26ADE" w:rsidRDefault="00A26ADE" w:rsidP="00A26ADE">
                          <w:pPr>
                            <w:jc w:val="center"/>
                          </w:pPr>
                          <w:r>
                            <w:t>Ain Shams University.</w:t>
                          </w:r>
                        </w:p>
                        <w:p w14:paraId="59EE1F1F" w14:textId="77777777" w:rsidR="00A26ADE" w:rsidRDefault="00A26ADE" w:rsidP="00A26ADE">
                          <w:pPr>
                            <w:jc w:val="center"/>
                          </w:pPr>
                        </w:p>
                        <w:p w14:paraId="1F2CC819" w14:textId="77777777" w:rsidR="00A26ADE" w:rsidRDefault="00A26ADE" w:rsidP="00A26ADE">
                          <w:pPr>
                            <w:jc w:val="center"/>
                          </w:pPr>
                          <w:r>
                            <w:t>[Yoman Ahmed]</w:t>
                          </w:r>
                        </w:p>
                        <w:p w14:paraId="140526C6" w14:textId="77777777" w:rsidR="00A26ADE" w:rsidRDefault="00A26ADE" w:rsidP="00A26ADE">
                          <w:pPr>
                            <w:jc w:val="center"/>
                          </w:pPr>
                          <w:r>
                            <w:t>[Teaching Assistant],</w:t>
                          </w:r>
                        </w:p>
                        <w:p w14:paraId="24AD3C8B" w14:textId="77777777" w:rsidR="00A26ADE" w:rsidRDefault="00A26ADE" w:rsidP="00A26ADE">
                          <w:pPr>
                            <w:jc w:val="center"/>
                          </w:pPr>
                          <w:r>
                            <w:t>Computer Science Department,</w:t>
                          </w:r>
                        </w:p>
                        <w:p w14:paraId="24F86655" w14:textId="77777777" w:rsidR="00A26ADE" w:rsidRDefault="00A26ADE" w:rsidP="00A26ADE">
                          <w:pPr>
                            <w:jc w:val="center"/>
                          </w:pPr>
                          <w:r>
                            <w:t>Faculty of Computer and Information Sciences,</w:t>
                          </w:r>
                        </w:p>
                        <w:p w14:paraId="687A8971" w14:textId="77777777" w:rsidR="00A26ADE" w:rsidRDefault="00A26ADE" w:rsidP="00A26ADE">
                          <w:pPr>
                            <w:jc w:val="center"/>
                          </w:pPr>
                          <w:r>
                            <w:t>Ain Shams University.</w:t>
                          </w:r>
                        </w:p>
                        <w:p w14:paraId="3FF7A797" w14:textId="77777777" w:rsidR="00A26ADE" w:rsidRDefault="00A26ADE" w:rsidP="00A26ADE">
                          <w:pPr>
                            <w:jc w:val="center"/>
                          </w:pPr>
                        </w:p>
                        <w:p w14:paraId="1AE52925" w14:textId="77777777" w:rsidR="00A26ADE" w:rsidRDefault="00A26ADE" w:rsidP="00A26ADE"/>
                        <w:p w14:paraId="64682963" w14:textId="24F63B06" w:rsidR="00A26ADE" w:rsidRPr="00D023E1" w:rsidRDefault="00A26ADE" w:rsidP="00A26ADE">
                          <w:pPr>
                            <w:jc w:val="center"/>
                            <w:rPr>
                              <w:b/>
                              <w:bCs/>
                              <w:sz w:val="36"/>
                              <w:szCs w:val="36"/>
                            </w:rPr>
                          </w:pPr>
                          <w:r w:rsidRPr="00D023E1">
                            <w:rPr>
                              <w:b/>
                              <w:bCs/>
                              <w:sz w:val="36"/>
                              <w:szCs w:val="36"/>
                            </w:rPr>
                            <w:t xml:space="preserve">Under Supervision </w:t>
                          </w:r>
                          <w:r w:rsidR="00CC4C18" w:rsidRPr="00D023E1">
                            <w:rPr>
                              <w:b/>
                              <w:bCs/>
                              <w:sz w:val="36"/>
                              <w:szCs w:val="36"/>
                            </w:rPr>
                            <w:t>of</w:t>
                          </w:r>
                          <w:r w:rsidR="00CC4C18">
                            <w:rPr>
                              <w:b/>
                              <w:bCs/>
                              <w:sz w:val="36"/>
                              <w:szCs w:val="36"/>
                            </w:rPr>
                            <w:t>:</w:t>
                          </w:r>
                        </w:p>
                        <w:p w14:paraId="0B08969B" w14:textId="77777777" w:rsidR="00A26ADE" w:rsidRDefault="00A26ADE" w:rsidP="00A26ADE">
                          <w:pPr>
                            <w:jc w:val="center"/>
                          </w:pPr>
                        </w:p>
                        <w:p w14:paraId="63867167" w14:textId="77777777" w:rsidR="00A26ADE" w:rsidRDefault="00A26ADE" w:rsidP="00A26ADE">
                          <w:pPr>
                            <w:jc w:val="center"/>
                          </w:pPr>
                          <w:r>
                            <w:t>[Dr. Maryam Nabil]</w:t>
                          </w:r>
                        </w:p>
                        <w:p w14:paraId="37B965FE" w14:textId="77777777" w:rsidR="00A26ADE" w:rsidRDefault="00A26ADE" w:rsidP="00A26ADE">
                          <w:pPr>
                            <w:jc w:val="center"/>
                          </w:pPr>
                          <w:r>
                            <w:t>[</w:t>
                          </w:r>
                          <w:r w:rsidRPr="00A055FA">
                            <w:t>Lecturer</w:t>
                          </w:r>
                          <w:r>
                            <w:t>],</w:t>
                          </w:r>
                        </w:p>
                        <w:p w14:paraId="5E8A987D" w14:textId="77777777" w:rsidR="00A26ADE" w:rsidRDefault="00A26ADE" w:rsidP="00A26ADE">
                          <w:pPr>
                            <w:jc w:val="center"/>
                          </w:pPr>
                          <w:r>
                            <w:t>S</w:t>
                          </w:r>
                          <w:r w:rsidRPr="004C53AF">
                            <w:t xml:space="preserve">cientific </w:t>
                          </w:r>
                          <w:r>
                            <w:t>C</w:t>
                          </w:r>
                          <w:r w:rsidRPr="004C53AF">
                            <w:t>omputing</w:t>
                          </w:r>
                          <w:r>
                            <w:t xml:space="preserve"> Department,</w:t>
                          </w:r>
                        </w:p>
                        <w:p w14:paraId="0608DDBD" w14:textId="77777777" w:rsidR="00A26ADE" w:rsidRDefault="00A26ADE" w:rsidP="00A26ADE">
                          <w:pPr>
                            <w:jc w:val="center"/>
                          </w:pPr>
                          <w:r>
                            <w:t>Faculty of Computer and Information Sciences,</w:t>
                          </w:r>
                        </w:p>
                        <w:p w14:paraId="1D2F4579" w14:textId="77777777" w:rsidR="00A26ADE" w:rsidRDefault="00A26ADE" w:rsidP="00A26ADE">
                          <w:pPr>
                            <w:jc w:val="center"/>
                          </w:pPr>
                          <w:r>
                            <w:t>Ain Shams University.</w:t>
                          </w:r>
                        </w:p>
                        <w:p w14:paraId="3988F412" w14:textId="77777777" w:rsidR="00A26ADE" w:rsidRDefault="00A26ADE" w:rsidP="00A26ADE">
                          <w:pPr>
                            <w:jc w:val="center"/>
                          </w:pPr>
                        </w:p>
                        <w:p w14:paraId="56082A75" w14:textId="77777777" w:rsidR="00A26ADE" w:rsidRDefault="00A26ADE" w:rsidP="00A26ADE">
                          <w:pPr>
                            <w:jc w:val="center"/>
                          </w:pPr>
                          <w:r>
                            <w:t>[Yoman Ahmed]</w:t>
                          </w:r>
                        </w:p>
                        <w:p w14:paraId="1251B521" w14:textId="77777777" w:rsidR="00A26ADE" w:rsidRDefault="00A26ADE" w:rsidP="00A26ADE">
                          <w:pPr>
                            <w:jc w:val="center"/>
                          </w:pPr>
                          <w:r>
                            <w:t>[Teaching Assistant],</w:t>
                          </w:r>
                        </w:p>
                        <w:p w14:paraId="639E78AB" w14:textId="77777777" w:rsidR="00A26ADE" w:rsidRDefault="00A26ADE" w:rsidP="00A26ADE">
                          <w:pPr>
                            <w:jc w:val="center"/>
                          </w:pPr>
                          <w:r>
                            <w:t>Computer Science Department,</w:t>
                          </w:r>
                        </w:p>
                        <w:p w14:paraId="5188357A" w14:textId="77777777" w:rsidR="00A26ADE" w:rsidRDefault="00A26ADE" w:rsidP="00A26ADE">
                          <w:pPr>
                            <w:jc w:val="center"/>
                          </w:pPr>
                          <w:r>
                            <w:t>Faculty of Computer and Information Sciences,</w:t>
                          </w:r>
                        </w:p>
                        <w:p w14:paraId="71785EBC" w14:textId="77777777" w:rsidR="00A26ADE" w:rsidRDefault="00A26ADE" w:rsidP="00A26ADE">
                          <w:pPr>
                            <w:jc w:val="center"/>
                          </w:pPr>
                          <w:r>
                            <w:t>Ain Shams University.</w:t>
                          </w:r>
                        </w:p>
                        <w:p w14:paraId="31D75533" w14:textId="77777777" w:rsidR="00A26ADE" w:rsidRDefault="00A26ADE" w:rsidP="00A26ADE">
                          <w:pPr>
                            <w:jc w:val="center"/>
                          </w:pPr>
                        </w:p>
                        <w:p w14:paraId="2CEC4598" w14:textId="77777777" w:rsidR="00A26ADE" w:rsidRDefault="00A26ADE" w:rsidP="00A26ADE"/>
                        <w:p w14:paraId="7F36974E" w14:textId="29EA52BC" w:rsidR="00A26ADE" w:rsidRPr="00D023E1" w:rsidRDefault="00A26ADE" w:rsidP="00A26ADE">
                          <w:pPr>
                            <w:jc w:val="center"/>
                            <w:rPr>
                              <w:b/>
                              <w:bCs/>
                              <w:sz w:val="36"/>
                              <w:szCs w:val="36"/>
                            </w:rPr>
                          </w:pPr>
                          <w:r w:rsidRPr="00D023E1">
                            <w:rPr>
                              <w:b/>
                              <w:bCs/>
                              <w:sz w:val="36"/>
                              <w:szCs w:val="36"/>
                            </w:rPr>
                            <w:t xml:space="preserve">Under Supervision </w:t>
                          </w:r>
                          <w:r w:rsidR="00CC4C18" w:rsidRPr="00D023E1">
                            <w:rPr>
                              <w:b/>
                              <w:bCs/>
                              <w:sz w:val="36"/>
                              <w:szCs w:val="36"/>
                            </w:rPr>
                            <w:t>of</w:t>
                          </w:r>
                          <w:r w:rsidR="00CC4C18">
                            <w:rPr>
                              <w:b/>
                              <w:bCs/>
                              <w:sz w:val="36"/>
                              <w:szCs w:val="36"/>
                            </w:rPr>
                            <w:t>:</w:t>
                          </w:r>
                        </w:p>
                        <w:p w14:paraId="6C57894A" w14:textId="77777777" w:rsidR="00A26ADE" w:rsidRDefault="00A26ADE" w:rsidP="00A26ADE">
                          <w:pPr>
                            <w:jc w:val="center"/>
                          </w:pPr>
                        </w:p>
                        <w:p w14:paraId="753AC2C2" w14:textId="77777777" w:rsidR="00A26ADE" w:rsidRDefault="00A26ADE" w:rsidP="00A26ADE">
                          <w:pPr>
                            <w:jc w:val="center"/>
                          </w:pPr>
                          <w:r>
                            <w:t>[Dr. Maryam Nabil]</w:t>
                          </w:r>
                        </w:p>
                        <w:p w14:paraId="6A4E7573" w14:textId="77777777" w:rsidR="00A26ADE" w:rsidRDefault="00A26ADE" w:rsidP="00A26ADE">
                          <w:pPr>
                            <w:jc w:val="center"/>
                          </w:pPr>
                          <w:r>
                            <w:t>[</w:t>
                          </w:r>
                          <w:r w:rsidRPr="00A055FA">
                            <w:t>Lecturer</w:t>
                          </w:r>
                          <w:r>
                            <w:t>],</w:t>
                          </w:r>
                        </w:p>
                        <w:p w14:paraId="5EFCA90C" w14:textId="77777777" w:rsidR="00A26ADE" w:rsidRDefault="00A26ADE" w:rsidP="00A26ADE">
                          <w:pPr>
                            <w:jc w:val="center"/>
                          </w:pPr>
                          <w:r>
                            <w:t>S</w:t>
                          </w:r>
                          <w:r w:rsidRPr="004C53AF">
                            <w:t xml:space="preserve">cientific </w:t>
                          </w:r>
                          <w:r>
                            <w:t>C</w:t>
                          </w:r>
                          <w:r w:rsidRPr="004C53AF">
                            <w:t>omputing</w:t>
                          </w:r>
                          <w:r>
                            <w:t xml:space="preserve"> Department,</w:t>
                          </w:r>
                        </w:p>
                        <w:p w14:paraId="1DEE1D42" w14:textId="77777777" w:rsidR="00A26ADE" w:rsidRDefault="00A26ADE" w:rsidP="00A26ADE">
                          <w:pPr>
                            <w:jc w:val="center"/>
                          </w:pPr>
                          <w:r>
                            <w:t>Faculty of Computer and Information Sciences,</w:t>
                          </w:r>
                        </w:p>
                        <w:p w14:paraId="52E53608" w14:textId="77777777" w:rsidR="00A26ADE" w:rsidRDefault="00A26ADE" w:rsidP="00A26ADE">
                          <w:pPr>
                            <w:jc w:val="center"/>
                          </w:pPr>
                          <w:r>
                            <w:t>Ain Shams University.</w:t>
                          </w:r>
                        </w:p>
                        <w:p w14:paraId="3E56AE91" w14:textId="77777777" w:rsidR="00A26ADE" w:rsidRDefault="00A26ADE" w:rsidP="00A26ADE">
                          <w:pPr>
                            <w:jc w:val="center"/>
                          </w:pPr>
                        </w:p>
                        <w:p w14:paraId="1E73CC77" w14:textId="77777777" w:rsidR="00A26ADE" w:rsidRDefault="00A26ADE" w:rsidP="00A26ADE">
                          <w:pPr>
                            <w:jc w:val="center"/>
                          </w:pPr>
                          <w:r>
                            <w:t>[Yoman Ahmed]</w:t>
                          </w:r>
                        </w:p>
                        <w:p w14:paraId="5B77B843" w14:textId="77777777" w:rsidR="00A26ADE" w:rsidRDefault="00A26ADE" w:rsidP="00A26ADE">
                          <w:pPr>
                            <w:jc w:val="center"/>
                          </w:pPr>
                          <w:r>
                            <w:t>[Teaching Assistant],</w:t>
                          </w:r>
                        </w:p>
                        <w:p w14:paraId="1AE4C3AD" w14:textId="77777777" w:rsidR="00A26ADE" w:rsidRDefault="00A26ADE" w:rsidP="00A26ADE">
                          <w:pPr>
                            <w:jc w:val="center"/>
                          </w:pPr>
                          <w:r>
                            <w:t>Computer Science Department,</w:t>
                          </w:r>
                        </w:p>
                        <w:p w14:paraId="55337573" w14:textId="77777777" w:rsidR="00A26ADE" w:rsidRDefault="00A26ADE" w:rsidP="00A26ADE">
                          <w:pPr>
                            <w:jc w:val="center"/>
                          </w:pPr>
                          <w:r>
                            <w:t>Faculty of Computer and Information Sciences,</w:t>
                          </w:r>
                        </w:p>
                        <w:p w14:paraId="322DA00F" w14:textId="77777777" w:rsidR="00A26ADE" w:rsidRDefault="00A26ADE" w:rsidP="00A26ADE">
                          <w:pPr>
                            <w:jc w:val="center"/>
                          </w:pPr>
                          <w:r>
                            <w:t>Ain Shams University.</w:t>
                          </w:r>
                        </w:p>
                        <w:p w14:paraId="1B622CC7" w14:textId="77777777" w:rsidR="00A26ADE" w:rsidRDefault="00A26ADE" w:rsidP="00A26ADE">
                          <w:pPr>
                            <w:jc w:val="center"/>
                          </w:pPr>
                        </w:p>
                        <w:p w14:paraId="205C9328" w14:textId="77777777" w:rsidR="00A26ADE" w:rsidRDefault="00A26ADE" w:rsidP="00A26ADE"/>
                        <w:p w14:paraId="1A86163D" w14:textId="3BF94BFA" w:rsidR="00A26ADE" w:rsidRPr="00D023E1" w:rsidRDefault="00A26ADE" w:rsidP="00A26ADE">
                          <w:pPr>
                            <w:jc w:val="center"/>
                            <w:rPr>
                              <w:b/>
                              <w:bCs/>
                              <w:sz w:val="36"/>
                              <w:szCs w:val="36"/>
                            </w:rPr>
                          </w:pPr>
                          <w:r w:rsidRPr="00D023E1">
                            <w:rPr>
                              <w:b/>
                              <w:bCs/>
                              <w:sz w:val="36"/>
                              <w:szCs w:val="36"/>
                            </w:rPr>
                            <w:t xml:space="preserve">Under Supervision </w:t>
                          </w:r>
                          <w:r w:rsidR="00CC4C18" w:rsidRPr="00D023E1">
                            <w:rPr>
                              <w:b/>
                              <w:bCs/>
                              <w:sz w:val="36"/>
                              <w:szCs w:val="36"/>
                            </w:rPr>
                            <w:t>of</w:t>
                          </w:r>
                          <w:r w:rsidR="00CC4C18">
                            <w:rPr>
                              <w:b/>
                              <w:bCs/>
                              <w:sz w:val="36"/>
                              <w:szCs w:val="36"/>
                            </w:rPr>
                            <w:t>:</w:t>
                          </w:r>
                        </w:p>
                        <w:p w14:paraId="250FD82F" w14:textId="77777777" w:rsidR="00A26ADE" w:rsidRDefault="00A26ADE" w:rsidP="00A26ADE">
                          <w:pPr>
                            <w:jc w:val="center"/>
                          </w:pPr>
                        </w:p>
                        <w:p w14:paraId="6BE55B7D" w14:textId="77777777" w:rsidR="00A26ADE" w:rsidRDefault="00A26ADE" w:rsidP="00A26ADE">
                          <w:pPr>
                            <w:jc w:val="center"/>
                          </w:pPr>
                          <w:r>
                            <w:t>[Dr. Maryam Nabil]</w:t>
                          </w:r>
                        </w:p>
                        <w:p w14:paraId="58F3B123" w14:textId="77777777" w:rsidR="00A26ADE" w:rsidRDefault="00A26ADE" w:rsidP="00A26ADE">
                          <w:pPr>
                            <w:jc w:val="center"/>
                          </w:pPr>
                          <w:r>
                            <w:t>[</w:t>
                          </w:r>
                          <w:r w:rsidRPr="00A055FA">
                            <w:t>Lecturer</w:t>
                          </w:r>
                          <w:r>
                            <w:t>],</w:t>
                          </w:r>
                        </w:p>
                        <w:p w14:paraId="17DF66C1" w14:textId="77777777" w:rsidR="00A26ADE" w:rsidRDefault="00A26ADE" w:rsidP="00A26ADE">
                          <w:pPr>
                            <w:jc w:val="center"/>
                          </w:pPr>
                          <w:r>
                            <w:t>S</w:t>
                          </w:r>
                          <w:r w:rsidRPr="004C53AF">
                            <w:t xml:space="preserve">cientific </w:t>
                          </w:r>
                          <w:r>
                            <w:t>C</w:t>
                          </w:r>
                          <w:r w:rsidRPr="004C53AF">
                            <w:t>omputing</w:t>
                          </w:r>
                          <w:r>
                            <w:t xml:space="preserve"> Department,</w:t>
                          </w:r>
                        </w:p>
                        <w:p w14:paraId="7075C830" w14:textId="77777777" w:rsidR="00A26ADE" w:rsidRDefault="00A26ADE" w:rsidP="00A26ADE">
                          <w:pPr>
                            <w:jc w:val="center"/>
                          </w:pPr>
                          <w:r>
                            <w:t>Faculty of Computer and Information Sciences,</w:t>
                          </w:r>
                        </w:p>
                        <w:p w14:paraId="718DBD9D" w14:textId="77777777" w:rsidR="00A26ADE" w:rsidRDefault="00A26ADE" w:rsidP="00A26ADE">
                          <w:pPr>
                            <w:jc w:val="center"/>
                          </w:pPr>
                          <w:r>
                            <w:t>Ain Shams University.</w:t>
                          </w:r>
                        </w:p>
                        <w:p w14:paraId="65B02AB1" w14:textId="77777777" w:rsidR="00A26ADE" w:rsidRDefault="00A26ADE" w:rsidP="00A26ADE">
                          <w:pPr>
                            <w:jc w:val="center"/>
                          </w:pPr>
                        </w:p>
                        <w:p w14:paraId="3262AF7A" w14:textId="77777777" w:rsidR="00A26ADE" w:rsidRDefault="00A26ADE" w:rsidP="00A26ADE">
                          <w:pPr>
                            <w:jc w:val="center"/>
                          </w:pPr>
                          <w:r>
                            <w:t>[Yoman Ahmed]</w:t>
                          </w:r>
                        </w:p>
                        <w:p w14:paraId="0EF2B9BC" w14:textId="77777777" w:rsidR="00A26ADE" w:rsidRDefault="00A26ADE" w:rsidP="00A26ADE">
                          <w:pPr>
                            <w:jc w:val="center"/>
                          </w:pPr>
                          <w:r>
                            <w:t>[Teaching Assistant],</w:t>
                          </w:r>
                        </w:p>
                        <w:p w14:paraId="10CC0FAE" w14:textId="77777777" w:rsidR="00A26ADE" w:rsidRDefault="00A26ADE" w:rsidP="00A26ADE">
                          <w:pPr>
                            <w:jc w:val="center"/>
                          </w:pPr>
                          <w:r>
                            <w:t>Computer Science Department,</w:t>
                          </w:r>
                        </w:p>
                        <w:p w14:paraId="7F824A64" w14:textId="77777777" w:rsidR="00A26ADE" w:rsidRDefault="00A26ADE" w:rsidP="00A26ADE">
                          <w:pPr>
                            <w:jc w:val="center"/>
                          </w:pPr>
                          <w:r>
                            <w:t>Faculty of Computer and Information Sciences,</w:t>
                          </w:r>
                        </w:p>
                        <w:p w14:paraId="446CE9C5" w14:textId="77777777" w:rsidR="00A26ADE" w:rsidRDefault="00A26ADE" w:rsidP="00A26ADE">
                          <w:pPr>
                            <w:jc w:val="center"/>
                          </w:pPr>
                          <w:r>
                            <w:t>Ain Shams University.</w:t>
                          </w:r>
                        </w:p>
                        <w:p w14:paraId="215105C2" w14:textId="77777777" w:rsidR="00A26ADE" w:rsidRDefault="00A26ADE" w:rsidP="00A26ADE">
                          <w:pPr>
                            <w:jc w:val="center"/>
                          </w:pPr>
                        </w:p>
                        <w:p w14:paraId="3C569920" w14:textId="77777777" w:rsidR="00A26ADE" w:rsidRDefault="00A26ADE" w:rsidP="00A26ADE"/>
                        <w:p w14:paraId="613D3C8F" w14:textId="553157B9" w:rsidR="00A26ADE" w:rsidRPr="00D023E1" w:rsidRDefault="00A26ADE" w:rsidP="00A26ADE">
                          <w:pPr>
                            <w:jc w:val="center"/>
                            <w:rPr>
                              <w:b/>
                              <w:bCs/>
                              <w:sz w:val="36"/>
                              <w:szCs w:val="36"/>
                            </w:rPr>
                          </w:pPr>
                          <w:r w:rsidRPr="00D023E1">
                            <w:rPr>
                              <w:b/>
                              <w:bCs/>
                              <w:sz w:val="36"/>
                              <w:szCs w:val="36"/>
                            </w:rPr>
                            <w:t xml:space="preserve">Under Supervision </w:t>
                          </w:r>
                          <w:r w:rsidR="00CC4C18" w:rsidRPr="00D023E1">
                            <w:rPr>
                              <w:b/>
                              <w:bCs/>
                              <w:sz w:val="36"/>
                              <w:szCs w:val="36"/>
                            </w:rPr>
                            <w:t>of</w:t>
                          </w:r>
                          <w:r w:rsidR="00CC4C18">
                            <w:rPr>
                              <w:b/>
                              <w:bCs/>
                              <w:sz w:val="36"/>
                              <w:szCs w:val="36"/>
                            </w:rPr>
                            <w:t>:</w:t>
                          </w:r>
                        </w:p>
                        <w:p w14:paraId="05493549" w14:textId="77777777" w:rsidR="00A26ADE" w:rsidRDefault="00A26ADE" w:rsidP="00A26ADE">
                          <w:pPr>
                            <w:jc w:val="center"/>
                          </w:pPr>
                        </w:p>
                        <w:p w14:paraId="648DE43E" w14:textId="77777777" w:rsidR="00A26ADE" w:rsidRDefault="00A26ADE" w:rsidP="00A26ADE">
                          <w:pPr>
                            <w:jc w:val="center"/>
                          </w:pPr>
                          <w:r>
                            <w:t>[Dr. Maryam Nabil]</w:t>
                          </w:r>
                        </w:p>
                        <w:p w14:paraId="327A1D9A" w14:textId="77777777" w:rsidR="00A26ADE" w:rsidRDefault="00A26ADE" w:rsidP="00A26ADE">
                          <w:pPr>
                            <w:jc w:val="center"/>
                          </w:pPr>
                          <w:r>
                            <w:t>[</w:t>
                          </w:r>
                          <w:r w:rsidRPr="00A055FA">
                            <w:t>Lecturer</w:t>
                          </w:r>
                          <w:r>
                            <w:t>],</w:t>
                          </w:r>
                        </w:p>
                        <w:p w14:paraId="11CE792F" w14:textId="77777777" w:rsidR="00A26ADE" w:rsidRDefault="00A26ADE" w:rsidP="00A26ADE">
                          <w:pPr>
                            <w:jc w:val="center"/>
                          </w:pPr>
                          <w:r>
                            <w:t>S</w:t>
                          </w:r>
                          <w:r w:rsidRPr="004C53AF">
                            <w:t xml:space="preserve">cientific </w:t>
                          </w:r>
                          <w:r>
                            <w:t>C</w:t>
                          </w:r>
                          <w:r w:rsidRPr="004C53AF">
                            <w:t>omputing</w:t>
                          </w:r>
                          <w:r>
                            <w:t xml:space="preserve"> Department,</w:t>
                          </w:r>
                        </w:p>
                        <w:p w14:paraId="390BCA8E" w14:textId="77777777" w:rsidR="00A26ADE" w:rsidRDefault="00A26ADE" w:rsidP="00A26ADE">
                          <w:pPr>
                            <w:jc w:val="center"/>
                          </w:pPr>
                          <w:r>
                            <w:t>Faculty of Computer and Information Sciences,</w:t>
                          </w:r>
                        </w:p>
                        <w:p w14:paraId="14667232" w14:textId="77777777" w:rsidR="00A26ADE" w:rsidRDefault="00A26ADE" w:rsidP="00A26ADE">
                          <w:pPr>
                            <w:jc w:val="center"/>
                          </w:pPr>
                          <w:r>
                            <w:t>Ain Shams University.</w:t>
                          </w:r>
                        </w:p>
                        <w:p w14:paraId="39379C04" w14:textId="77777777" w:rsidR="00A26ADE" w:rsidRDefault="00A26ADE" w:rsidP="00A26ADE">
                          <w:pPr>
                            <w:jc w:val="center"/>
                          </w:pPr>
                        </w:p>
                        <w:p w14:paraId="2569139B" w14:textId="77777777" w:rsidR="00A26ADE" w:rsidRDefault="00A26ADE" w:rsidP="00A26ADE">
                          <w:pPr>
                            <w:jc w:val="center"/>
                          </w:pPr>
                          <w:r>
                            <w:t>[Yoman Ahmed]</w:t>
                          </w:r>
                        </w:p>
                        <w:p w14:paraId="4B21E618" w14:textId="77777777" w:rsidR="00A26ADE" w:rsidRDefault="00A26ADE" w:rsidP="00A26ADE">
                          <w:pPr>
                            <w:jc w:val="center"/>
                          </w:pPr>
                          <w:r>
                            <w:t>[Teaching Assistant],</w:t>
                          </w:r>
                        </w:p>
                        <w:p w14:paraId="6E84F6D1" w14:textId="77777777" w:rsidR="00A26ADE" w:rsidRDefault="00A26ADE" w:rsidP="00A26ADE">
                          <w:pPr>
                            <w:jc w:val="center"/>
                          </w:pPr>
                          <w:r>
                            <w:t>Computer Science Department,</w:t>
                          </w:r>
                        </w:p>
                        <w:p w14:paraId="7DFD906E" w14:textId="77777777" w:rsidR="00A26ADE" w:rsidRDefault="00A26ADE" w:rsidP="00A26ADE">
                          <w:pPr>
                            <w:jc w:val="center"/>
                          </w:pPr>
                          <w:r>
                            <w:t>Faculty of Computer and Information Sciences,</w:t>
                          </w:r>
                        </w:p>
                        <w:p w14:paraId="039ACA5E" w14:textId="77777777" w:rsidR="00A26ADE" w:rsidRDefault="00A26ADE" w:rsidP="00A26ADE">
                          <w:pPr>
                            <w:jc w:val="center"/>
                          </w:pPr>
                          <w:r>
                            <w:t>Ain Shams University.</w:t>
                          </w:r>
                        </w:p>
                        <w:p w14:paraId="64523C1B" w14:textId="77777777" w:rsidR="00A26ADE" w:rsidRDefault="00A26ADE" w:rsidP="00A26ADE">
                          <w:pPr>
                            <w:jc w:val="center"/>
                          </w:pPr>
                        </w:p>
                        <w:p w14:paraId="41D8CE58" w14:textId="77777777" w:rsidR="00A26ADE" w:rsidRDefault="00A26ADE" w:rsidP="00A26ADE"/>
                        <w:p w14:paraId="3570ED72" w14:textId="0D46960B" w:rsidR="00A26ADE" w:rsidRPr="00D023E1" w:rsidRDefault="00A26ADE" w:rsidP="00A26ADE">
                          <w:pPr>
                            <w:jc w:val="center"/>
                            <w:rPr>
                              <w:b/>
                              <w:bCs/>
                              <w:sz w:val="36"/>
                              <w:szCs w:val="36"/>
                            </w:rPr>
                          </w:pPr>
                          <w:r w:rsidRPr="00D023E1">
                            <w:rPr>
                              <w:b/>
                              <w:bCs/>
                              <w:sz w:val="36"/>
                              <w:szCs w:val="36"/>
                            </w:rPr>
                            <w:t xml:space="preserve">Under Supervision </w:t>
                          </w:r>
                          <w:r w:rsidR="00CC4C18" w:rsidRPr="00D023E1">
                            <w:rPr>
                              <w:b/>
                              <w:bCs/>
                              <w:sz w:val="36"/>
                              <w:szCs w:val="36"/>
                            </w:rPr>
                            <w:t>of</w:t>
                          </w:r>
                          <w:r w:rsidR="00CC4C18">
                            <w:rPr>
                              <w:b/>
                              <w:bCs/>
                              <w:sz w:val="36"/>
                              <w:szCs w:val="36"/>
                            </w:rPr>
                            <w:t>:</w:t>
                          </w:r>
                        </w:p>
                        <w:p w14:paraId="48520255" w14:textId="77777777" w:rsidR="00A26ADE" w:rsidRDefault="00A26ADE" w:rsidP="00A26ADE">
                          <w:pPr>
                            <w:jc w:val="center"/>
                          </w:pPr>
                        </w:p>
                        <w:p w14:paraId="0D306181" w14:textId="77777777" w:rsidR="00A26ADE" w:rsidRDefault="00A26ADE" w:rsidP="00A26ADE">
                          <w:pPr>
                            <w:jc w:val="center"/>
                          </w:pPr>
                          <w:r>
                            <w:t>[Dr. Maryam Nabil]</w:t>
                          </w:r>
                        </w:p>
                        <w:p w14:paraId="1419578D" w14:textId="77777777" w:rsidR="00A26ADE" w:rsidRDefault="00A26ADE" w:rsidP="00A26ADE">
                          <w:pPr>
                            <w:jc w:val="center"/>
                          </w:pPr>
                          <w:r>
                            <w:t>[</w:t>
                          </w:r>
                          <w:r w:rsidRPr="00A055FA">
                            <w:t>Lecturer</w:t>
                          </w:r>
                          <w:r>
                            <w:t>],</w:t>
                          </w:r>
                        </w:p>
                        <w:p w14:paraId="2B406CDA" w14:textId="77777777" w:rsidR="00A26ADE" w:rsidRDefault="00A26ADE" w:rsidP="00A26ADE">
                          <w:pPr>
                            <w:jc w:val="center"/>
                          </w:pPr>
                          <w:r>
                            <w:t>S</w:t>
                          </w:r>
                          <w:r w:rsidRPr="004C53AF">
                            <w:t xml:space="preserve">cientific </w:t>
                          </w:r>
                          <w:r>
                            <w:t>C</w:t>
                          </w:r>
                          <w:r w:rsidRPr="004C53AF">
                            <w:t>omputing</w:t>
                          </w:r>
                          <w:r>
                            <w:t xml:space="preserve"> Department,</w:t>
                          </w:r>
                        </w:p>
                        <w:p w14:paraId="619CBC9D" w14:textId="77777777" w:rsidR="00A26ADE" w:rsidRDefault="00A26ADE" w:rsidP="00A26ADE">
                          <w:pPr>
                            <w:jc w:val="center"/>
                          </w:pPr>
                          <w:r>
                            <w:t>Faculty of Computer and Information Sciences,</w:t>
                          </w:r>
                        </w:p>
                        <w:p w14:paraId="54FCAF92" w14:textId="77777777" w:rsidR="00A26ADE" w:rsidRDefault="00A26ADE" w:rsidP="00A26ADE">
                          <w:pPr>
                            <w:jc w:val="center"/>
                          </w:pPr>
                          <w:r>
                            <w:t>Ain Shams University.</w:t>
                          </w:r>
                        </w:p>
                        <w:p w14:paraId="7CE85A63" w14:textId="77777777" w:rsidR="00A26ADE" w:rsidRDefault="00A26ADE" w:rsidP="00A26ADE">
                          <w:pPr>
                            <w:jc w:val="center"/>
                          </w:pPr>
                        </w:p>
                        <w:p w14:paraId="78E08CCF" w14:textId="77777777" w:rsidR="00A26ADE" w:rsidRDefault="00A26ADE" w:rsidP="00A26ADE">
                          <w:pPr>
                            <w:jc w:val="center"/>
                          </w:pPr>
                          <w:r>
                            <w:t>[Yoman Ahmed]</w:t>
                          </w:r>
                        </w:p>
                        <w:p w14:paraId="5986E359" w14:textId="77777777" w:rsidR="00A26ADE" w:rsidRDefault="00A26ADE" w:rsidP="00A26ADE">
                          <w:pPr>
                            <w:jc w:val="center"/>
                          </w:pPr>
                          <w:r>
                            <w:t>[Teaching Assistant],</w:t>
                          </w:r>
                        </w:p>
                        <w:p w14:paraId="26CCBACE" w14:textId="77777777" w:rsidR="00A26ADE" w:rsidRDefault="00A26ADE" w:rsidP="00A26ADE">
                          <w:pPr>
                            <w:jc w:val="center"/>
                          </w:pPr>
                          <w:r>
                            <w:t>Computer Science Department,</w:t>
                          </w:r>
                        </w:p>
                        <w:p w14:paraId="172732C7" w14:textId="77777777" w:rsidR="00A26ADE" w:rsidRDefault="00A26ADE" w:rsidP="00A26ADE">
                          <w:pPr>
                            <w:jc w:val="center"/>
                          </w:pPr>
                          <w:r>
                            <w:t>Faculty of Computer and Information Sciences,</w:t>
                          </w:r>
                        </w:p>
                        <w:p w14:paraId="55D3A9C6" w14:textId="77777777" w:rsidR="00A26ADE" w:rsidRDefault="00A26ADE" w:rsidP="00A26ADE">
                          <w:pPr>
                            <w:jc w:val="center"/>
                          </w:pPr>
                          <w:r>
                            <w:t>Ain Shams University.</w:t>
                          </w:r>
                        </w:p>
                        <w:p w14:paraId="3424F496" w14:textId="77777777" w:rsidR="00A26ADE" w:rsidRDefault="00A26ADE" w:rsidP="00A26ADE">
                          <w:pPr>
                            <w:jc w:val="center"/>
                          </w:pPr>
                        </w:p>
                      </w:txbxContent>
                    </v:textbox>
                    <w10:wrap anchorx="margin"/>
                  </v:shape>
                </w:pict>
              </mc:Fallback>
            </mc:AlternateContent>
          </w:r>
          <w:r>
            <w:rPr>
              <w:noProof/>
            </w:rPr>
            <mc:AlternateContent>
              <mc:Choice Requires="wps">
                <w:drawing>
                  <wp:anchor distT="0" distB="0" distL="114300" distR="114300" simplePos="0" relativeHeight="251668480" behindDoc="0" locked="0" layoutInCell="1" allowOverlap="1" wp14:anchorId="2536F8D1" wp14:editId="08CECA19">
                    <wp:simplePos x="0" y="0"/>
                    <wp:positionH relativeFrom="column">
                      <wp:posOffset>2226310</wp:posOffset>
                    </wp:positionH>
                    <wp:positionV relativeFrom="paragraph">
                      <wp:posOffset>8122920</wp:posOffset>
                    </wp:positionV>
                    <wp:extent cx="1328420" cy="517525"/>
                    <wp:effectExtent l="0" t="2540" r="0" b="3810"/>
                    <wp:wrapNone/>
                    <wp:docPr id="96"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8420" cy="5175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45BE940" w14:textId="228C2CF4" w:rsidR="00CD7855" w:rsidRPr="00BB072B" w:rsidRDefault="00CD7855" w:rsidP="00FE2204">
                                <w:pPr>
                                  <w:jc w:val="center"/>
                                  <w:rPr>
                                    <w:b/>
                                    <w:bCs/>
                                    <w:szCs w:val="28"/>
                                  </w:rPr>
                                </w:pPr>
                                <w:r w:rsidRPr="00BB072B">
                                  <w:rPr>
                                    <w:b/>
                                    <w:bCs/>
                                    <w:szCs w:val="28"/>
                                  </w:rPr>
                                  <w:t>July 20</w:t>
                                </w:r>
                                <w:r>
                                  <w:rPr>
                                    <w:b/>
                                    <w:bCs/>
                                    <w:szCs w:val="28"/>
                                  </w:rPr>
                                  <w:t>20</w:t>
                                </w:r>
                              </w:p>
                              <w:p w14:paraId="65100E98" w14:textId="77777777" w:rsidR="00CD7855" w:rsidRDefault="00CD7855"/>
                              <w:p w14:paraId="340CCEF6" w14:textId="77777777" w:rsidR="00CD7855" w:rsidRPr="00BB072B" w:rsidRDefault="00CD7855" w:rsidP="00FE2204">
                                <w:pPr>
                                  <w:jc w:val="center"/>
                                  <w:rPr>
                                    <w:b/>
                                    <w:bCs/>
                                    <w:szCs w:val="28"/>
                                  </w:rPr>
                                </w:pPr>
                                <w:r w:rsidRPr="00BB072B">
                                  <w:rPr>
                                    <w:b/>
                                    <w:bCs/>
                                    <w:szCs w:val="28"/>
                                  </w:rPr>
                                  <w:t>July 20</w:t>
                                </w:r>
                                <w:r>
                                  <w:rPr>
                                    <w:b/>
                                    <w:bCs/>
                                    <w:szCs w:val="28"/>
                                  </w:rPr>
                                  <w:t>20</w:t>
                                </w:r>
                              </w:p>
                              <w:p w14:paraId="6A6C82DD" w14:textId="77777777" w:rsidR="00CD7855" w:rsidRDefault="00CD7855"/>
                              <w:p w14:paraId="5FE54DC5" w14:textId="77777777" w:rsidR="00CD7855" w:rsidRPr="00BB072B" w:rsidRDefault="00CD7855" w:rsidP="00FE2204">
                                <w:pPr>
                                  <w:jc w:val="center"/>
                                  <w:rPr>
                                    <w:b/>
                                    <w:bCs/>
                                    <w:szCs w:val="28"/>
                                  </w:rPr>
                                </w:pPr>
                                <w:r w:rsidRPr="00BB072B">
                                  <w:rPr>
                                    <w:b/>
                                    <w:bCs/>
                                    <w:szCs w:val="28"/>
                                  </w:rPr>
                                  <w:t>July 20</w:t>
                                </w:r>
                                <w:r>
                                  <w:rPr>
                                    <w:b/>
                                    <w:bCs/>
                                    <w:szCs w:val="28"/>
                                  </w:rPr>
                                  <w:t>20</w:t>
                                </w:r>
                              </w:p>
                              <w:p w14:paraId="7AE57793" w14:textId="77777777" w:rsidR="00CD7855" w:rsidRDefault="00CD7855"/>
                              <w:p w14:paraId="502929A7" w14:textId="77777777" w:rsidR="00CD7855" w:rsidRPr="00BB072B" w:rsidRDefault="00CD7855" w:rsidP="00FE2204">
                                <w:pPr>
                                  <w:jc w:val="center"/>
                                  <w:rPr>
                                    <w:b/>
                                    <w:bCs/>
                                    <w:szCs w:val="28"/>
                                  </w:rPr>
                                </w:pPr>
                                <w:r w:rsidRPr="00BB072B">
                                  <w:rPr>
                                    <w:b/>
                                    <w:bCs/>
                                    <w:szCs w:val="28"/>
                                  </w:rPr>
                                  <w:t>July 20</w:t>
                                </w:r>
                                <w:r>
                                  <w:rPr>
                                    <w:b/>
                                    <w:bCs/>
                                    <w:szCs w:val="28"/>
                                  </w:rPr>
                                  <w:t>20</w:t>
                                </w:r>
                              </w:p>
                              <w:p w14:paraId="562FD132" w14:textId="77777777" w:rsidR="00CD7855" w:rsidRDefault="00CD7855"/>
                              <w:p w14:paraId="45086256" w14:textId="037949BA" w:rsidR="00CD7855" w:rsidRPr="00BB072B" w:rsidRDefault="00CD7855" w:rsidP="00FE2204">
                                <w:pPr>
                                  <w:jc w:val="center"/>
                                  <w:rPr>
                                    <w:b/>
                                    <w:bCs/>
                                    <w:szCs w:val="28"/>
                                  </w:rPr>
                                </w:pPr>
                                <w:r w:rsidRPr="00BB072B">
                                  <w:rPr>
                                    <w:b/>
                                    <w:bCs/>
                                    <w:szCs w:val="28"/>
                                  </w:rPr>
                                  <w:t>July 20</w:t>
                                </w:r>
                                <w:r>
                                  <w:rPr>
                                    <w:b/>
                                    <w:bCs/>
                                    <w:szCs w:val="28"/>
                                  </w:rPr>
                                  <w:t>20</w:t>
                                </w:r>
                              </w:p>
                              <w:p w14:paraId="6DB165C4" w14:textId="77777777" w:rsidR="00CD7855" w:rsidRDefault="00CD7855"/>
                              <w:p w14:paraId="4999F8F4" w14:textId="77777777" w:rsidR="00CD7855" w:rsidRPr="00BB072B" w:rsidRDefault="00CD7855" w:rsidP="00FE2204">
                                <w:pPr>
                                  <w:jc w:val="center"/>
                                  <w:rPr>
                                    <w:b/>
                                    <w:bCs/>
                                    <w:szCs w:val="28"/>
                                  </w:rPr>
                                </w:pPr>
                                <w:r w:rsidRPr="00BB072B">
                                  <w:rPr>
                                    <w:b/>
                                    <w:bCs/>
                                    <w:szCs w:val="28"/>
                                  </w:rPr>
                                  <w:t>July 20</w:t>
                                </w:r>
                                <w:r>
                                  <w:rPr>
                                    <w:b/>
                                    <w:bCs/>
                                    <w:szCs w:val="28"/>
                                  </w:rPr>
                                  <w:t>20</w:t>
                                </w:r>
                              </w:p>
                              <w:p w14:paraId="32F08015" w14:textId="77777777" w:rsidR="00CD7855" w:rsidRDefault="00CD7855"/>
                              <w:p w14:paraId="171670AD" w14:textId="4F6E7E7E" w:rsidR="00CD7855" w:rsidRPr="00BB072B" w:rsidRDefault="00CD7855" w:rsidP="00FE2204">
                                <w:pPr>
                                  <w:jc w:val="center"/>
                                  <w:rPr>
                                    <w:b/>
                                    <w:bCs/>
                                    <w:szCs w:val="28"/>
                                  </w:rPr>
                                </w:pPr>
                                <w:r w:rsidRPr="00BB072B">
                                  <w:rPr>
                                    <w:b/>
                                    <w:bCs/>
                                    <w:szCs w:val="28"/>
                                  </w:rPr>
                                  <w:t>July 20</w:t>
                                </w:r>
                                <w:r>
                                  <w:rPr>
                                    <w:b/>
                                    <w:bCs/>
                                    <w:szCs w:val="28"/>
                                  </w:rPr>
                                  <w:t>20</w:t>
                                </w:r>
                              </w:p>
                              <w:p w14:paraId="52ED4E26" w14:textId="77777777" w:rsidR="00CD7855" w:rsidRDefault="00CD7855"/>
                              <w:p w14:paraId="40FD9507" w14:textId="74DBF592" w:rsidR="00CD7855" w:rsidRPr="00BB072B" w:rsidRDefault="00CD7855" w:rsidP="00FE2204">
                                <w:pPr>
                                  <w:jc w:val="center"/>
                                  <w:rPr>
                                    <w:b/>
                                    <w:bCs/>
                                    <w:szCs w:val="28"/>
                                  </w:rPr>
                                </w:pPr>
                                <w:r w:rsidRPr="00BB072B">
                                  <w:rPr>
                                    <w:b/>
                                    <w:bCs/>
                                    <w:szCs w:val="28"/>
                                  </w:rPr>
                                  <w:t>July 20</w:t>
                                </w:r>
                                <w:r>
                                  <w:rPr>
                                    <w:b/>
                                    <w:bCs/>
                                    <w:szCs w:val="28"/>
                                  </w:rPr>
                                  <w:t>2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36F8D1" id="Text Box 23" o:spid="_x0000_s1028" type="#_x0000_t202" style="position:absolute;margin-left:175.3pt;margin-top:639.6pt;width:104.6pt;height:40.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" stroked="f">
                    <v:textbox>
                      <w:txbxContent>
                        <w:p w14:paraId="545BE940" w14:textId="228C2CF4" w:rsidR="00CD7855" w:rsidRPr="00BB072B" w:rsidRDefault="00CD7855" w:rsidP="00FE2204">
                          <w:pPr>
                            <w:jc w:val="center"/>
                            <w:rPr>
                              <w:b/>
                              <w:bCs/>
                              <w:szCs w:val="28"/>
                            </w:rPr>
                          </w:pPr>
                          <w:r w:rsidRPr="00BB072B">
                            <w:rPr>
                              <w:b/>
                              <w:bCs/>
                              <w:szCs w:val="28"/>
                            </w:rPr>
                            <w:t>July 20</w:t>
                          </w:r>
                          <w:r>
                            <w:rPr>
                              <w:b/>
                              <w:bCs/>
                              <w:szCs w:val="28"/>
                            </w:rPr>
                            <w:t>20</w:t>
                          </w:r>
                        </w:p>
                        <w:p w14:paraId="65100E98" w14:textId="77777777" w:rsidR="00CD7855" w:rsidRDefault="00CD7855"/>
                        <w:p w14:paraId="340CCEF6" w14:textId="77777777" w:rsidR="00CD7855" w:rsidRPr="00BB072B" w:rsidRDefault="00CD7855" w:rsidP="00FE2204">
                          <w:pPr>
                            <w:jc w:val="center"/>
                            <w:rPr>
                              <w:b/>
                              <w:bCs/>
                              <w:szCs w:val="28"/>
                            </w:rPr>
                          </w:pPr>
                          <w:r w:rsidRPr="00BB072B">
                            <w:rPr>
                              <w:b/>
                              <w:bCs/>
                              <w:szCs w:val="28"/>
                            </w:rPr>
                            <w:t>July 20</w:t>
                          </w:r>
                          <w:r>
                            <w:rPr>
                              <w:b/>
                              <w:bCs/>
                              <w:szCs w:val="28"/>
                            </w:rPr>
                            <w:t>20</w:t>
                          </w:r>
                        </w:p>
                        <w:p w14:paraId="6A6C82DD" w14:textId="77777777" w:rsidR="00CD7855" w:rsidRDefault="00CD7855"/>
                        <w:p w14:paraId="5FE54DC5" w14:textId="77777777" w:rsidR="00CD7855" w:rsidRPr="00BB072B" w:rsidRDefault="00CD7855" w:rsidP="00FE2204">
                          <w:pPr>
                            <w:jc w:val="center"/>
                            <w:rPr>
                              <w:b/>
                              <w:bCs/>
                              <w:szCs w:val="28"/>
                            </w:rPr>
                          </w:pPr>
                          <w:r w:rsidRPr="00BB072B">
                            <w:rPr>
                              <w:b/>
                              <w:bCs/>
                              <w:szCs w:val="28"/>
                            </w:rPr>
                            <w:t>July 20</w:t>
                          </w:r>
                          <w:r>
                            <w:rPr>
                              <w:b/>
                              <w:bCs/>
                              <w:szCs w:val="28"/>
                            </w:rPr>
                            <w:t>20</w:t>
                          </w:r>
                        </w:p>
                        <w:p w14:paraId="7AE57793" w14:textId="77777777" w:rsidR="00CD7855" w:rsidRDefault="00CD7855"/>
                        <w:p w14:paraId="502929A7" w14:textId="77777777" w:rsidR="00CD7855" w:rsidRPr="00BB072B" w:rsidRDefault="00CD7855" w:rsidP="00FE2204">
                          <w:pPr>
                            <w:jc w:val="center"/>
                            <w:rPr>
                              <w:b/>
                              <w:bCs/>
                              <w:szCs w:val="28"/>
                            </w:rPr>
                          </w:pPr>
                          <w:r w:rsidRPr="00BB072B">
                            <w:rPr>
                              <w:b/>
                              <w:bCs/>
                              <w:szCs w:val="28"/>
                            </w:rPr>
                            <w:t>July 20</w:t>
                          </w:r>
                          <w:r>
                            <w:rPr>
                              <w:b/>
                              <w:bCs/>
                              <w:szCs w:val="28"/>
                            </w:rPr>
                            <w:t>20</w:t>
                          </w:r>
                        </w:p>
                        <w:p w14:paraId="562FD132" w14:textId="77777777" w:rsidR="00CD7855" w:rsidRDefault="00CD7855"/>
                        <w:p w14:paraId="45086256" w14:textId="037949BA" w:rsidR="00CD7855" w:rsidRPr="00BB072B" w:rsidRDefault="00CD7855" w:rsidP="00FE2204">
                          <w:pPr>
                            <w:jc w:val="center"/>
                            <w:rPr>
                              <w:b/>
                              <w:bCs/>
                              <w:szCs w:val="28"/>
                            </w:rPr>
                          </w:pPr>
                          <w:r w:rsidRPr="00BB072B">
                            <w:rPr>
                              <w:b/>
                              <w:bCs/>
                              <w:szCs w:val="28"/>
                            </w:rPr>
                            <w:t>July 20</w:t>
                          </w:r>
                          <w:r>
                            <w:rPr>
                              <w:b/>
                              <w:bCs/>
                              <w:szCs w:val="28"/>
                            </w:rPr>
                            <w:t>20</w:t>
                          </w:r>
                        </w:p>
                        <w:p w14:paraId="6DB165C4" w14:textId="77777777" w:rsidR="00CD7855" w:rsidRDefault="00CD7855"/>
                        <w:p w14:paraId="4999F8F4" w14:textId="77777777" w:rsidR="00CD7855" w:rsidRPr="00BB072B" w:rsidRDefault="00CD7855" w:rsidP="00FE2204">
                          <w:pPr>
                            <w:jc w:val="center"/>
                            <w:rPr>
                              <w:b/>
                              <w:bCs/>
                              <w:szCs w:val="28"/>
                            </w:rPr>
                          </w:pPr>
                          <w:r w:rsidRPr="00BB072B">
                            <w:rPr>
                              <w:b/>
                              <w:bCs/>
                              <w:szCs w:val="28"/>
                            </w:rPr>
                            <w:t>July 20</w:t>
                          </w:r>
                          <w:r>
                            <w:rPr>
                              <w:b/>
                              <w:bCs/>
                              <w:szCs w:val="28"/>
                            </w:rPr>
                            <w:t>20</w:t>
                          </w:r>
                        </w:p>
                        <w:p w14:paraId="32F08015" w14:textId="77777777" w:rsidR="00CD7855" w:rsidRDefault="00CD7855"/>
                        <w:p w14:paraId="171670AD" w14:textId="4F6E7E7E" w:rsidR="00CD7855" w:rsidRPr="00BB072B" w:rsidRDefault="00CD7855" w:rsidP="00FE2204">
                          <w:pPr>
                            <w:jc w:val="center"/>
                            <w:rPr>
                              <w:b/>
                              <w:bCs/>
                              <w:szCs w:val="28"/>
                            </w:rPr>
                          </w:pPr>
                          <w:r w:rsidRPr="00BB072B">
                            <w:rPr>
                              <w:b/>
                              <w:bCs/>
                              <w:szCs w:val="28"/>
                            </w:rPr>
                            <w:t>July 20</w:t>
                          </w:r>
                          <w:r>
                            <w:rPr>
                              <w:b/>
                              <w:bCs/>
                              <w:szCs w:val="28"/>
                            </w:rPr>
                            <w:t>20</w:t>
                          </w:r>
                        </w:p>
                        <w:p w14:paraId="52ED4E26" w14:textId="77777777" w:rsidR="00CD7855" w:rsidRDefault="00CD7855"/>
                        <w:p w14:paraId="40FD9507" w14:textId="74DBF592" w:rsidR="00CD7855" w:rsidRPr="00BB072B" w:rsidRDefault="00CD7855" w:rsidP="00FE2204">
                          <w:pPr>
                            <w:jc w:val="center"/>
                            <w:rPr>
                              <w:b/>
                              <w:bCs/>
                              <w:szCs w:val="28"/>
                            </w:rPr>
                          </w:pPr>
                          <w:r w:rsidRPr="00BB072B">
                            <w:rPr>
                              <w:b/>
                              <w:bCs/>
                              <w:szCs w:val="28"/>
                            </w:rPr>
                            <w:t>July 20</w:t>
                          </w:r>
                          <w:r>
                            <w:rPr>
                              <w:b/>
                              <w:bCs/>
                              <w:szCs w:val="28"/>
                            </w:rPr>
                            <w:t>20</w:t>
                          </w:r>
                        </w:p>
                      </w:txbxContent>
                    </v:textbox>
                  </v:shape>
                </w:pict>
              </mc:Fallback>
            </mc:AlternateContent>
          </w:r>
          <w:r>
            <w:rPr>
              <w:noProof/>
            </w:rPr>
            <mc:AlternateContent>
              <mc:Choice Requires="wps">
                <w:drawing>
                  <wp:anchor distT="45720" distB="45720" distL="114300" distR="114300" simplePos="0" relativeHeight="251667456" behindDoc="0" locked="0" layoutInCell="1" allowOverlap="1" wp14:anchorId="56AC3919" wp14:editId="17C5E4ED">
                    <wp:simplePos x="0" y="0"/>
                    <wp:positionH relativeFrom="margin">
                      <wp:align>center</wp:align>
                    </wp:positionH>
                    <wp:positionV relativeFrom="paragraph">
                      <wp:posOffset>2386965</wp:posOffset>
                    </wp:positionV>
                    <wp:extent cx="5171440" cy="690245"/>
                    <wp:effectExtent l="0" t="0" r="0" b="9525"/>
                    <wp:wrapSquare wrapText="bothSides"/>
                    <wp:docPr id="97"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71440" cy="6902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B4E0BC3" w14:textId="63743FB1" w:rsidR="00CD7855" w:rsidRPr="004C53AF" w:rsidRDefault="00CD7855" w:rsidP="004C53AF">
                                <w:pPr>
                                  <w:pStyle w:val="Heading1"/>
                                  <w:rPr>
                                    <w:sz w:val="44"/>
                                    <w:szCs w:val="44"/>
                                  </w:rPr>
                                </w:pPr>
                                <w:bookmarkStart w:id="0" w:name="_Toc48107681"/>
                                <w:r>
                                  <w:t>Facial Expression Motion Capture</w:t>
                                </w:r>
                                <w:bookmarkEnd w:id="0"/>
                              </w:p>
                              <w:p w14:paraId="1C260A0A" w14:textId="77777777" w:rsidR="00CD7855" w:rsidRDefault="00CD7855"/>
                              <w:p w14:paraId="04088BE0" w14:textId="77777777" w:rsidR="00CD7855" w:rsidRDefault="00CD7855"/>
                              <w:p w14:paraId="7BBC2275" w14:textId="5EFF1D9D" w:rsidR="00CD7855" w:rsidRPr="004C53AF" w:rsidRDefault="00CD7855" w:rsidP="004C53AF">
                                <w:pPr>
                                  <w:pStyle w:val="Heading1"/>
                                  <w:rPr>
                                    <w:sz w:val="44"/>
                                    <w:szCs w:val="44"/>
                                  </w:rPr>
                                </w:pP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56AC3919" id="Text Box 22" o:spid="_x0000_s1029" type="#_x0000_t202" style="position:absolute;margin-left:0;margin-top:187.95pt;width:407.2pt;height:54.35pt;z-index:251667456;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" stroked="f">
                    <v:textbox style="mso-fit-shape-to-text:t">
                      <w:txbxContent>
                        <w:p w14:paraId="1B4E0BC3" w14:textId="63743FB1" w:rsidR="00CD7855" w:rsidRPr="004C53AF" w:rsidRDefault="00CD7855" w:rsidP="004C53AF">
                          <w:pPr>
                            <w:pStyle w:val="Heading1"/>
                            <w:rPr>
                              <w:sz w:val="44"/>
                              <w:szCs w:val="44"/>
                            </w:rPr>
                          </w:pPr>
                          <w:bookmarkStart w:id="1" w:name="_Toc48107681"/>
                          <w:r>
                            <w:t>Facial Expression Motion Capture</w:t>
                          </w:r>
                          <w:bookmarkEnd w:id="1"/>
                        </w:p>
                        <w:p w14:paraId="1C260A0A" w14:textId="77777777" w:rsidR="00CD7855" w:rsidRDefault="00CD7855"/>
                        <w:p w14:paraId="04088BE0" w14:textId="77777777" w:rsidR="00CD7855" w:rsidRDefault="00CD7855"/>
                        <w:p w14:paraId="7BBC2275" w14:textId="5EFF1D9D" w:rsidR="00CD7855" w:rsidRPr="004C53AF" w:rsidRDefault="00CD7855" w:rsidP="004C53AF">
                          <w:pPr>
                            <w:pStyle w:val="Heading1"/>
                            <w:rPr>
                              <w:sz w:val="44"/>
                              <w:szCs w:val="44"/>
                            </w:rPr>
                          </w:pPr>
                        </w:p>
                      </w:txbxContent>
                    </v:textbox>
                    <w10:wrap type="square" anchorx="margin"/>
                  </v:shape>
                </w:pict>
              </mc:Fallback>
            </mc:AlternateContent>
          </w:r>
          <w:r>
            <w:rPr>
              <w:noProof/>
              <w:sz w:val="24"/>
            </w:rPr>
            <mc:AlternateContent>
              <mc:Choice Requires="wps">
                <w:drawing>
                  <wp:anchor distT="0" distB="0" distL="114300" distR="114300" simplePos="0" relativeHeight="251701248" behindDoc="0" locked="0" layoutInCell="1" allowOverlap="1" wp14:anchorId="5760DE69" wp14:editId="3AA7ED81">
                    <wp:simplePos x="0" y="0"/>
                    <wp:positionH relativeFrom="margin">
                      <wp:align>center</wp:align>
                    </wp:positionH>
                    <wp:positionV relativeFrom="paragraph">
                      <wp:posOffset>3352165</wp:posOffset>
                    </wp:positionV>
                    <wp:extent cx="3263265" cy="2023745"/>
                    <wp:effectExtent l="0" t="0" r="0" b="0"/>
                    <wp:wrapNone/>
                    <wp:docPr id="4"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265" cy="20237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C94EECD" w14:textId="77777777" w:rsidR="00A26ADE" w:rsidRPr="00D023E1" w:rsidRDefault="00A26ADE" w:rsidP="00A26ADE">
                                <w:pPr>
                                  <w:jc w:val="center"/>
                                  <w:rPr>
                                    <w:sz w:val="36"/>
                                    <w:szCs w:val="36"/>
                                  </w:rPr>
                                </w:pPr>
                                <w:r w:rsidRPr="00D023E1">
                                  <w:rPr>
                                    <w:b/>
                                    <w:bCs/>
                                    <w:sz w:val="36"/>
                                    <w:szCs w:val="36"/>
                                  </w:rPr>
                                  <w:t>By</w:t>
                                </w:r>
                                <w:r>
                                  <w:rPr>
                                    <w:b/>
                                    <w:bCs/>
                                    <w:sz w:val="36"/>
                                    <w:szCs w:val="36"/>
                                  </w:rPr>
                                  <w:t>:</w:t>
                                </w:r>
                              </w:p>
                              <w:p w14:paraId="4899D536" w14:textId="77777777" w:rsidR="00A26ADE" w:rsidRDefault="00A26ADE" w:rsidP="00A26ADE">
                                <w:pPr>
                                  <w:jc w:val="center"/>
                                  <w:rPr>
                                    <w:rFonts w:ascii="Times" w:hAnsi="Times"/>
                                  </w:rPr>
                                </w:pPr>
                                <w:r>
                                  <w:rPr>
                                    <w:rFonts w:ascii="Times" w:hAnsi="Times"/>
                                  </w:rPr>
                                  <w:t>Islam Hussien Sallam</w:t>
                                </w:r>
                              </w:p>
                              <w:p w14:paraId="50954EEF" w14:textId="77777777" w:rsidR="00A26ADE" w:rsidRDefault="00A26ADE" w:rsidP="00A26ADE">
                                <w:pPr>
                                  <w:jc w:val="center"/>
                                  <w:rPr>
                                    <w:szCs w:val="28"/>
                                  </w:rPr>
                                </w:pPr>
                                <w:r w:rsidRPr="000342CE">
                                  <w:rPr>
                                    <w:szCs w:val="28"/>
                                  </w:rPr>
                                  <w:t>Basel Saied Mohamed</w:t>
                                </w:r>
                              </w:p>
                              <w:p w14:paraId="0B020A42" w14:textId="77777777" w:rsidR="00A26ADE" w:rsidRDefault="00A26ADE" w:rsidP="00A26ADE">
                                <w:pPr>
                                  <w:jc w:val="center"/>
                                  <w:rPr>
                                    <w:szCs w:val="28"/>
                                  </w:rPr>
                                </w:pPr>
                                <w:r w:rsidRPr="00054F0B">
                                  <w:rPr>
                                    <w:szCs w:val="28"/>
                                  </w:rPr>
                                  <w:t>Osama Amgad Lahzy</w:t>
                                </w:r>
                              </w:p>
                              <w:p w14:paraId="68503AE0" w14:textId="77777777" w:rsidR="00A26ADE" w:rsidRDefault="00A26ADE" w:rsidP="00A26ADE">
                                <w:pPr>
                                  <w:jc w:val="center"/>
                                  <w:rPr>
                                    <w:szCs w:val="28"/>
                                  </w:rPr>
                                </w:pPr>
                                <w:r w:rsidRPr="00A77B2F">
                                  <w:rPr>
                                    <w:szCs w:val="28"/>
                                  </w:rPr>
                                  <w:t>Asmaa Alaa Abdelhi</w:t>
                                </w:r>
                              </w:p>
                              <w:p w14:paraId="68EF865A" w14:textId="77777777" w:rsidR="00A26ADE" w:rsidRPr="000342CE" w:rsidRDefault="00A26ADE" w:rsidP="00A26ADE">
                                <w:pPr>
                                  <w:jc w:val="center"/>
                                  <w:rPr>
                                    <w:szCs w:val="28"/>
                                  </w:rPr>
                                </w:pPr>
                                <w:r w:rsidRPr="00644E28">
                                  <w:rPr>
                                    <w:szCs w:val="28"/>
                                  </w:rPr>
                                  <w:t>Aya Saeed Mohame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60DE69" id="Text Box 29" o:spid="_x0000_s1030" type="#_x0000_t202" style="position:absolute;margin-left:0;margin-top:263.95pt;width:256.95pt;height:159.35pt;z-index:25170124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" stroked="f">
                    <v:textbox>
                      <w:txbxContent>
                        <w:p w14:paraId="0C94EECD" w14:textId="77777777" w:rsidR="00A26ADE" w:rsidRPr="00D023E1" w:rsidRDefault="00A26ADE" w:rsidP="00A26ADE">
                          <w:pPr>
                            <w:jc w:val="center"/>
                            <w:rPr>
                              <w:sz w:val="36"/>
                              <w:szCs w:val="36"/>
                            </w:rPr>
                          </w:pPr>
                          <w:r w:rsidRPr="00D023E1">
                            <w:rPr>
                              <w:b/>
                              <w:bCs/>
                              <w:sz w:val="36"/>
                              <w:szCs w:val="36"/>
                            </w:rPr>
                            <w:t>By</w:t>
                          </w:r>
                          <w:r>
                            <w:rPr>
                              <w:b/>
                              <w:bCs/>
                              <w:sz w:val="36"/>
                              <w:szCs w:val="36"/>
                            </w:rPr>
                            <w:t>:</w:t>
                          </w:r>
                        </w:p>
                        <w:p w14:paraId="4899D536" w14:textId="77777777" w:rsidR="00A26ADE" w:rsidRDefault="00A26ADE" w:rsidP="00A26ADE">
                          <w:pPr>
                            <w:jc w:val="center"/>
                            <w:rPr>
                              <w:rFonts w:ascii="Times" w:hAnsi="Times"/>
                            </w:rPr>
                          </w:pPr>
                          <w:r>
                            <w:rPr>
                              <w:rFonts w:ascii="Times" w:hAnsi="Times"/>
                            </w:rPr>
                            <w:t>Islam Hussien Sallam</w:t>
                          </w:r>
                        </w:p>
                        <w:p w14:paraId="50954EEF" w14:textId="77777777" w:rsidR="00A26ADE" w:rsidRDefault="00A26ADE" w:rsidP="00A26ADE">
                          <w:pPr>
                            <w:jc w:val="center"/>
                            <w:rPr>
                              <w:szCs w:val="28"/>
                            </w:rPr>
                          </w:pPr>
                          <w:r w:rsidRPr="000342CE">
                            <w:rPr>
                              <w:szCs w:val="28"/>
                            </w:rPr>
                            <w:t>Basel Saied Mohamed</w:t>
                          </w:r>
                        </w:p>
                        <w:p w14:paraId="0B020A42" w14:textId="77777777" w:rsidR="00A26ADE" w:rsidRDefault="00A26ADE" w:rsidP="00A26ADE">
                          <w:pPr>
                            <w:jc w:val="center"/>
                            <w:rPr>
                              <w:szCs w:val="28"/>
                            </w:rPr>
                          </w:pPr>
                          <w:r w:rsidRPr="00054F0B">
                            <w:rPr>
                              <w:szCs w:val="28"/>
                            </w:rPr>
                            <w:t>Osama Amgad Lahzy</w:t>
                          </w:r>
                        </w:p>
                        <w:p w14:paraId="68503AE0" w14:textId="77777777" w:rsidR="00A26ADE" w:rsidRDefault="00A26ADE" w:rsidP="00A26ADE">
                          <w:pPr>
                            <w:jc w:val="center"/>
                            <w:rPr>
                              <w:szCs w:val="28"/>
                            </w:rPr>
                          </w:pPr>
                          <w:r w:rsidRPr="00A77B2F">
                            <w:rPr>
                              <w:szCs w:val="28"/>
                            </w:rPr>
                            <w:t>Asmaa Alaa Abdelhi</w:t>
                          </w:r>
                        </w:p>
                        <w:p w14:paraId="68EF865A" w14:textId="77777777" w:rsidR="00A26ADE" w:rsidRPr="000342CE" w:rsidRDefault="00A26ADE" w:rsidP="00A26ADE">
                          <w:pPr>
                            <w:jc w:val="center"/>
                            <w:rPr>
                              <w:szCs w:val="28"/>
                            </w:rPr>
                          </w:pPr>
                          <w:r w:rsidRPr="00644E28">
                            <w:rPr>
                              <w:szCs w:val="28"/>
                            </w:rPr>
                            <w:t>Aya Saeed Mohamed</w:t>
                          </w:r>
                        </w:p>
                      </w:txbxContent>
                    </v:textbox>
                    <w10:wrap anchorx="margin"/>
                  </v:shape>
                </w:pict>
              </mc:Fallback>
            </mc:AlternateContent>
          </w:r>
          <w:r w:rsidR="00991C9B">
            <w:br w:type="page"/>
          </w:r>
        </w:p>
        <w:p w14:paraId="776559AF" w14:textId="6AB14500" w:rsidR="003245C1" w:rsidRDefault="004A2746" w:rsidP="003245C1">
          <w:pPr>
            <w:spacing w:after="200" w:line="276" w:lineRule="auto"/>
          </w:pPr>
          <w:r>
            <w:rPr>
              <w:noProof/>
              <w:sz w:val="24"/>
            </w:rPr>
            <w:lastRenderedPageBreak/>
            <mc:AlternateContent>
              <mc:Choice Requires="wps">
                <w:drawing>
                  <wp:anchor distT="45720" distB="45720" distL="114300" distR="114300" simplePos="0" relativeHeight="251673600" behindDoc="0" locked="0" layoutInCell="1" allowOverlap="1" wp14:anchorId="7F083B72" wp14:editId="6E22AFF2">
                    <wp:simplePos x="0" y="0"/>
                    <wp:positionH relativeFrom="column">
                      <wp:posOffset>1219200</wp:posOffset>
                    </wp:positionH>
                    <wp:positionV relativeFrom="paragraph">
                      <wp:posOffset>285750</wp:posOffset>
                    </wp:positionV>
                    <wp:extent cx="4863465" cy="981075"/>
                    <wp:effectExtent l="0" t="0" r="0" b="9525"/>
                    <wp:wrapSquare wrapText="bothSides"/>
                    <wp:docPr id="92"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63465" cy="9810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1698AD9" w14:textId="77777777" w:rsidR="00CD7855" w:rsidRPr="00991C9B" w:rsidRDefault="00CD7855" w:rsidP="002C3CA0">
                                <w:pPr>
                                  <w:rPr>
                                    <w:b/>
                                    <w:bCs/>
                                    <w:color w:val="000000"/>
                                    <w:sz w:val="32"/>
                                    <w:szCs w:val="32"/>
                                  </w:rPr>
                                </w:pPr>
                                <w:r w:rsidRPr="00991C9B">
                                  <w:rPr>
                                    <w:b/>
                                    <w:bCs/>
                                    <w:color w:val="000000"/>
                                    <w:sz w:val="32"/>
                                    <w:szCs w:val="32"/>
                                  </w:rPr>
                                  <w:t>Ain Shams University</w:t>
                                </w:r>
                                <w:r w:rsidRPr="00991C9B">
                                  <w:rPr>
                                    <w:color w:val="000000"/>
                                    <w:sz w:val="32"/>
                                    <w:szCs w:val="32"/>
                                  </w:rPr>
                                  <w:br/>
                                </w:r>
                                <w:r w:rsidRPr="00991C9B">
                                  <w:rPr>
                                    <w:b/>
                                    <w:bCs/>
                                    <w:color w:val="000000"/>
                                    <w:sz w:val="32"/>
                                    <w:szCs w:val="32"/>
                                  </w:rPr>
                                  <w:t>Faculty of Computer &amp; Information Sciences</w:t>
                                </w:r>
                              </w:p>
                              <w:p w14:paraId="00B989FB" w14:textId="4B757606" w:rsidR="00CD7855" w:rsidRPr="00991C9B" w:rsidRDefault="00CD7855" w:rsidP="004A2746">
                                <w:pPr>
                                  <w:rPr>
                                    <w:sz w:val="32"/>
                                    <w:szCs w:val="32"/>
                                  </w:rPr>
                                </w:pPr>
                                <w:r w:rsidRPr="00991C9B">
                                  <w:rPr>
                                    <w:b/>
                                    <w:bCs/>
                                    <w:color w:val="000000"/>
                                    <w:sz w:val="32"/>
                                    <w:szCs w:val="32"/>
                                  </w:rPr>
                                  <w:t>Computer Science Departmen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F083B72" id="Text Box 27" o:spid="_x0000_s1031" type="#_x0000_t202" style="position:absolute;margin-left:96pt;margin-top:22.5pt;width:382.95pt;height:77.25pt;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" stroked="f">
                    <v:textbox>
                      <w:txbxContent>
                        <w:p w14:paraId="41698AD9" w14:textId="77777777" w:rsidR="00CD7855" w:rsidRPr="00991C9B" w:rsidRDefault="00CD7855" w:rsidP="002C3CA0">
                          <w:pPr>
                            <w:rPr>
                              <w:b/>
                              <w:bCs/>
                              <w:color w:val="000000"/>
                              <w:sz w:val="32"/>
                              <w:szCs w:val="32"/>
                            </w:rPr>
                          </w:pPr>
                          <w:r w:rsidRPr="00991C9B">
                            <w:rPr>
                              <w:b/>
                              <w:bCs/>
                              <w:color w:val="000000"/>
                              <w:sz w:val="32"/>
                              <w:szCs w:val="32"/>
                            </w:rPr>
                            <w:t>Ain Shams University</w:t>
                          </w:r>
                          <w:r w:rsidRPr="00991C9B">
                            <w:rPr>
                              <w:color w:val="000000"/>
                              <w:sz w:val="32"/>
                              <w:szCs w:val="32"/>
                            </w:rPr>
                            <w:br/>
                          </w:r>
                          <w:r w:rsidRPr="00991C9B">
                            <w:rPr>
                              <w:b/>
                              <w:bCs/>
                              <w:color w:val="000000"/>
                              <w:sz w:val="32"/>
                              <w:szCs w:val="32"/>
                            </w:rPr>
                            <w:t>Faculty of Computer &amp; Information Sciences</w:t>
                          </w:r>
                        </w:p>
                        <w:p w14:paraId="00B989FB" w14:textId="4B757606" w:rsidR="00CD7855" w:rsidRPr="00991C9B" w:rsidRDefault="00CD7855" w:rsidP="004A2746">
                          <w:pPr>
                            <w:rPr>
                              <w:sz w:val="32"/>
                              <w:szCs w:val="32"/>
                            </w:rPr>
                          </w:pPr>
                          <w:r w:rsidRPr="00991C9B">
                            <w:rPr>
                              <w:b/>
                              <w:bCs/>
                              <w:color w:val="000000"/>
                              <w:sz w:val="32"/>
                              <w:szCs w:val="32"/>
                            </w:rPr>
                            <w:t>Computer Science Department</w:t>
                          </w:r>
                        </w:p>
                      </w:txbxContent>
                    </v:textbox>
                    <w10:wrap type="square"/>
                  </v:shape>
                </w:pict>
              </mc:Fallback>
            </mc:AlternateContent>
          </w:r>
        </w:p>
      </w:sdtContent>
    </w:sdt>
    <w:p w14:paraId="062E8B09" w14:textId="487FD23D" w:rsidR="002C3CA0" w:rsidRPr="003245C1" w:rsidRDefault="00B91D26" w:rsidP="003245C1">
      <w:pPr>
        <w:spacing w:after="200" w:line="276" w:lineRule="auto"/>
        <w:rPr>
          <w:rFonts w:asciiTheme="majorHAnsi" w:eastAsiaTheme="majorEastAsia" w:hAnsiTheme="majorHAnsi" w:cstheme="majorBidi"/>
          <w:b/>
          <w:sz w:val="40"/>
          <w:szCs w:val="32"/>
        </w:rPr>
        <w:sectPr w:rsidR="002C3CA0" w:rsidRPr="003245C1" w:rsidSect="003245C1">
          <w:pgSz w:w="11907" w:h="16839" w:code="9"/>
          <w:pgMar w:top="1440" w:right="1440" w:bottom="1440" w:left="1440" w:header="720" w:footer="720" w:gutter="0"/>
          <w:pgBorders w:offsetFrom="page">
            <w:top w:val="single" w:sz="4" w:space="24" w:color="auto"/>
            <w:left w:val="single" w:sz="4" w:space="24" w:color="auto"/>
            <w:bottom w:val="single" w:sz="4" w:space="24" w:color="auto"/>
            <w:right w:val="single" w:sz="4" w:space="24" w:color="auto"/>
          </w:pgBorders>
          <w:pgNumType w:start="0"/>
          <w:cols w:space="720"/>
          <w:titlePg/>
          <w:docGrid w:linePitch="360"/>
        </w:sectPr>
      </w:pPr>
      <w:r>
        <w:rPr>
          <w:noProof/>
          <w:sz w:val="24"/>
        </w:rPr>
        <mc:AlternateContent>
          <mc:Choice Requires="wps">
            <w:drawing>
              <wp:anchor distT="0" distB="0" distL="114300" distR="114300" simplePos="0" relativeHeight="251675648" behindDoc="0" locked="0" layoutInCell="1" allowOverlap="1" wp14:anchorId="5AB96BD4" wp14:editId="2AAC09C1">
                <wp:simplePos x="0" y="0"/>
                <wp:positionH relativeFrom="column">
                  <wp:posOffset>1329055</wp:posOffset>
                </wp:positionH>
                <wp:positionV relativeFrom="paragraph">
                  <wp:posOffset>3348355</wp:posOffset>
                </wp:positionV>
                <wp:extent cx="3263265" cy="2023745"/>
                <wp:effectExtent l="0" t="0" r="0" b="0"/>
                <wp:wrapNone/>
                <wp:docPr id="95"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265" cy="20237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038ADE" w14:textId="77777777" w:rsidR="00CD7855" w:rsidRPr="00D023E1" w:rsidRDefault="00CD7855" w:rsidP="009F6477">
                            <w:pPr>
                              <w:jc w:val="center"/>
                              <w:rPr>
                                <w:sz w:val="36"/>
                                <w:szCs w:val="36"/>
                              </w:rPr>
                            </w:pPr>
                            <w:r w:rsidRPr="00D023E1">
                              <w:rPr>
                                <w:b/>
                                <w:bCs/>
                                <w:sz w:val="36"/>
                                <w:szCs w:val="36"/>
                              </w:rPr>
                              <w:t>By</w:t>
                            </w:r>
                            <w:r>
                              <w:rPr>
                                <w:b/>
                                <w:bCs/>
                                <w:sz w:val="36"/>
                                <w:szCs w:val="36"/>
                              </w:rPr>
                              <w:t>:</w:t>
                            </w:r>
                          </w:p>
                          <w:p w14:paraId="12F331BB" w14:textId="77777777" w:rsidR="00CD7855" w:rsidRDefault="00CD7855" w:rsidP="009F6477">
                            <w:pPr>
                              <w:jc w:val="center"/>
                              <w:rPr>
                                <w:rFonts w:ascii="Times" w:hAnsi="Times"/>
                              </w:rPr>
                            </w:pPr>
                            <w:r>
                              <w:rPr>
                                <w:rFonts w:ascii="Times" w:hAnsi="Times"/>
                              </w:rPr>
                              <w:t>Islam Hussien Sallam</w:t>
                            </w:r>
                          </w:p>
                          <w:p w14:paraId="16C78690" w14:textId="77777777" w:rsidR="00CD7855" w:rsidRDefault="00CD7855" w:rsidP="009F6477">
                            <w:pPr>
                              <w:jc w:val="center"/>
                              <w:rPr>
                                <w:szCs w:val="28"/>
                              </w:rPr>
                            </w:pPr>
                            <w:r w:rsidRPr="000342CE">
                              <w:rPr>
                                <w:szCs w:val="28"/>
                              </w:rPr>
                              <w:t>Basel Saied Mohamed</w:t>
                            </w:r>
                          </w:p>
                          <w:p w14:paraId="7F81FB8E" w14:textId="77777777" w:rsidR="00CD7855" w:rsidRDefault="00CD7855" w:rsidP="009F6477">
                            <w:pPr>
                              <w:jc w:val="center"/>
                              <w:rPr>
                                <w:szCs w:val="28"/>
                              </w:rPr>
                            </w:pPr>
                            <w:r w:rsidRPr="00054F0B">
                              <w:rPr>
                                <w:szCs w:val="28"/>
                              </w:rPr>
                              <w:t>Osama Amgad Lahzy</w:t>
                            </w:r>
                          </w:p>
                          <w:p w14:paraId="389C6E19" w14:textId="77777777" w:rsidR="00CD7855" w:rsidRDefault="00CD7855" w:rsidP="00644E28">
                            <w:pPr>
                              <w:jc w:val="center"/>
                              <w:rPr>
                                <w:szCs w:val="28"/>
                              </w:rPr>
                            </w:pPr>
                            <w:r w:rsidRPr="00A77B2F">
                              <w:rPr>
                                <w:szCs w:val="28"/>
                              </w:rPr>
                              <w:t>Asmaa Alaa Abdelhi</w:t>
                            </w:r>
                          </w:p>
                          <w:p w14:paraId="0D0CD785" w14:textId="360BC767" w:rsidR="00CD7855" w:rsidRPr="000342CE" w:rsidRDefault="00CD7855" w:rsidP="009559E1">
                            <w:pPr>
                              <w:jc w:val="center"/>
                              <w:rPr>
                                <w:szCs w:val="28"/>
                              </w:rPr>
                            </w:pPr>
                            <w:r w:rsidRPr="00644E28">
                              <w:rPr>
                                <w:szCs w:val="28"/>
                              </w:rPr>
                              <w:t>Aya Saeed Mohame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96BD4" id="_x0000_s1032" type="#_x0000_t202" style="position:absolute;margin-left:104.65pt;margin-top:263.65pt;width:256.95pt;height:159.3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" stroked="f">
                <v:textbox>
                  <w:txbxContent>
                    <w:p w14:paraId="30038ADE" w14:textId="77777777" w:rsidR="00CD7855" w:rsidRPr="00D023E1" w:rsidRDefault="00CD7855" w:rsidP="009F6477">
                      <w:pPr>
                        <w:jc w:val="center"/>
                        <w:rPr>
                          <w:sz w:val="36"/>
                          <w:szCs w:val="36"/>
                        </w:rPr>
                      </w:pPr>
                      <w:r w:rsidRPr="00D023E1">
                        <w:rPr>
                          <w:b/>
                          <w:bCs/>
                          <w:sz w:val="36"/>
                          <w:szCs w:val="36"/>
                        </w:rPr>
                        <w:t>By</w:t>
                      </w:r>
                      <w:r>
                        <w:rPr>
                          <w:b/>
                          <w:bCs/>
                          <w:sz w:val="36"/>
                          <w:szCs w:val="36"/>
                        </w:rPr>
                        <w:t>:</w:t>
                      </w:r>
                    </w:p>
                    <w:p w14:paraId="12F331BB" w14:textId="77777777" w:rsidR="00CD7855" w:rsidRDefault="00CD7855" w:rsidP="009F6477">
                      <w:pPr>
                        <w:jc w:val="center"/>
                        <w:rPr>
                          <w:rFonts w:ascii="Times" w:hAnsi="Times"/>
                        </w:rPr>
                      </w:pPr>
                      <w:r>
                        <w:rPr>
                          <w:rFonts w:ascii="Times" w:hAnsi="Times"/>
                        </w:rPr>
                        <w:t>Islam Hussien Sallam</w:t>
                      </w:r>
                    </w:p>
                    <w:p w14:paraId="16C78690" w14:textId="77777777" w:rsidR="00CD7855" w:rsidRDefault="00CD7855" w:rsidP="009F6477">
                      <w:pPr>
                        <w:jc w:val="center"/>
                        <w:rPr>
                          <w:szCs w:val="28"/>
                        </w:rPr>
                      </w:pPr>
                      <w:r w:rsidRPr="000342CE">
                        <w:rPr>
                          <w:szCs w:val="28"/>
                        </w:rPr>
                        <w:t>Basel Saied Mohamed</w:t>
                      </w:r>
                    </w:p>
                    <w:p w14:paraId="7F81FB8E" w14:textId="77777777" w:rsidR="00CD7855" w:rsidRDefault="00CD7855" w:rsidP="009F6477">
                      <w:pPr>
                        <w:jc w:val="center"/>
                        <w:rPr>
                          <w:szCs w:val="28"/>
                        </w:rPr>
                      </w:pPr>
                      <w:r w:rsidRPr="00054F0B">
                        <w:rPr>
                          <w:szCs w:val="28"/>
                        </w:rPr>
                        <w:t>Osama Amgad Lahzy</w:t>
                      </w:r>
                    </w:p>
                    <w:p w14:paraId="389C6E19" w14:textId="77777777" w:rsidR="00CD7855" w:rsidRDefault="00CD7855" w:rsidP="00644E28">
                      <w:pPr>
                        <w:jc w:val="center"/>
                        <w:rPr>
                          <w:szCs w:val="28"/>
                        </w:rPr>
                      </w:pPr>
                      <w:r w:rsidRPr="00A77B2F">
                        <w:rPr>
                          <w:szCs w:val="28"/>
                        </w:rPr>
                        <w:t>Asmaa Alaa Abdelhi</w:t>
                      </w:r>
                    </w:p>
                    <w:p w14:paraId="0D0CD785" w14:textId="360BC767" w:rsidR="00CD7855" w:rsidRPr="000342CE" w:rsidRDefault="00CD7855" w:rsidP="009559E1">
                      <w:pPr>
                        <w:jc w:val="center"/>
                        <w:rPr>
                          <w:szCs w:val="28"/>
                        </w:rPr>
                      </w:pPr>
                      <w:r w:rsidRPr="00644E28">
                        <w:rPr>
                          <w:szCs w:val="28"/>
                        </w:rPr>
                        <w:t>Aya Saeed Mohamed</w:t>
                      </w:r>
                    </w:p>
                  </w:txbxContent>
                </v:textbox>
              </v:shape>
            </w:pict>
          </mc:Fallback>
        </mc:AlternateContent>
      </w:r>
      <w:r>
        <w:rPr>
          <w:noProof/>
          <w:sz w:val="24"/>
        </w:rPr>
        <mc:AlternateContent>
          <mc:Choice Requires="wps">
            <w:drawing>
              <wp:anchor distT="45720" distB="45720" distL="114300" distR="114300" simplePos="0" relativeHeight="251674624" behindDoc="0" locked="0" layoutInCell="1" allowOverlap="1" wp14:anchorId="166A782A" wp14:editId="29763DA4">
                <wp:simplePos x="0" y="0"/>
                <wp:positionH relativeFrom="column">
                  <wp:posOffset>381000</wp:posOffset>
                </wp:positionH>
                <wp:positionV relativeFrom="paragraph">
                  <wp:posOffset>1952625</wp:posOffset>
                </wp:positionV>
                <wp:extent cx="5171440" cy="923925"/>
                <wp:effectExtent l="0" t="0" r="635" b="0"/>
                <wp:wrapSquare wrapText="bothSides"/>
                <wp:docPr id="94"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71440" cy="9239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5618D5B" w14:textId="77777777" w:rsidR="00CD7855" w:rsidRDefault="00CD7855"/>
                          <w:p w14:paraId="497EE2A1" w14:textId="63FCD518" w:rsidR="00CD7855" w:rsidRPr="009559E1" w:rsidRDefault="00CD7855" w:rsidP="009559E1">
                            <w:pPr>
                              <w:pStyle w:val="Heading1"/>
                              <w:rPr>
                                <w:sz w:val="44"/>
                                <w:szCs w:val="44"/>
                              </w:rPr>
                            </w:pPr>
                            <w:bookmarkStart w:id="2" w:name="_Toc48107682"/>
                            <w:r>
                              <w:t>Facial Expression Motion Capture</w:t>
                            </w:r>
                            <w:bookmarkEnd w:id="2"/>
                            <w:r>
                              <w:rPr>
                                <w:i/>
                                <w:iCs/>
                                <w:color w:val="A6A6A6" w:themeColor="background1" w:themeShade="A6"/>
                                <w:sz w:val="32"/>
                              </w:rPr>
                              <w:t xml:space="preserve">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166A782A" id="Text Box 28" o:spid="_x0000_s1033" type="#_x0000_t202" style="position:absolute;margin-left:30pt;margin-top:153.75pt;width:407.2pt;height:72.75pt;z-index:2516746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" stroked="f">
                <v:textbox style="mso-fit-shape-to-text:t">
                  <w:txbxContent>
                    <w:p w14:paraId="55618D5B" w14:textId="77777777" w:rsidR="00CD7855" w:rsidRDefault="00CD7855"/>
                    <w:p w14:paraId="497EE2A1" w14:textId="63FCD518" w:rsidR="00CD7855" w:rsidRPr="009559E1" w:rsidRDefault="00CD7855" w:rsidP="009559E1">
                      <w:pPr>
                        <w:pStyle w:val="Heading1"/>
                        <w:rPr>
                          <w:sz w:val="44"/>
                          <w:szCs w:val="44"/>
                        </w:rPr>
                      </w:pPr>
                      <w:bookmarkStart w:id="3" w:name="_Toc48107682"/>
                      <w:r>
                        <w:t>Facial Expression Motion Capture</w:t>
                      </w:r>
                      <w:bookmarkEnd w:id="3"/>
                      <w:r>
                        <w:rPr>
                          <w:i/>
                          <w:iCs/>
                          <w:color w:val="A6A6A6" w:themeColor="background1" w:themeShade="A6"/>
                          <w:sz w:val="32"/>
                        </w:rPr>
                        <w:t xml:space="preserve"> </w:t>
                      </w:r>
                    </w:p>
                  </w:txbxContent>
                </v:textbox>
                <w10:wrap type="square"/>
              </v:shape>
            </w:pict>
          </mc:Fallback>
        </mc:AlternateContent>
      </w:r>
      <w:r>
        <w:rPr>
          <w:noProof/>
          <w:sz w:val="24"/>
        </w:rPr>
        <mc:AlternateContent>
          <mc:Choice Requires="wps">
            <w:drawing>
              <wp:anchor distT="0" distB="0" distL="114300" distR="114300" simplePos="0" relativeHeight="251676672" behindDoc="0" locked="0" layoutInCell="1" allowOverlap="1" wp14:anchorId="0D909610" wp14:editId="33075B37">
                <wp:simplePos x="0" y="0"/>
                <wp:positionH relativeFrom="column">
                  <wp:posOffset>452755</wp:posOffset>
                </wp:positionH>
                <wp:positionV relativeFrom="paragraph">
                  <wp:posOffset>5448300</wp:posOffset>
                </wp:positionV>
                <wp:extent cx="5024120" cy="2590800"/>
                <wp:effectExtent l="0" t="0" r="0" b="0"/>
                <wp:wrapNone/>
                <wp:docPr id="93"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4120" cy="2590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EECF38F" w14:textId="77777777" w:rsidR="00CD7855" w:rsidRPr="00D023E1" w:rsidRDefault="00CD7855" w:rsidP="00D023E1">
                            <w:pPr>
                              <w:jc w:val="center"/>
                              <w:rPr>
                                <w:b/>
                                <w:bCs/>
                                <w:sz w:val="36"/>
                                <w:szCs w:val="36"/>
                              </w:rPr>
                            </w:pPr>
                            <w:r w:rsidRPr="00D023E1">
                              <w:rPr>
                                <w:b/>
                                <w:bCs/>
                                <w:sz w:val="36"/>
                                <w:szCs w:val="36"/>
                              </w:rPr>
                              <w:t>Under Supervision of</w:t>
                            </w:r>
                            <w:r>
                              <w:rPr>
                                <w:b/>
                                <w:bCs/>
                                <w:sz w:val="36"/>
                                <w:szCs w:val="36"/>
                              </w:rPr>
                              <w:t xml:space="preserve"> :</w:t>
                            </w:r>
                          </w:p>
                          <w:p w14:paraId="1348B501" w14:textId="77777777" w:rsidR="00CD7855" w:rsidRDefault="00CD7855" w:rsidP="00D023E1">
                            <w:pPr>
                              <w:jc w:val="center"/>
                            </w:pPr>
                          </w:p>
                          <w:p w14:paraId="6754AB2C" w14:textId="77777777" w:rsidR="00CD7855" w:rsidRDefault="00CD7855" w:rsidP="00D023E1">
                            <w:pPr>
                              <w:jc w:val="center"/>
                            </w:pPr>
                            <w:r>
                              <w:t>[Dr. Maryam Nabil]</w:t>
                            </w:r>
                          </w:p>
                          <w:p w14:paraId="36379F96" w14:textId="77777777" w:rsidR="00CD7855" w:rsidRDefault="00CD7855" w:rsidP="00D023E1">
                            <w:pPr>
                              <w:jc w:val="center"/>
                            </w:pPr>
                            <w:r>
                              <w:t>[</w:t>
                            </w:r>
                            <w:r w:rsidRPr="00A055FA">
                              <w:t>Lecturer</w:t>
                            </w:r>
                            <w:r>
                              <w:t>],</w:t>
                            </w:r>
                          </w:p>
                          <w:p w14:paraId="0EF206DA" w14:textId="77777777" w:rsidR="00CD7855" w:rsidRDefault="00CD7855" w:rsidP="00D023E1">
                            <w:pPr>
                              <w:jc w:val="center"/>
                            </w:pPr>
                            <w:r>
                              <w:t>S</w:t>
                            </w:r>
                            <w:r w:rsidRPr="004C53AF">
                              <w:t xml:space="preserve">cientific </w:t>
                            </w:r>
                            <w:r>
                              <w:t>C</w:t>
                            </w:r>
                            <w:r w:rsidRPr="004C53AF">
                              <w:t>omputing</w:t>
                            </w:r>
                            <w:r>
                              <w:t xml:space="preserve"> Department,</w:t>
                            </w:r>
                          </w:p>
                          <w:p w14:paraId="75FD8600" w14:textId="77777777" w:rsidR="00CD7855" w:rsidRDefault="00CD7855" w:rsidP="00D023E1">
                            <w:pPr>
                              <w:jc w:val="center"/>
                            </w:pPr>
                            <w:r>
                              <w:t>Faculty of Computer and Information Sciences,</w:t>
                            </w:r>
                          </w:p>
                          <w:p w14:paraId="1A0A9FAB" w14:textId="77777777" w:rsidR="00CD7855" w:rsidRDefault="00CD7855" w:rsidP="00D023E1">
                            <w:pPr>
                              <w:jc w:val="center"/>
                            </w:pPr>
                            <w:r>
                              <w:t>Ain Shams University.</w:t>
                            </w:r>
                          </w:p>
                          <w:p w14:paraId="249C2BBB" w14:textId="77777777" w:rsidR="00CD7855" w:rsidRDefault="00CD7855" w:rsidP="00D023E1">
                            <w:pPr>
                              <w:jc w:val="center"/>
                            </w:pPr>
                          </w:p>
                          <w:p w14:paraId="164658C9" w14:textId="6BE1EB00" w:rsidR="00CD7855" w:rsidRDefault="00CD7855" w:rsidP="00D023E1">
                            <w:pPr>
                              <w:jc w:val="center"/>
                            </w:pPr>
                            <w:r>
                              <w:t>[Yom</w:t>
                            </w:r>
                            <w:r w:rsidR="00603F4A">
                              <w:t>na</w:t>
                            </w:r>
                            <w:r>
                              <w:t xml:space="preserve"> Ahmed]</w:t>
                            </w:r>
                          </w:p>
                          <w:p w14:paraId="23C8E52C" w14:textId="77777777" w:rsidR="00CD7855" w:rsidRDefault="00CD7855" w:rsidP="00D023E1">
                            <w:pPr>
                              <w:jc w:val="center"/>
                            </w:pPr>
                            <w:r>
                              <w:t>[Teaching Assistant],</w:t>
                            </w:r>
                          </w:p>
                          <w:p w14:paraId="6D0C8DC4" w14:textId="77777777" w:rsidR="00CD7855" w:rsidRDefault="00CD7855" w:rsidP="00D023E1">
                            <w:pPr>
                              <w:jc w:val="center"/>
                            </w:pPr>
                            <w:r>
                              <w:t>Computer Science Department,</w:t>
                            </w:r>
                          </w:p>
                          <w:p w14:paraId="15A78EAB" w14:textId="77777777" w:rsidR="00CD7855" w:rsidRDefault="00CD7855" w:rsidP="00D023E1">
                            <w:pPr>
                              <w:jc w:val="center"/>
                            </w:pPr>
                            <w:r>
                              <w:t>Faculty of Computer and Information Sciences,</w:t>
                            </w:r>
                          </w:p>
                          <w:p w14:paraId="5818F057" w14:textId="77777777" w:rsidR="00CD7855" w:rsidRDefault="00CD7855" w:rsidP="00D023E1">
                            <w:pPr>
                              <w:jc w:val="center"/>
                            </w:pPr>
                            <w:r>
                              <w:t>Ain Shams University.</w:t>
                            </w:r>
                          </w:p>
                          <w:p w14:paraId="4FC9189D" w14:textId="77777777" w:rsidR="00CD7855" w:rsidRDefault="00CD7855" w:rsidP="00D023E1">
                            <w:pPr>
                              <w:jc w:val="center"/>
                            </w:pPr>
                          </w:p>
                          <w:p w14:paraId="70C22529" w14:textId="77777777" w:rsidR="00CD7855" w:rsidRDefault="00CD7855"/>
                          <w:p w14:paraId="631885D6" w14:textId="77777777" w:rsidR="00CD7855" w:rsidRPr="00D023E1" w:rsidRDefault="00CD7855" w:rsidP="00D023E1">
                            <w:pPr>
                              <w:jc w:val="center"/>
                              <w:rPr>
                                <w:b/>
                                <w:bCs/>
                                <w:sz w:val="36"/>
                                <w:szCs w:val="36"/>
                              </w:rPr>
                            </w:pPr>
                            <w:r w:rsidRPr="00D023E1">
                              <w:rPr>
                                <w:b/>
                                <w:bCs/>
                                <w:sz w:val="36"/>
                                <w:szCs w:val="36"/>
                              </w:rPr>
                              <w:t>Under Supervision of</w:t>
                            </w:r>
                            <w:r>
                              <w:rPr>
                                <w:b/>
                                <w:bCs/>
                                <w:sz w:val="36"/>
                                <w:szCs w:val="36"/>
                              </w:rPr>
                              <w:t xml:space="preserve"> :</w:t>
                            </w:r>
                          </w:p>
                          <w:p w14:paraId="3ED34AF8" w14:textId="77777777" w:rsidR="00CD7855" w:rsidRDefault="00CD7855" w:rsidP="00D023E1">
                            <w:pPr>
                              <w:jc w:val="center"/>
                            </w:pPr>
                          </w:p>
                          <w:p w14:paraId="4AEFD8F8" w14:textId="77777777" w:rsidR="00CD7855" w:rsidRDefault="00CD7855" w:rsidP="00D023E1">
                            <w:pPr>
                              <w:jc w:val="center"/>
                            </w:pPr>
                            <w:r>
                              <w:t>[Dr. Maryam Nabil]</w:t>
                            </w:r>
                          </w:p>
                          <w:p w14:paraId="6E6389DE" w14:textId="77777777" w:rsidR="00CD7855" w:rsidRDefault="00CD7855" w:rsidP="00D023E1">
                            <w:pPr>
                              <w:jc w:val="center"/>
                            </w:pPr>
                            <w:r>
                              <w:t>[</w:t>
                            </w:r>
                            <w:r w:rsidRPr="00A055FA">
                              <w:t>Lecturer</w:t>
                            </w:r>
                            <w:r>
                              <w:t>],</w:t>
                            </w:r>
                          </w:p>
                          <w:p w14:paraId="7BACF970" w14:textId="77777777" w:rsidR="00CD7855" w:rsidRDefault="00CD7855" w:rsidP="00D023E1">
                            <w:pPr>
                              <w:jc w:val="center"/>
                            </w:pPr>
                            <w:r>
                              <w:t>S</w:t>
                            </w:r>
                            <w:r w:rsidRPr="004C53AF">
                              <w:t xml:space="preserve">cientific </w:t>
                            </w:r>
                            <w:r>
                              <w:t>C</w:t>
                            </w:r>
                            <w:r w:rsidRPr="004C53AF">
                              <w:t>omputing</w:t>
                            </w:r>
                            <w:r>
                              <w:t xml:space="preserve"> Department,</w:t>
                            </w:r>
                          </w:p>
                          <w:p w14:paraId="35EA3E31" w14:textId="77777777" w:rsidR="00CD7855" w:rsidRDefault="00CD7855" w:rsidP="00D023E1">
                            <w:pPr>
                              <w:jc w:val="center"/>
                            </w:pPr>
                            <w:r>
                              <w:t>Faculty of Computer and Information Sciences,</w:t>
                            </w:r>
                          </w:p>
                          <w:p w14:paraId="7660A50E" w14:textId="77777777" w:rsidR="00CD7855" w:rsidRDefault="00CD7855" w:rsidP="00D023E1">
                            <w:pPr>
                              <w:jc w:val="center"/>
                            </w:pPr>
                            <w:r>
                              <w:t>Ain Shams University.</w:t>
                            </w:r>
                          </w:p>
                          <w:p w14:paraId="74A90052" w14:textId="77777777" w:rsidR="00CD7855" w:rsidRDefault="00CD7855" w:rsidP="00D023E1">
                            <w:pPr>
                              <w:jc w:val="center"/>
                            </w:pPr>
                          </w:p>
                          <w:p w14:paraId="127E3BE8" w14:textId="77777777" w:rsidR="00CD7855" w:rsidRDefault="00CD7855" w:rsidP="00D023E1">
                            <w:pPr>
                              <w:jc w:val="center"/>
                            </w:pPr>
                            <w:r>
                              <w:t>[Yoman Ahmed]</w:t>
                            </w:r>
                          </w:p>
                          <w:p w14:paraId="0FCCFF56" w14:textId="77777777" w:rsidR="00CD7855" w:rsidRDefault="00CD7855" w:rsidP="00D023E1">
                            <w:pPr>
                              <w:jc w:val="center"/>
                            </w:pPr>
                            <w:r>
                              <w:t>[Teaching Assistant],</w:t>
                            </w:r>
                          </w:p>
                          <w:p w14:paraId="466C47BB" w14:textId="77777777" w:rsidR="00CD7855" w:rsidRDefault="00CD7855" w:rsidP="00D023E1">
                            <w:pPr>
                              <w:jc w:val="center"/>
                            </w:pPr>
                            <w:r>
                              <w:t>Computer Science Department,</w:t>
                            </w:r>
                          </w:p>
                          <w:p w14:paraId="4308A155" w14:textId="77777777" w:rsidR="00CD7855" w:rsidRDefault="00CD7855" w:rsidP="00D023E1">
                            <w:pPr>
                              <w:jc w:val="center"/>
                            </w:pPr>
                            <w:r>
                              <w:t>Faculty of Computer and Information Sciences,</w:t>
                            </w:r>
                          </w:p>
                          <w:p w14:paraId="3D220FE6" w14:textId="77777777" w:rsidR="00CD7855" w:rsidRDefault="00CD7855" w:rsidP="00D023E1">
                            <w:pPr>
                              <w:jc w:val="center"/>
                            </w:pPr>
                            <w:r>
                              <w:t>Ain Shams University.</w:t>
                            </w:r>
                          </w:p>
                          <w:p w14:paraId="5EC8B21C" w14:textId="77777777" w:rsidR="00CD7855" w:rsidRDefault="00CD7855" w:rsidP="00D023E1">
                            <w:pPr>
                              <w:jc w:val="center"/>
                            </w:pPr>
                          </w:p>
                          <w:p w14:paraId="5465C7EB" w14:textId="77777777" w:rsidR="00CD7855" w:rsidRDefault="00CD7855"/>
                          <w:p w14:paraId="5FB363DA" w14:textId="77777777" w:rsidR="00CD7855" w:rsidRPr="00D023E1" w:rsidRDefault="00CD7855" w:rsidP="00D023E1">
                            <w:pPr>
                              <w:jc w:val="center"/>
                              <w:rPr>
                                <w:b/>
                                <w:bCs/>
                                <w:sz w:val="36"/>
                                <w:szCs w:val="36"/>
                              </w:rPr>
                            </w:pPr>
                            <w:r w:rsidRPr="00D023E1">
                              <w:rPr>
                                <w:b/>
                                <w:bCs/>
                                <w:sz w:val="36"/>
                                <w:szCs w:val="36"/>
                              </w:rPr>
                              <w:t>Under Supervision of</w:t>
                            </w:r>
                            <w:r>
                              <w:rPr>
                                <w:b/>
                                <w:bCs/>
                                <w:sz w:val="36"/>
                                <w:szCs w:val="36"/>
                              </w:rPr>
                              <w:t xml:space="preserve"> :</w:t>
                            </w:r>
                          </w:p>
                          <w:p w14:paraId="000A881A" w14:textId="77777777" w:rsidR="00CD7855" w:rsidRDefault="00CD7855" w:rsidP="00D023E1">
                            <w:pPr>
                              <w:jc w:val="center"/>
                            </w:pPr>
                          </w:p>
                          <w:p w14:paraId="2F14021F" w14:textId="77777777" w:rsidR="00CD7855" w:rsidRDefault="00CD7855" w:rsidP="00D023E1">
                            <w:pPr>
                              <w:jc w:val="center"/>
                            </w:pPr>
                            <w:r>
                              <w:t>[Dr. Maryam Nabil]</w:t>
                            </w:r>
                          </w:p>
                          <w:p w14:paraId="2DA22D57" w14:textId="77777777" w:rsidR="00CD7855" w:rsidRDefault="00CD7855" w:rsidP="00D023E1">
                            <w:pPr>
                              <w:jc w:val="center"/>
                            </w:pPr>
                            <w:r>
                              <w:t>[</w:t>
                            </w:r>
                            <w:r w:rsidRPr="00A055FA">
                              <w:t>Lecturer</w:t>
                            </w:r>
                            <w:r>
                              <w:t>],</w:t>
                            </w:r>
                          </w:p>
                          <w:p w14:paraId="41B22E0F" w14:textId="77777777" w:rsidR="00CD7855" w:rsidRDefault="00CD7855" w:rsidP="00D023E1">
                            <w:pPr>
                              <w:jc w:val="center"/>
                            </w:pPr>
                            <w:r>
                              <w:t>S</w:t>
                            </w:r>
                            <w:r w:rsidRPr="004C53AF">
                              <w:t xml:space="preserve">cientific </w:t>
                            </w:r>
                            <w:r>
                              <w:t>C</w:t>
                            </w:r>
                            <w:r w:rsidRPr="004C53AF">
                              <w:t>omputing</w:t>
                            </w:r>
                            <w:r>
                              <w:t xml:space="preserve"> Department,</w:t>
                            </w:r>
                          </w:p>
                          <w:p w14:paraId="6B9DCBEA" w14:textId="77777777" w:rsidR="00CD7855" w:rsidRDefault="00CD7855" w:rsidP="00D023E1">
                            <w:pPr>
                              <w:jc w:val="center"/>
                            </w:pPr>
                            <w:r>
                              <w:t>Faculty of Computer and Information Sciences,</w:t>
                            </w:r>
                          </w:p>
                          <w:p w14:paraId="1FA4C160" w14:textId="77777777" w:rsidR="00CD7855" w:rsidRDefault="00CD7855" w:rsidP="00D023E1">
                            <w:pPr>
                              <w:jc w:val="center"/>
                            </w:pPr>
                            <w:r>
                              <w:t>Ain Shams University.</w:t>
                            </w:r>
                          </w:p>
                          <w:p w14:paraId="0E9B52F9" w14:textId="77777777" w:rsidR="00CD7855" w:rsidRDefault="00CD7855" w:rsidP="00D023E1">
                            <w:pPr>
                              <w:jc w:val="center"/>
                            </w:pPr>
                          </w:p>
                          <w:p w14:paraId="77CADECA" w14:textId="77777777" w:rsidR="00CD7855" w:rsidRDefault="00CD7855" w:rsidP="00D023E1">
                            <w:pPr>
                              <w:jc w:val="center"/>
                            </w:pPr>
                            <w:r>
                              <w:t>[Yoman Ahmed]</w:t>
                            </w:r>
                          </w:p>
                          <w:p w14:paraId="3CD1DE66" w14:textId="77777777" w:rsidR="00CD7855" w:rsidRDefault="00CD7855" w:rsidP="00D023E1">
                            <w:pPr>
                              <w:jc w:val="center"/>
                            </w:pPr>
                            <w:r>
                              <w:t>[Teaching Assistant],</w:t>
                            </w:r>
                          </w:p>
                          <w:p w14:paraId="5A4DC200" w14:textId="77777777" w:rsidR="00CD7855" w:rsidRDefault="00CD7855" w:rsidP="00D023E1">
                            <w:pPr>
                              <w:jc w:val="center"/>
                            </w:pPr>
                            <w:r>
                              <w:t>Computer Science Department,</w:t>
                            </w:r>
                          </w:p>
                          <w:p w14:paraId="741856C2" w14:textId="77777777" w:rsidR="00CD7855" w:rsidRDefault="00CD7855" w:rsidP="00D023E1">
                            <w:pPr>
                              <w:jc w:val="center"/>
                            </w:pPr>
                            <w:r>
                              <w:t>Faculty of Computer and Information Sciences,</w:t>
                            </w:r>
                          </w:p>
                          <w:p w14:paraId="64C54BBB" w14:textId="77777777" w:rsidR="00CD7855" w:rsidRDefault="00CD7855" w:rsidP="00D023E1">
                            <w:pPr>
                              <w:jc w:val="center"/>
                            </w:pPr>
                            <w:r>
                              <w:t>Ain Shams University.</w:t>
                            </w:r>
                          </w:p>
                          <w:p w14:paraId="7FF73D7D" w14:textId="77777777" w:rsidR="00CD7855" w:rsidRDefault="00CD7855" w:rsidP="00D023E1">
                            <w:pPr>
                              <w:jc w:val="center"/>
                            </w:pPr>
                          </w:p>
                          <w:p w14:paraId="4AFEEE94" w14:textId="77777777" w:rsidR="00CD7855" w:rsidRDefault="00CD7855"/>
                          <w:p w14:paraId="31137B82" w14:textId="77777777" w:rsidR="00CD7855" w:rsidRPr="00D023E1" w:rsidRDefault="00CD7855" w:rsidP="00D023E1">
                            <w:pPr>
                              <w:jc w:val="center"/>
                              <w:rPr>
                                <w:b/>
                                <w:bCs/>
                                <w:sz w:val="36"/>
                                <w:szCs w:val="36"/>
                              </w:rPr>
                            </w:pPr>
                            <w:r w:rsidRPr="00D023E1">
                              <w:rPr>
                                <w:b/>
                                <w:bCs/>
                                <w:sz w:val="36"/>
                                <w:szCs w:val="36"/>
                              </w:rPr>
                              <w:t>Under Supervision of</w:t>
                            </w:r>
                            <w:r>
                              <w:rPr>
                                <w:b/>
                                <w:bCs/>
                                <w:sz w:val="36"/>
                                <w:szCs w:val="36"/>
                              </w:rPr>
                              <w:t xml:space="preserve"> :</w:t>
                            </w:r>
                          </w:p>
                          <w:p w14:paraId="5375F89A" w14:textId="77777777" w:rsidR="00CD7855" w:rsidRDefault="00CD7855" w:rsidP="00D023E1">
                            <w:pPr>
                              <w:jc w:val="center"/>
                            </w:pPr>
                          </w:p>
                          <w:p w14:paraId="6FCF05A2" w14:textId="77777777" w:rsidR="00CD7855" w:rsidRDefault="00CD7855" w:rsidP="00D023E1">
                            <w:pPr>
                              <w:jc w:val="center"/>
                            </w:pPr>
                            <w:r>
                              <w:t>[Dr. Maryam Nabil]</w:t>
                            </w:r>
                          </w:p>
                          <w:p w14:paraId="741801F2" w14:textId="77777777" w:rsidR="00CD7855" w:rsidRDefault="00CD7855" w:rsidP="00D023E1">
                            <w:pPr>
                              <w:jc w:val="center"/>
                            </w:pPr>
                            <w:r>
                              <w:t>[</w:t>
                            </w:r>
                            <w:r w:rsidRPr="00A055FA">
                              <w:t>Lecturer</w:t>
                            </w:r>
                            <w:r>
                              <w:t>],</w:t>
                            </w:r>
                          </w:p>
                          <w:p w14:paraId="580FA8E8" w14:textId="77777777" w:rsidR="00CD7855" w:rsidRDefault="00CD7855" w:rsidP="00D023E1">
                            <w:pPr>
                              <w:jc w:val="center"/>
                            </w:pPr>
                            <w:r>
                              <w:t>S</w:t>
                            </w:r>
                            <w:r w:rsidRPr="004C53AF">
                              <w:t xml:space="preserve">cientific </w:t>
                            </w:r>
                            <w:r>
                              <w:t>C</w:t>
                            </w:r>
                            <w:r w:rsidRPr="004C53AF">
                              <w:t>omputing</w:t>
                            </w:r>
                            <w:r>
                              <w:t xml:space="preserve"> Department,</w:t>
                            </w:r>
                          </w:p>
                          <w:p w14:paraId="6BCFC031" w14:textId="77777777" w:rsidR="00CD7855" w:rsidRDefault="00CD7855" w:rsidP="00D023E1">
                            <w:pPr>
                              <w:jc w:val="center"/>
                            </w:pPr>
                            <w:r>
                              <w:t>Faculty of Computer and Information Sciences,</w:t>
                            </w:r>
                          </w:p>
                          <w:p w14:paraId="1C0D17EE" w14:textId="77777777" w:rsidR="00CD7855" w:rsidRDefault="00CD7855" w:rsidP="00D023E1">
                            <w:pPr>
                              <w:jc w:val="center"/>
                            </w:pPr>
                            <w:r>
                              <w:t>Ain Shams University.</w:t>
                            </w:r>
                          </w:p>
                          <w:p w14:paraId="3D5BD051" w14:textId="77777777" w:rsidR="00CD7855" w:rsidRDefault="00CD7855" w:rsidP="00D023E1">
                            <w:pPr>
                              <w:jc w:val="center"/>
                            </w:pPr>
                          </w:p>
                          <w:p w14:paraId="06537883" w14:textId="77777777" w:rsidR="00CD7855" w:rsidRDefault="00CD7855" w:rsidP="00D023E1">
                            <w:pPr>
                              <w:jc w:val="center"/>
                            </w:pPr>
                            <w:r>
                              <w:t>[Yoman Ahmed]</w:t>
                            </w:r>
                          </w:p>
                          <w:p w14:paraId="4B42FF33" w14:textId="77777777" w:rsidR="00CD7855" w:rsidRDefault="00CD7855" w:rsidP="00D023E1">
                            <w:pPr>
                              <w:jc w:val="center"/>
                            </w:pPr>
                            <w:r>
                              <w:t>[Teaching Assistant],</w:t>
                            </w:r>
                          </w:p>
                          <w:p w14:paraId="6445178D" w14:textId="77777777" w:rsidR="00CD7855" w:rsidRDefault="00CD7855" w:rsidP="00D023E1">
                            <w:pPr>
                              <w:jc w:val="center"/>
                            </w:pPr>
                            <w:r>
                              <w:t>Computer Science Department,</w:t>
                            </w:r>
                          </w:p>
                          <w:p w14:paraId="49A555C3" w14:textId="77777777" w:rsidR="00CD7855" w:rsidRDefault="00CD7855" w:rsidP="00D023E1">
                            <w:pPr>
                              <w:jc w:val="center"/>
                            </w:pPr>
                            <w:r>
                              <w:t>Faculty of Computer and Information Sciences,</w:t>
                            </w:r>
                          </w:p>
                          <w:p w14:paraId="66D7F600" w14:textId="77777777" w:rsidR="00CD7855" w:rsidRDefault="00CD7855" w:rsidP="00D023E1">
                            <w:pPr>
                              <w:jc w:val="center"/>
                            </w:pPr>
                            <w:r>
                              <w:t>Ain Shams University.</w:t>
                            </w:r>
                          </w:p>
                          <w:p w14:paraId="060547E1" w14:textId="77777777" w:rsidR="00CD7855" w:rsidRDefault="00CD7855" w:rsidP="00D023E1">
                            <w:pPr>
                              <w:jc w:val="center"/>
                            </w:pPr>
                          </w:p>
                          <w:p w14:paraId="13A3291B" w14:textId="77777777" w:rsidR="00CD7855" w:rsidRDefault="00CD7855"/>
                          <w:p w14:paraId="6C226350" w14:textId="756CA448" w:rsidR="00CD7855" w:rsidRPr="00D023E1" w:rsidRDefault="00CD7855" w:rsidP="00D023E1">
                            <w:pPr>
                              <w:jc w:val="center"/>
                              <w:rPr>
                                <w:b/>
                                <w:bCs/>
                                <w:sz w:val="36"/>
                                <w:szCs w:val="36"/>
                              </w:rPr>
                            </w:pPr>
                            <w:r w:rsidRPr="00D023E1">
                              <w:rPr>
                                <w:b/>
                                <w:bCs/>
                                <w:sz w:val="36"/>
                                <w:szCs w:val="36"/>
                              </w:rPr>
                              <w:t>Under Supervision of</w:t>
                            </w:r>
                            <w:r>
                              <w:rPr>
                                <w:b/>
                                <w:bCs/>
                                <w:sz w:val="36"/>
                                <w:szCs w:val="36"/>
                              </w:rPr>
                              <w:t xml:space="preserve"> :</w:t>
                            </w:r>
                          </w:p>
                          <w:p w14:paraId="7E48D4A4" w14:textId="77777777" w:rsidR="00CD7855" w:rsidRDefault="00CD7855" w:rsidP="00D023E1">
                            <w:pPr>
                              <w:jc w:val="center"/>
                            </w:pPr>
                          </w:p>
                          <w:p w14:paraId="4B129D06" w14:textId="77777777" w:rsidR="00CD7855" w:rsidRDefault="00CD7855" w:rsidP="00D023E1">
                            <w:pPr>
                              <w:jc w:val="center"/>
                            </w:pPr>
                            <w:r>
                              <w:t>[Dr. Maryam Nabil]</w:t>
                            </w:r>
                          </w:p>
                          <w:p w14:paraId="241EDC5A" w14:textId="77777777" w:rsidR="00CD7855" w:rsidRDefault="00CD7855" w:rsidP="00D023E1">
                            <w:pPr>
                              <w:jc w:val="center"/>
                            </w:pPr>
                            <w:r>
                              <w:t>[</w:t>
                            </w:r>
                            <w:r w:rsidRPr="00A055FA">
                              <w:t>Lecturer</w:t>
                            </w:r>
                            <w:r>
                              <w:t>],</w:t>
                            </w:r>
                          </w:p>
                          <w:p w14:paraId="4EF8351F" w14:textId="77777777" w:rsidR="00CD7855" w:rsidRDefault="00CD7855" w:rsidP="00D023E1">
                            <w:pPr>
                              <w:jc w:val="center"/>
                            </w:pPr>
                            <w:r>
                              <w:t>S</w:t>
                            </w:r>
                            <w:r w:rsidRPr="004C53AF">
                              <w:t xml:space="preserve">cientific </w:t>
                            </w:r>
                            <w:r>
                              <w:t>C</w:t>
                            </w:r>
                            <w:r w:rsidRPr="004C53AF">
                              <w:t>omputing</w:t>
                            </w:r>
                            <w:r>
                              <w:t xml:space="preserve"> Department,</w:t>
                            </w:r>
                          </w:p>
                          <w:p w14:paraId="231ACA98" w14:textId="77777777" w:rsidR="00CD7855" w:rsidRDefault="00CD7855" w:rsidP="00D023E1">
                            <w:pPr>
                              <w:jc w:val="center"/>
                            </w:pPr>
                            <w:r>
                              <w:t>Faculty of Computer and Information Sciences,</w:t>
                            </w:r>
                          </w:p>
                          <w:p w14:paraId="55DAE503" w14:textId="77777777" w:rsidR="00CD7855" w:rsidRDefault="00CD7855" w:rsidP="00D023E1">
                            <w:pPr>
                              <w:jc w:val="center"/>
                            </w:pPr>
                            <w:r>
                              <w:t>Ain Shams University.</w:t>
                            </w:r>
                          </w:p>
                          <w:p w14:paraId="49907BFB" w14:textId="77777777" w:rsidR="00CD7855" w:rsidRDefault="00CD7855" w:rsidP="00D023E1">
                            <w:pPr>
                              <w:jc w:val="center"/>
                            </w:pPr>
                          </w:p>
                          <w:p w14:paraId="46F1287F" w14:textId="77777777" w:rsidR="00CD7855" w:rsidRDefault="00CD7855" w:rsidP="00D023E1">
                            <w:pPr>
                              <w:jc w:val="center"/>
                            </w:pPr>
                            <w:r>
                              <w:t>[Yoman Ahmed]</w:t>
                            </w:r>
                          </w:p>
                          <w:p w14:paraId="2CAB6196" w14:textId="77777777" w:rsidR="00CD7855" w:rsidRDefault="00CD7855" w:rsidP="00D023E1">
                            <w:pPr>
                              <w:jc w:val="center"/>
                            </w:pPr>
                            <w:r>
                              <w:t>[Teaching Assistant],</w:t>
                            </w:r>
                          </w:p>
                          <w:p w14:paraId="45CB7BFA" w14:textId="77777777" w:rsidR="00CD7855" w:rsidRDefault="00CD7855" w:rsidP="00D023E1">
                            <w:pPr>
                              <w:jc w:val="center"/>
                            </w:pPr>
                            <w:r>
                              <w:t>Computer Science Department,</w:t>
                            </w:r>
                          </w:p>
                          <w:p w14:paraId="2A600069" w14:textId="77777777" w:rsidR="00CD7855" w:rsidRDefault="00CD7855" w:rsidP="00D023E1">
                            <w:pPr>
                              <w:jc w:val="center"/>
                            </w:pPr>
                            <w:r>
                              <w:t>Faculty of Computer and Information Sciences,</w:t>
                            </w:r>
                          </w:p>
                          <w:p w14:paraId="3FFC86C6" w14:textId="77777777" w:rsidR="00CD7855" w:rsidRDefault="00CD7855" w:rsidP="00D023E1">
                            <w:pPr>
                              <w:jc w:val="center"/>
                            </w:pPr>
                            <w:r>
                              <w:t>Ain Shams University.</w:t>
                            </w:r>
                          </w:p>
                          <w:p w14:paraId="55CB3079" w14:textId="77777777" w:rsidR="00CD7855" w:rsidRDefault="00CD7855" w:rsidP="00D023E1">
                            <w:pPr>
                              <w:jc w:val="center"/>
                            </w:pPr>
                          </w:p>
                          <w:p w14:paraId="6F0F63ED" w14:textId="77777777" w:rsidR="00CD7855" w:rsidRDefault="00CD7855"/>
                          <w:p w14:paraId="3C79705C" w14:textId="77777777" w:rsidR="00CD7855" w:rsidRPr="00D023E1" w:rsidRDefault="00CD7855" w:rsidP="00D023E1">
                            <w:pPr>
                              <w:jc w:val="center"/>
                              <w:rPr>
                                <w:b/>
                                <w:bCs/>
                                <w:sz w:val="36"/>
                                <w:szCs w:val="36"/>
                              </w:rPr>
                            </w:pPr>
                            <w:r w:rsidRPr="00D023E1">
                              <w:rPr>
                                <w:b/>
                                <w:bCs/>
                                <w:sz w:val="36"/>
                                <w:szCs w:val="36"/>
                              </w:rPr>
                              <w:t>Under Supervision of</w:t>
                            </w:r>
                            <w:r>
                              <w:rPr>
                                <w:b/>
                                <w:bCs/>
                                <w:sz w:val="36"/>
                                <w:szCs w:val="36"/>
                              </w:rPr>
                              <w:t xml:space="preserve"> :</w:t>
                            </w:r>
                          </w:p>
                          <w:p w14:paraId="19D85D9B" w14:textId="77777777" w:rsidR="00CD7855" w:rsidRDefault="00CD7855" w:rsidP="00D023E1">
                            <w:pPr>
                              <w:jc w:val="center"/>
                            </w:pPr>
                          </w:p>
                          <w:p w14:paraId="1C8BB12B" w14:textId="77777777" w:rsidR="00CD7855" w:rsidRDefault="00CD7855" w:rsidP="00D023E1">
                            <w:pPr>
                              <w:jc w:val="center"/>
                            </w:pPr>
                            <w:r>
                              <w:t>[Dr. Maryam Nabil]</w:t>
                            </w:r>
                          </w:p>
                          <w:p w14:paraId="36187864" w14:textId="77777777" w:rsidR="00CD7855" w:rsidRDefault="00CD7855" w:rsidP="00D023E1">
                            <w:pPr>
                              <w:jc w:val="center"/>
                            </w:pPr>
                            <w:r>
                              <w:t>[</w:t>
                            </w:r>
                            <w:r w:rsidRPr="00A055FA">
                              <w:t>Lecturer</w:t>
                            </w:r>
                            <w:r>
                              <w:t>],</w:t>
                            </w:r>
                          </w:p>
                          <w:p w14:paraId="63CF6FE3" w14:textId="77777777" w:rsidR="00CD7855" w:rsidRDefault="00CD7855" w:rsidP="00D023E1">
                            <w:pPr>
                              <w:jc w:val="center"/>
                            </w:pPr>
                            <w:r>
                              <w:t>S</w:t>
                            </w:r>
                            <w:r w:rsidRPr="004C53AF">
                              <w:t xml:space="preserve">cientific </w:t>
                            </w:r>
                            <w:r>
                              <w:t>C</w:t>
                            </w:r>
                            <w:r w:rsidRPr="004C53AF">
                              <w:t>omputing</w:t>
                            </w:r>
                            <w:r>
                              <w:t xml:space="preserve"> Department,</w:t>
                            </w:r>
                          </w:p>
                          <w:p w14:paraId="28045652" w14:textId="77777777" w:rsidR="00CD7855" w:rsidRDefault="00CD7855" w:rsidP="00D023E1">
                            <w:pPr>
                              <w:jc w:val="center"/>
                            </w:pPr>
                            <w:r>
                              <w:t>Faculty of Computer and Information Sciences,</w:t>
                            </w:r>
                          </w:p>
                          <w:p w14:paraId="49704F1F" w14:textId="77777777" w:rsidR="00CD7855" w:rsidRDefault="00CD7855" w:rsidP="00D023E1">
                            <w:pPr>
                              <w:jc w:val="center"/>
                            </w:pPr>
                            <w:r>
                              <w:t>Ain Shams University.</w:t>
                            </w:r>
                          </w:p>
                          <w:p w14:paraId="74982F1A" w14:textId="77777777" w:rsidR="00CD7855" w:rsidRDefault="00CD7855" w:rsidP="00D023E1">
                            <w:pPr>
                              <w:jc w:val="center"/>
                            </w:pPr>
                          </w:p>
                          <w:p w14:paraId="0D53E64B" w14:textId="77777777" w:rsidR="00CD7855" w:rsidRDefault="00CD7855" w:rsidP="00D023E1">
                            <w:pPr>
                              <w:jc w:val="center"/>
                            </w:pPr>
                            <w:r>
                              <w:t>[Yoman Ahmed]</w:t>
                            </w:r>
                          </w:p>
                          <w:p w14:paraId="66B689CF" w14:textId="77777777" w:rsidR="00CD7855" w:rsidRDefault="00CD7855" w:rsidP="00D023E1">
                            <w:pPr>
                              <w:jc w:val="center"/>
                            </w:pPr>
                            <w:r>
                              <w:t>[Teaching Assistant],</w:t>
                            </w:r>
                          </w:p>
                          <w:p w14:paraId="03D1BDBE" w14:textId="77777777" w:rsidR="00CD7855" w:rsidRDefault="00CD7855" w:rsidP="00D023E1">
                            <w:pPr>
                              <w:jc w:val="center"/>
                            </w:pPr>
                            <w:r>
                              <w:t>Computer Science Department,</w:t>
                            </w:r>
                          </w:p>
                          <w:p w14:paraId="2068D8F3" w14:textId="77777777" w:rsidR="00CD7855" w:rsidRDefault="00CD7855" w:rsidP="00D023E1">
                            <w:pPr>
                              <w:jc w:val="center"/>
                            </w:pPr>
                            <w:r>
                              <w:t>Faculty of Computer and Information Sciences,</w:t>
                            </w:r>
                          </w:p>
                          <w:p w14:paraId="71579B38" w14:textId="77777777" w:rsidR="00CD7855" w:rsidRDefault="00CD7855" w:rsidP="00D023E1">
                            <w:pPr>
                              <w:jc w:val="center"/>
                            </w:pPr>
                            <w:r>
                              <w:t>Ain Shams University.</w:t>
                            </w:r>
                          </w:p>
                          <w:p w14:paraId="48EAB558" w14:textId="77777777" w:rsidR="00CD7855" w:rsidRDefault="00CD7855" w:rsidP="00D023E1">
                            <w:pPr>
                              <w:jc w:val="center"/>
                            </w:pPr>
                          </w:p>
                          <w:p w14:paraId="6F3BD080" w14:textId="77777777" w:rsidR="00CD7855" w:rsidRDefault="00CD7855"/>
                          <w:p w14:paraId="781CDC3D" w14:textId="64BAAF0A" w:rsidR="00CD7855" w:rsidRPr="00D023E1" w:rsidRDefault="00CD7855" w:rsidP="00D023E1">
                            <w:pPr>
                              <w:jc w:val="center"/>
                              <w:rPr>
                                <w:b/>
                                <w:bCs/>
                                <w:sz w:val="36"/>
                                <w:szCs w:val="36"/>
                              </w:rPr>
                            </w:pPr>
                            <w:r w:rsidRPr="00D023E1">
                              <w:rPr>
                                <w:b/>
                                <w:bCs/>
                                <w:sz w:val="36"/>
                                <w:szCs w:val="36"/>
                              </w:rPr>
                              <w:t>Under Supervision of</w:t>
                            </w:r>
                            <w:r>
                              <w:rPr>
                                <w:b/>
                                <w:bCs/>
                                <w:sz w:val="36"/>
                                <w:szCs w:val="36"/>
                              </w:rPr>
                              <w:t xml:space="preserve"> :</w:t>
                            </w:r>
                          </w:p>
                          <w:p w14:paraId="0639F64B" w14:textId="77777777" w:rsidR="00CD7855" w:rsidRDefault="00CD7855" w:rsidP="00D023E1">
                            <w:pPr>
                              <w:jc w:val="center"/>
                            </w:pPr>
                          </w:p>
                          <w:p w14:paraId="78AA3E89" w14:textId="77777777" w:rsidR="00CD7855" w:rsidRDefault="00CD7855" w:rsidP="00D023E1">
                            <w:pPr>
                              <w:jc w:val="center"/>
                            </w:pPr>
                            <w:r>
                              <w:t>[Dr. Maryam Nabil]</w:t>
                            </w:r>
                          </w:p>
                          <w:p w14:paraId="362DFCD0" w14:textId="77777777" w:rsidR="00CD7855" w:rsidRDefault="00CD7855" w:rsidP="00D023E1">
                            <w:pPr>
                              <w:jc w:val="center"/>
                            </w:pPr>
                            <w:r>
                              <w:t>[</w:t>
                            </w:r>
                            <w:r w:rsidRPr="00A055FA">
                              <w:t>Lecturer</w:t>
                            </w:r>
                            <w:r>
                              <w:t>],</w:t>
                            </w:r>
                          </w:p>
                          <w:p w14:paraId="1D4898E6" w14:textId="77777777" w:rsidR="00CD7855" w:rsidRDefault="00CD7855" w:rsidP="00D023E1">
                            <w:pPr>
                              <w:jc w:val="center"/>
                            </w:pPr>
                            <w:r>
                              <w:t>S</w:t>
                            </w:r>
                            <w:r w:rsidRPr="004C53AF">
                              <w:t xml:space="preserve">cientific </w:t>
                            </w:r>
                            <w:r>
                              <w:t>C</w:t>
                            </w:r>
                            <w:r w:rsidRPr="004C53AF">
                              <w:t>omputing</w:t>
                            </w:r>
                            <w:r>
                              <w:t xml:space="preserve"> Department,</w:t>
                            </w:r>
                          </w:p>
                          <w:p w14:paraId="051E6129" w14:textId="77777777" w:rsidR="00CD7855" w:rsidRDefault="00CD7855" w:rsidP="00D023E1">
                            <w:pPr>
                              <w:jc w:val="center"/>
                            </w:pPr>
                            <w:r>
                              <w:t>Faculty of Computer and Information Sciences,</w:t>
                            </w:r>
                          </w:p>
                          <w:p w14:paraId="79821ECF" w14:textId="77777777" w:rsidR="00CD7855" w:rsidRDefault="00CD7855" w:rsidP="00D023E1">
                            <w:pPr>
                              <w:jc w:val="center"/>
                            </w:pPr>
                            <w:r>
                              <w:t>Ain Shams University.</w:t>
                            </w:r>
                          </w:p>
                          <w:p w14:paraId="0FE4DEE4" w14:textId="77777777" w:rsidR="00CD7855" w:rsidRDefault="00CD7855" w:rsidP="00D023E1">
                            <w:pPr>
                              <w:jc w:val="center"/>
                            </w:pPr>
                          </w:p>
                          <w:p w14:paraId="5A4795B0" w14:textId="77777777" w:rsidR="00CD7855" w:rsidRDefault="00CD7855" w:rsidP="00D023E1">
                            <w:pPr>
                              <w:jc w:val="center"/>
                            </w:pPr>
                            <w:r>
                              <w:t>[Yoman Ahmed]</w:t>
                            </w:r>
                          </w:p>
                          <w:p w14:paraId="07465802" w14:textId="77777777" w:rsidR="00CD7855" w:rsidRDefault="00CD7855" w:rsidP="00D023E1">
                            <w:pPr>
                              <w:jc w:val="center"/>
                            </w:pPr>
                            <w:r>
                              <w:t>[Teaching Assistant],</w:t>
                            </w:r>
                          </w:p>
                          <w:p w14:paraId="30AAFAC0" w14:textId="77777777" w:rsidR="00CD7855" w:rsidRDefault="00CD7855" w:rsidP="00D023E1">
                            <w:pPr>
                              <w:jc w:val="center"/>
                            </w:pPr>
                            <w:r>
                              <w:t>Computer Science Department,</w:t>
                            </w:r>
                          </w:p>
                          <w:p w14:paraId="2A62702B" w14:textId="77777777" w:rsidR="00CD7855" w:rsidRDefault="00CD7855" w:rsidP="00D023E1">
                            <w:pPr>
                              <w:jc w:val="center"/>
                            </w:pPr>
                            <w:r>
                              <w:t>Faculty of Computer and Information Sciences,</w:t>
                            </w:r>
                          </w:p>
                          <w:p w14:paraId="1D75E1FD" w14:textId="77777777" w:rsidR="00CD7855" w:rsidRDefault="00CD7855" w:rsidP="00D023E1">
                            <w:pPr>
                              <w:jc w:val="center"/>
                            </w:pPr>
                            <w:r>
                              <w:t>Ain Shams University.</w:t>
                            </w:r>
                          </w:p>
                          <w:p w14:paraId="4E6B5B82" w14:textId="77777777" w:rsidR="00CD7855" w:rsidRDefault="00CD7855" w:rsidP="00D023E1">
                            <w:pPr>
                              <w:jc w:val="center"/>
                            </w:pPr>
                          </w:p>
                          <w:p w14:paraId="07A277B3" w14:textId="77777777" w:rsidR="00CD7855" w:rsidRDefault="00CD7855"/>
                          <w:p w14:paraId="7403CD59" w14:textId="7ED6CFF6" w:rsidR="00CD7855" w:rsidRPr="00D023E1" w:rsidRDefault="00CD7855" w:rsidP="00D023E1">
                            <w:pPr>
                              <w:jc w:val="center"/>
                              <w:rPr>
                                <w:b/>
                                <w:bCs/>
                                <w:sz w:val="36"/>
                                <w:szCs w:val="36"/>
                              </w:rPr>
                            </w:pPr>
                            <w:r w:rsidRPr="00D023E1">
                              <w:rPr>
                                <w:b/>
                                <w:bCs/>
                                <w:sz w:val="36"/>
                                <w:szCs w:val="36"/>
                              </w:rPr>
                              <w:t>Under Supervision of</w:t>
                            </w:r>
                            <w:r>
                              <w:rPr>
                                <w:b/>
                                <w:bCs/>
                                <w:sz w:val="36"/>
                                <w:szCs w:val="36"/>
                              </w:rPr>
                              <w:t xml:space="preserve"> :</w:t>
                            </w:r>
                          </w:p>
                          <w:p w14:paraId="50E9CDCF" w14:textId="77777777" w:rsidR="00CD7855" w:rsidRDefault="00CD7855" w:rsidP="00D023E1">
                            <w:pPr>
                              <w:jc w:val="center"/>
                            </w:pPr>
                          </w:p>
                          <w:p w14:paraId="34896F6B" w14:textId="316909C4" w:rsidR="00CD7855" w:rsidRDefault="00CD7855" w:rsidP="00D023E1">
                            <w:pPr>
                              <w:jc w:val="center"/>
                            </w:pPr>
                            <w:r>
                              <w:t>[Dr. Maryam Nabil]</w:t>
                            </w:r>
                          </w:p>
                          <w:p w14:paraId="178420F5" w14:textId="6A8B6BD0" w:rsidR="00CD7855" w:rsidRDefault="00CD7855" w:rsidP="00D023E1">
                            <w:pPr>
                              <w:jc w:val="center"/>
                            </w:pPr>
                            <w:r>
                              <w:t>[</w:t>
                            </w:r>
                            <w:r w:rsidRPr="00A055FA">
                              <w:t>Lecturer</w:t>
                            </w:r>
                            <w:r>
                              <w:t>],</w:t>
                            </w:r>
                          </w:p>
                          <w:p w14:paraId="42F11C9D" w14:textId="25DFF420" w:rsidR="00CD7855" w:rsidRDefault="00CD7855" w:rsidP="00D023E1">
                            <w:pPr>
                              <w:jc w:val="center"/>
                            </w:pPr>
                            <w:r>
                              <w:t>S</w:t>
                            </w:r>
                            <w:r w:rsidRPr="004C53AF">
                              <w:t xml:space="preserve">cientific </w:t>
                            </w:r>
                            <w:r>
                              <w:t>C</w:t>
                            </w:r>
                            <w:r w:rsidRPr="004C53AF">
                              <w:t>omputing</w:t>
                            </w:r>
                            <w:r>
                              <w:t xml:space="preserve"> Department,</w:t>
                            </w:r>
                          </w:p>
                          <w:p w14:paraId="36E3830F" w14:textId="77777777" w:rsidR="00CD7855" w:rsidRDefault="00CD7855" w:rsidP="00D023E1">
                            <w:pPr>
                              <w:jc w:val="center"/>
                            </w:pPr>
                            <w:r>
                              <w:t>Faculty of Computer and Information Sciences,</w:t>
                            </w:r>
                          </w:p>
                          <w:p w14:paraId="5127AFFD" w14:textId="77777777" w:rsidR="00CD7855" w:rsidRDefault="00CD7855" w:rsidP="00D023E1">
                            <w:pPr>
                              <w:jc w:val="center"/>
                            </w:pPr>
                            <w:r>
                              <w:t>Ain Shams University.</w:t>
                            </w:r>
                          </w:p>
                          <w:p w14:paraId="7A975912" w14:textId="77777777" w:rsidR="00CD7855" w:rsidRDefault="00CD7855" w:rsidP="00D023E1">
                            <w:pPr>
                              <w:jc w:val="center"/>
                            </w:pPr>
                          </w:p>
                          <w:p w14:paraId="1B40F16A" w14:textId="2A879A93" w:rsidR="00CD7855" w:rsidRDefault="00CD7855" w:rsidP="00D023E1">
                            <w:pPr>
                              <w:jc w:val="center"/>
                            </w:pPr>
                            <w:r>
                              <w:t>[Yoman Ahmed]</w:t>
                            </w:r>
                          </w:p>
                          <w:p w14:paraId="257A3C50" w14:textId="0752BF95" w:rsidR="00CD7855" w:rsidRDefault="00CD7855" w:rsidP="00D023E1">
                            <w:pPr>
                              <w:jc w:val="center"/>
                            </w:pPr>
                            <w:r>
                              <w:t>[Teaching Assistant],</w:t>
                            </w:r>
                          </w:p>
                          <w:p w14:paraId="5D688381" w14:textId="4063380B" w:rsidR="00CD7855" w:rsidRDefault="00CD7855" w:rsidP="00D023E1">
                            <w:pPr>
                              <w:jc w:val="center"/>
                            </w:pPr>
                            <w:r>
                              <w:t>Computer Science Department,</w:t>
                            </w:r>
                          </w:p>
                          <w:p w14:paraId="0D89DFC8" w14:textId="77777777" w:rsidR="00CD7855" w:rsidRDefault="00CD7855" w:rsidP="00D023E1">
                            <w:pPr>
                              <w:jc w:val="center"/>
                            </w:pPr>
                            <w:r>
                              <w:t>Faculty of Computer and Information Sciences,</w:t>
                            </w:r>
                          </w:p>
                          <w:p w14:paraId="7D5AAF0E" w14:textId="77777777" w:rsidR="00CD7855" w:rsidRDefault="00CD7855" w:rsidP="00D023E1">
                            <w:pPr>
                              <w:jc w:val="center"/>
                            </w:pPr>
                            <w:r>
                              <w:t>Ain Shams University.</w:t>
                            </w:r>
                          </w:p>
                          <w:p w14:paraId="1AFA9D28" w14:textId="77777777" w:rsidR="00CD7855" w:rsidRDefault="00CD7855" w:rsidP="00D023E1">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909610" id="_x0000_s1034" type="#_x0000_t202" style="position:absolute;margin-left:35.65pt;margin-top:429pt;width:395.6pt;height:20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" stroked="f">
                <v:textbox>
                  <w:txbxContent>
                    <w:p w14:paraId="6EECF38F" w14:textId="77777777" w:rsidR="00CD7855" w:rsidRPr="00D023E1" w:rsidRDefault="00CD7855" w:rsidP="00D023E1">
                      <w:pPr>
                        <w:jc w:val="center"/>
                        <w:rPr>
                          <w:b/>
                          <w:bCs/>
                          <w:sz w:val="36"/>
                          <w:szCs w:val="36"/>
                        </w:rPr>
                      </w:pPr>
                      <w:r w:rsidRPr="00D023E1">
                        <w:rPr>
                          <w:b/>
                          <w:bCs/>
                          <w:sz w:val="36"/>
                          <w:szCs w:val="36"/>
                        </w:rPr>
                        <w:t>Under Supervision of</w:t>
                      </w:r>
                      <w:r>
                        <w:rPr>
                          <w:b/>
                          <w:bCs/>
                          <w:sz w:val="36"/>
                          <w:szCs w:val="36"/>
                        </w:rPr>
                        <w:t xml:space="preserve"> :</w:t>
                      </w:r>
                    </w:p>
                    <w:p w14:paraId="1348B501" w14:textId="77777777" w:rsidR="00CD7855" w:rsidRDefault="00CD7855" w:rsidP="00D023E1">
                      <w:pPr>
                        <w:jc w:val="center"/>
                      </w:pPr>
                    </w:p>
                    <w:p w14:paraId="6754AB2C" w14:textId="77777777" w:rsidR="00CD7855" w:rsidRDefault="00CD7855" w:rsidP="00D023E1">
                      <w:pPr>
                        <w:jc w:val="center"/>
                      </w:pPr>
                      <w:r>
                        <w:t>[Dr. Maryam Nabil]</w:t>
                      </w:r>
                    </w:p>
                    <w:p w14:paraId="36379F96" w14:textId="77777777" w:rsidR="00CD7855" w:rsidRDefault="00CD7855" w:rsidP="00D023E1">
                      <w:pPr>
                        <w:jc w:val="center"/>
                      </w:pPr>
                      <w:r>
                        <w:t>[</w:t>
                      </w:r>
                      <w:r w:rsidRPr="00A055FA">
                        <w:t>Lecturer</w:t>
                      </w:r>
                      <w:r>
                        <w:t>],</w:t>
                      </w:r>
                    </w:p>
                    <w:p w14:paraId="0EF206DA" w14:textId="77777777" w:rsidR="00CD7855" w:rsidRDefault="00CD7855" w:rsidP="00D023E1">
                      <w:pPr>
                        <w:jc w:val="center"/>
                      </w:pPr>
                      <w:r>
                        <w:t>S</w:t>
                      </w:r>
                      <w:r w:rsidRPr="004C53AF">
                        <w:t xml:space="preserve">cientific </w:t>
                      </w:r>
                      <w:r>
                        <w:t>C</w:t>
                      </w:r>
                      <w:r w:rsidRPr="004C53AF">
                        <w:t>omputing</w:t>
                      </w:r>
                      <w:r>
                        <w:t xml:space="preserve"> Department,</w:t>
                      </w:r>
                    </w:p>
                    <w:p w14:paraId="75FD8600" w14:textId="77777777" w:rsidR="00CD7855" w:rsidRDefault="00CD7855" w:rsidP="00D023E1">
                      <w:pPr>
                        <w:jc w:val="center"/>
                      </w:pPr>
                      <w:r>
                        <w:t>Faculty of Computer and Information Sciences,</w:t>
                      </w:r>
                    </w:p>
                    <w:p w14:paraId="1A0A9FAB" w14:textId="77777777" w:rsidR="00CD7855" w:rsidRDefault="00CD7855" w:rsidP="00D023E1">
                      <w:pPr>
                        <w:jc w:val="center"/>
                      </w:pPr>
                      <w:r>
                        <w:t>Ain Shams University.</w:t>
                      </w:r>
                    </w:p>
                    <w:p w14:paraId="249C2BBB" w14:textId="77777777" w:rsidR="00CD7855" w:rsidRDefault="00CD7855" w:rsidP="00D023E1">
                      <w:pPr>
                        <w:jc w:val="center"/>
                      </w:pPr>
                    </w:p>
                    <w:p w14:paraId="164658C9" w14:textId="6BE1EB00" w:rsidR="00CD7855" w:rsidRDefault="00CD7855" w:rsidP="00D023E1">
                      <w:pPr>
                        <w:jc w:val="center"/>
                      </w:pPr>
                      <w:r>
                        <w:t>[Yom</w:t>
                      </w:r>
                      <w:r w:rsidR="00603F4A">
                        <w:t>na</w:t>
                      </w:r>
                      <w:r>
                        <w:t xml:space="preserve"> Ahmed]</w:t>
                      </w:r>
                    </w:p>
                    <w:p w14:paraId="23C8E52C" w14:textId="77777777" w:rsidR="00CD7855" w:rsidRDefault="00CD7855" w:rsidP="00D023E1">
                      <w:pPr>
                        <w:jc w:val="center"/>
                      </w:pPr>
                      <w:r>
                        <w:t>[Teaching Assistant],</w:t>
                      </w:r>
                    </w:p>
                    <w:p w14:paraId="6D0C8DC4" w14:textId="77777777" w:rsidR="00CD7855" w:rsidRDefault="00CD7855" w:rsidP="00D023E1">
                      <w:pPr>
                        <w:jc w:val="center"/>
                      </w:pPr>
                      <w:r>
                        <w:t>Computer Science Department,</w:t>
                      </w:r>
                    </w:p>
                    <w:p w14:paraId="15A78EAB" w14:textId="77777777" w:rsidR="00CD7855" w:rsidRDefault="00CD7855" w:rsidP="00D023E1">
                      <w:pPr>
                        <w:jc w:val="center"/>
                      </w:pPr>
                      <w:r>
                        <w:t>Faculty of Computer and Information Sciences,</w:t>
                      </w:r>
                    </w:p>
                    <w:p w14:paraId="5818F057" w14:textId="77777777" w:rsidR="00CD7855" w:rsidRDefault="00CD7855" w:rsidP="00D023E1">
                      <w:pPr>
                        <w:jc w:val="center"/>
                      </w:pPr>
                      <w:r>
                        <w:t>Ain Shams University.</w:t>
                      </w:r>
                    </w:p>
                    <w:p w14:paraId="4FC9189D" w14:textId="77777777" w:rsidR="00CD7855" w:rsidRDefault="00CD7855" w:rsidP="00D023E1">
                      <w:pPr>
                        <w:jc w:val="center"/>
                      </w:pPr>
                    </w:p>
                    <w:p w14:paraId="70C22529" w14:textId="77777777" w:rsidR="00CD7855" w:rsidRDefault="00CD7855"/>
                    <w:p w14:paraId="631885D6" w14:textId="77777777" w:rsidR="00CD7855" w:rsidRPr="00D023E1" w:rsidRDefault="00CD7855" w:rsidP="00D023E1">
                      <w:pPr>
                        <w:jc w:val="center"/>
                        <w:rPr>
                          <w:b/>
                          <w:bCs/>
                          <w:sz w:val="36"/>
                          <w:szCs w:val="36"/>
                        </w:rPr>
                      </w:pPr>
                      <w:r w:rsidRPr="00D023E1">
                        <w:rPr>
                          <w:b/>
                          <w:bCs/>
                          <w:sz w:val="36"/>
                          <w:szCs w:val="36"/>
                        </w:rPr>
                        <w:t>Under Supervision of</w:t>
                      </w:r>
                      <w:r>
                        <w:rPr>
                          <w:b/>
                          <w:bCs/>
                          <w:sz w:val="36"/>
                          <w:szCs w:val="36"/>
                        </w:rPr>
                        <w:t xml:space="preserve"> :</w:t>
                      </w:r>
                    </w:p>
                    <w:p w14:paraId="3ED34AF8" w14:textId="77777777" w:rsidR="00CD7855" w:rsidRDefault="00CD7855" w:rsidP="00D023E1">
                      <w:pPr>
                        <w:jc w:val="center"/>
                      </w:pPr>
                    </w:p>
                    <w:p w14:paraId="4AEFD8F8" w14:textId="77777777" w:rsidR="00CD7855" w:rsidRDefault="00CD7855" w:rsidP="00D023E1">
                      <w:pPr>
                        <w:jc w:val="center"/>
                      </w:pPr>
                      <w:r>
                        <w:t>[Dr. Maryam Nabil]</w:t>
                      </w:r>
                    </w:p>
                    <w:p w14:paraId="6E6389DE" w14:textId="77777777" w:rsidR="00CD7855" w:rsidRDefault="00CD7855" w:rsidP="00D023E1">
                      <w:pPr>
                        <w:jc w:val="center"/>
                      </w:pPr>
                      <w:r>
                        <w:t>[</w:t>
                      </w:r>
                      <w:r w:rsidRPr="00A055FA">
                        <w:t>Lecturer</w:t>
                      </w:r>
                      <w:r>
                        <w:t>],</w:t>
                      </w:r>
                    </w:p>
                    <w:p w14:paraId="7BACF970" w14:textId="77777777" w:rsidR="00CD7855" w:rsidRDefault="00CD7855" w:rsidP="00D023E1">
                      <w:pPr>
                        <w:jc w:val="center"/>
                      </w:pPr>
                      <w:r>
                        <w:t>S</w:t>
                      </w:r>
                      <w:r w:rsidRPr="004C53AF">
                        <w:t xml:space="preserve">cientific </w:t>
                      </w:r>
                      <w:r>
                        <w:t>C</w:t>
                      </w:r>
                      <w:r w:rsidRPr="004C53AF">
                        <w:t>omputing</w:t>
                      </w:r>
                      <w:r>
                        <w:t xml:space="preserve"> Department,</w:t>
                      </w:r>
                    </w:p>
                    <w:p w14:paraId="35EA3E31" w14:textId="77777777" w:rsidR="00CD7855" w:rsidRDefault="00CD7855" w:rsidP="00D023E1">
                      <w:pPr>
                        <w:jc w:val="center"/>
                      </w:pPr>
                      <w:r>
                        <w:t>Faculty of Computer and Information Sciences,</w:t>
                      </w:r>
                    </w:p>
                    <w:p w14:paraId="7660A50E" w14:textId="77777777" w:rsidR="00CD7855" w:rsidRDefault="00CD7855" w:rsidP="00D023E1">
                      <w:pPr>
                        <w:jc w:val="center"/>
                      </w:pPr>
                      <w:r>
                        <w:t>Ain Shams University.</w:t>
                      </w:r>
                    </w:p>
                    <w:p w14:paraId="74A90052" w14:textId="77777777" w:rsidR="00CD7855" w:rsidRDefault="00CD7855" w:rsidP="00D023E1">
                      <w:pPr>
                        <w:jc w:val="center"/>
                      </w:pPr>
                    </w:p>
                    <w:p w14:paraId="127E3BE8" w14:textId="77777777" w:rsidR="00CD7855" w:rsidRDefault="00CD7855" w:rsidP="00D023E1">
                      <w:pPr>
                        <w:jc w:val="center"/>
                      </w:pPr>
                      <w:r>
                        <w:t>[Yoman Ahmed]</w:t>
                      </w:r>
                    </w:p>
                    <w:p w14:paraId="0FCCFF56" w14:textId="77777777" w:rsidR="00CD7855" w:rsidRDefault="00CD7855" w:rsidP="00D023E1">
                      <w:pPr>
                        <w:jc w:val="center"/>
                      </w:pPr>
                      <w:r>
                        <w:t>[Teaching Assistant],</w:t>
                      </w:r>
                    </w:p>
                    <w:p w14:paraId="466C47BB" w14:textId="77777777" w:rsidR="00CD7855" w:rsidRDefault="00CD7855" w:rsidP="00D023E1">
                      <w:pPr>
                        <w:jc w:val="center"/>
                      </w:pPr>
                      <w:r>
                        <w:t>Computer Science Department,</w:t>
                      </w:r>
                    </w:p>
                    <w:p w14:paraId="4308A155" w14:textId="77777777" w:rsidR="00CD7855" w:rsidRDefault="00CD7855" w:rsidP="00D023E1">
                      <w:pPr>
                        <w:jc w:val="center"/>
                      </w:pPr>
                      <w:r>
                        <w:t>Faculty of Computer and Information Sciences,</w:t>
                      </w:r>
                    </w:p>
                    <w:p w14:paraId="3D220FE6" w14:textId="77777777" w:rsidR="00CD7855" w:rsidRDefault="00CD7855" w:rsidP="00D023E1">
                      <w:pPr>
                        <w:jc w:val="center"/>
                      </w:pPr>
                      <w:r>
                        <w:t>Ain Shams University.</w:t>
                      </w:r>
                    </w:p>
                    <w:p w14:paraId="5EC8B21C" w14:textId="77777777" w:rsidR="00CD7855" w:rsidRDefault="00CD7855" w:rsidP="00D023E1">
                      <w:pPr>
                        <w:jc w:val="center"/>
                      </w:pPr>
                    </w:p>
                    <w:p w14:paraId="5465C7EB" w14:textId="77777777" w:rsidR="00CD7855" w:rsidRDefault="00CD7855"/>
                    <w:p w14:paraId="5FB363DA" w14:textId="77777777" w:rsidR="00CD7855" w:rsidRPr="00D023E1" w:rsidRDefault="00CD7855" w:rsidP="00D023E1">
                      <w:pPr>
                        <w:jc w:val="center"/>
                        <w:rPr>
                          <w:b/>
                          <w:bCs/>
                          <w:sz w:val="36"/>
                          <w:szCs w:val="36"/>
                        </w:rPr>
                      </w:pPr>
                      <w:r w:rsidRPr="00D023E1">
                        <w:rPr>
                          <w:b/>
                          <w:bCs/>
                          <w:sz w:val="36"/>
                          <w:szCs w:val="36"/>
                        </w:rPr>
                        <w:t>Under Supervision of</w:t>
                      </w:r>
                      <w:r>
                        <w:rPr>
                          <w:b/>
                          <w:bCs/>
                          <w:sz w:val="36"/>
                          <w:szCs w:val="36"/>
                        </w:rPr>
                        <w:t xml:space="preserve"> :</w:t>
                      </w:r>
                    </w:p>
                    <w:p w14:paraId="000A881A" w14:textId="77777777" w:rsidR="00CD7855" w:rsidRDefault="00CD7855" w:rsidP="00D023E1">
                      <w:pPr>
                        <w:jc w:val="center"/>
                      </w:pPr>
                    </w:p>
                    <w:p w14:paraId="2F14021F" w14:textId="77777777" w:rsidR="00CD7855" w:rsidRDefault="00CD7855" w:rsidP="00D023E1">
                      <w:pPr>
                        <w:jc w:val="center"/>
                      </w:pPr>
                      <w:r>
                        <w:t>[Dr. Maryam Nabil]</w:t>
                      </w:r>
                    </w:p>
                    <w:p w14:paraId="2DA22D57" w14:textId="77777777" w:rsidR="00CD7855" w:rsidRDefault="00CD7855" w:rsidP="00D023E1">
                      <w:pPr>
                        <w:jc w:val="center"/>
                      </w:pPr>
                      <w:r>
                        <w:t>[</w:t>
                      </w:r>
                      <w:r w:rsidRPr="00A055FA">
                        <w:t>Lecturer</w:t>
                      </w:r>
                      <w:r>
                        <w:t>],</w:t>
                      </w:r>
                    </w:p>
                    <w:p w14:paraId="41B22E0F" w14:textId="77777777" w:rsidR="00CD7855" w:rsidRDefault="00CD7855" w:rsidP="00D023E1">
                      <w:pPr>
                        <w:jc w:val="center"/>
                      </w:pPr>
                      <w:r>
                        <w:t>S</w:t>
                      </w:r>
                      <w:r w:rsidRPr="004C53AF">
                        <w:t xml:space="preserve">cientific </w:t>
                      </w:r>
                      <w:r>
                        <w:t>C</w:t>
                      </w:r>
                      <w:r w:rsidRPr="004C53AF">
                        <w:t>omputing</w:t>
                      </w:r>
                      <w:r>
                        <w:t xml:space="preserve"> Department,</w:t>
                      </w:r>
                    </w:p>
                    <w:p w14:paraId="6B9DCBEA" w14:textId="77777777" w:rsidR="00CD7855" w:rsidRDefault="00CD7855" w:rsidP="00D023E1">
                      <w:pPr>
                        <w:jc w:val="center"/>
                      </w:pPr>
                      <w:r>
                        <w:t>Faculty of Computer and Information Sciences,</w:t>
                      </w:r>
                    </w:p>
                    <w:p w14:paraId="1FA4C160" w14:textId="77777777" w:rsidR="00CD7855" w:rsidRDefault="00CD7855" w:rsidP="00D023E1">
                      <w:pPr>
                        <w:jc w:val="center"/>
                      </w:pPr>
                      <w:r>
                        <w:t>Ain Shams University.</w:t>
                      </w:r>
                    </w:p>
                    <w:p w14:paraId="0E9B52F9" w14:textId="77777777" w:rsidR="00CD7855" w:rsidRDefault="00CD7855" w:rsidP="00D023E1">
                      <w:pPr>
                        <w:jc w:val="center"/>
                      </w:pPr>
                    </w:p>
                    <w:p w14:paraId="77CADECA" w14:textId="77777777" w:rsidR="00CD7855" w:rsidRDefault="00CD7855" w:rsidP="00D023E1">
                      <w:pPr>
                        <w:jc w:val="center"/>
                      </w:pPr>
                      <w:r>
                        <w:t>[Yoman Ahmed]</w:t>
                      </w:r>
                    </w:p>
                    <w:p w14:paraId="3CD1DE66" w14:textId="77777777" w:rsidR="00CD7855" w:rsidRDefault="00CD7855" w:rsidP="00D023E1">
                      <w:pPr>
                        <w:jc w:val="center"/>
                      </w:pPr>
                      <w:r>
                        <w:t>[Teaching Assistant],</w:t>
                      </w:r>
                    </w:p>
                    <w:p w14:paraId="5A4DC200" w14:textId="77777777" w:rsidR="00CD7855" w:rsidRDefault="00CD7855" w:rsidP="00D023E1">
                      <w:pPr>
                        <w:jc w:val="center"/>
                      </w:pPr>
                      <w:r>
                        <w:t>Computer Science Department,</w:t>
                      </w:r>
                    </w:p>
                    <w:p w14:paraId="741856C2" w14:textId="77777777" w:rsidR="00CD7855" w:rsidRDefault="00CD7855" w:rsidP="00D023E1">
                      <w:pPr>
                        <w:jc w:val="center"/>
                      </w:pPr>
                      <w:r>
                        <w:t>Faculty of Computer and Information Sciences,</w:t>
                      </w:r>
                    </w:p>
                    <w:p w14:paraId="64C54BBB" w14:textId="77777777" w:rsidR="00CD7855" w:rsidRDefault="00CD7855" w:rsidP="00D023E1">
                      <w:pPr>
                        <w:jc w:val="center"/>
                      </w:pPr>
                      <w:r>
                        <w:t>Ain Shams University.</w:t>
                      </w:r>
                    </w:p>
                    <w:p w14:paraId="7FF73D7D" w14:textId="77777777" w:rsidR="00CD7855" w:rsidRDefault="00CD7855" w:rsidP="00D023E1">
                      <w:pPr>
                        <w:jc w:val="center"/>
                      </w:pPr>
                    </w:p>
                    <w:p w14:paraId="4AFEEE94" w14:textId="77777777" w:rsidR="00CD7855" w:rsidRDefault="00CD7855"/>
                    <w:p w14:paraId="31137B82" w14:textId="77777777" w:rsidR="00CD7855" w:rsidRPr="00D023E1" w:rsidRDefault="00CD7855" w:rsidP="00D023E1">
                      <w:pPr>
                        <w:jc w:val="center"/>
                        <w:rPr>
                          <w:b/>
                          <w:bCs/>
                          <w:sz w:val="36"/>
                          <w:szCs w:val="36"/>
                        </w:rPr>
                      </w:pPr>
                      <w:r w:rsidRPr="00D023E1">
                        <w:rPr>
                          <w:b/>
                          <w:bCs/>
                          <w:sz w:val="36"/>
                          <w:szCs w:val="36"/>
                        </w:rPr>
                        <w:t>Under Supervision of</w:t>
                      </w:r>
                      <w:r>
                        <w:rPr>
                          <w:b/>
                          <w:bCs/>
                          <w:sz w:val="36"/>
                          <w:szCs w:val="36"/>
                        </w:rPr>
                        <w:t xml:space="preserve"> :</w:t>
                      </w:r>
                    </w:p>
                    <w:p w14:paraId="5375F89A" w14:textId="77777777" w:rsidR="00CD7855" w:rsidRDefault="00CD7855" w:rsidP="00D023E1">
                      <w:pPr>
                        <w:jc w:val="center"/>
                      </w:pPr>
                    </w:p>
                    <w:p w14:paraId="6FCF05A2" w14:textId="77777777" w:rsidR="00CD7855" w:rsidRDefault="00CD7855" w:rsidP="00D023E1">
                      <w:pPr>
                        <w:jc w:val="center"/>
                      </w:pPr>
                      <w:r>
                        <w:t>[Dr. Maryam Nabil]</w:t>
                      </w:r>
                    </w:p>
                    <w:p w14:paraId="741801F2" w14:textId="77777777" w:rsidR="00CD7855" w:rsidRDefault="00CD7855" w:rsidP="00D023E1">
                      <w:pPr>
                        <w:jc w:val="center"/>
                      </w:pPr>
                      <w:r>
                        <w:t>[</w:t>
                      </w:r>
                      <w:r w:rsidRPr="00A055FA">
                        <w:t>Lecturer</w:t>
                      </w:r>
                      <w:r>
                        <w:t>],</w:t>
                      </w:r>
                    </w:p>
                    <w:p w14:paraId="580FA8E8" w14:textId="77777777" w:rsidR="00CD7855" w:rsidRDefault="00CD7855" w:rsidP="00D023E1">
                      <w:pPr>
                        <w:jc w:val="center"/>
                      </w:pPr>
                      <w:r>
                        <w:t>S</w:t>
                      </w:r>
                      <w:r w:rsidRPr="004C53AF">
                        <w:t xml:space="preserve">cientific </w:t>
                      </w:r>
                      <w:r>
                        <w:t>C</w:t>
                      </w:r>
                      <w:r w:rsidRPr="004C53AF">
                        <w:t>omputing</w:t>
                      </w:r>
                      <w:r>
                        <w:t xml:space="preserve"> Department,</w:t>
                      </w:r>
                    </w:p>
                    <w:p w14:paraId="6BCFC031" w14:textId="77777777" w:rsidR="00CD7855" w:rsidRDefault="00CD7855" w:rsidP="00D023E1">
                      <w:pPr>
                        <w:jc w:val="center"/>
                      </w:pPr>
                      <w:r>
                        <w:t>Faculty of Computer and Information Sciences,</w:t>
                      </w:r>
                    </w:p>
                    <w:p w14:paraId="1C0D17EE" w14:textId="77777777" w:rsidR="00CD7855" w:rsidRDefault="00CD7855" w:rsidP="00D023E1">
                      <w:pPr>
                        <w:jc w:val="center"/>
                      </w:pPr>
                      <w:r>
                        <w:t>Ain Shams University.</w:t>
                      </w:r>
                    </w:p>
                    <w:p w14:paraId="3D5BD051" w14:textId="77777777" w:rsidR="00CD7855" w:rsidRDefault="00CD7855" w:rsidP="00D023E1">
                      <w:pPr>
                        <w:jc w:val="center"/>
                      </w:pPr>
                    </w:p>
                    <w:p w14:paraId="06537883" w14:textId="77777777" w:rsidR="00CD7855" w:rsidRDefault="00CD7855" w:rsidP="00D023E1">
                      <w:pPr>
                        <w:jc w:val="center"/>
                      </w:pPr>
                      <w:r>
                        <w:t>[Yoman Ahmed]</w:t>
                      </w:r>
                    </w:p>
                    <w:p w14:paraId="4B42FF33" w14:textId="77777777" w:rsidR="00CD7855" w:rsidRDefault="00CD7855" w:rsidP="00D023E1">
                      <w:pPr>
                        <w:jc w:val="center"/>
                      </w:pPr>
                      <w:r>
                        <w:t>[Teaching Assistant],</w:t>
                      </w:r>
                    </w:p>
                    <w:p w14:paraId="6445178D" w14:textId="77777777" w:rsidR="00CD7855" w:rsidRDefault="00CD7855" w:rsidP="00D023E1">
                      <w:pPr>
                        <w:jc w:val="center"/>
                      </w:pPr>
                      <w:r>
                        <w:t>Computer Science Department,</w:t>
                      </w:r>
                    </w:p>
                    <w:p w14:paraId="49A555C3" w14:textId="77777777" w:rsidR="00CD7855" w:rsidRDefault="00CD7855" w:rsidP="00D023E1">
                      <w:pPr>
                        <w:jc w:val="center"/>
                      </w:pPr>
                      <w:r>
                        <w:t>Faculty of Computer and Information Sciences,</w:t>
                      </w:r>
                    </w:p>
                    <w:p w14:paraId="66D7F600" w14:textId="77777777" w:rsidR="00CD7855" w:rsidRDefault="00CD7855" w:rsidP="00D023E1">
                      <w:pPr>
                        <w:jc w:val="center"/>
                      </w:pPr>
                      <w:r>
                        <w:t>Ain Shams University.</w:t>
                      </w:r>
                    </w:p>
                    <w:p w14:paraId="060547E1" w14:textId="77777777" w:rsidR="00CD7855" w:rsidRDefault="00CD7855" w:rsidP="00D023E1">
                      <w:pPr>
                        <w:jc w:val="center"/>
                      </w:pPr>
                    </w:p>
                    <w:p w14:paraId="13A3291B" w14:textId="77777777" w:rsidR="00CD7855" w:rsidRDefault="00CD7855"/>
                    <w:p w14:paraId="6C226350" w14:textId="756CA448" w:rsidR="00CD7855" w:rsidRPr="00D023E1" w:rsidRDefault="00CD7855" w:rsidP="00D023E1">
                      <w:pPr>
                        <w:jc w:val="center"/>
                        <w:rPr>
                          <w:b/>
                          <w:bCs/>
                          <w:sz w:val="36"/>
                          <w:szCs w:val="36"/>
                        </w:rPr>
                      </w:pPr>
                      <w:r w:rsidRPr="00D023E1">
                        <w:rPr>
                          <w:b/>
                          <w:bCs/>
                          <w:sz w:val="36"/>
                          <w:szCs w:val="36"/>
                        </w:rPr>
                        <w:t>Under Supervision of</w:t>
                      </w:r>
                      <w:r>
                        <w:rPr>
                          <w:b/>
                          <w:bCs/>
                          <w:sz w:val="36"/>
                          <w:szCs w:val="36"/>
                        </w:rPr>
                        <w:t xml:space="preserve"> :</w:t>
                      </w:r>
                    </w:p>
                    <w:p w14:paraId="7E48D4A4" w14:textId="77777777" w:rsidR="00CD7855" w:rsidRDefault="00CD7855" w:rsidP="00D023E1">
                      <w:pPr>
                        <w:jc w:val="center"/>
                      </w:pPr>
                    </w:p>
                    <w:p w14:paraId="4B129D06" w14:textId="77777777" w:rsidR="00CD7855" w:rsidRDefault="00CD7855" w:rsidP="00D023E1">
                      <w:pPr>
                        <w:jc w:val="center"/>
                      </w:pPr>
                      <w:r>
                        <w:t>[Dr. Maryam Nabil]</w:t>
                      </w:r>
                    </w:p>
                    <w:p w14:paraId="241EDC5A" w14:textId="77777777" w:rsidR="00CD7855" w:rsidRDefault="00CD7855" w:rsidP="00D023E1">
                      <w:pPr>
                        <w:jc w:val="center"/>
                      </w:pPr>
                      <w:r>
                        <w:t>[</w:t>
                      </w:r>
                      <w:r w:rsidRPr="00A055FA">
                        <w:t>Lecturer</w:t>
                      </w:r>
                      <w:r>
                        <w:t>],</w:t>
                      </w:r>
                    </w:p>
                    <w:p w14:paraId="4EF8351F" w14:textId="77777777" w:rsidR="00CD7855" w:rsidRDefault="00CD7855" w:rsidP="00D023E1">
                      <w:pPr>
                        <w:jc w:val="center"/>
                      </w:pPr>
                      <w:r>
                        <w:t>S</w:t>
                      </w:r>
                      <w:r w:rsidRPr="004C53AF">
                        <w:t xml:space="preserve">cientific </w:t>
                      </w:r>
                      <w:r>
                        <w:t>C</w:t>
                      </w:r>
                      <w:r w:rsidRPr="004C53AF">
                        <w:t>omputing</w:t>
                      </w:r>
                      <w:r>
                        <w:t xml:space="preserve"> Department,</w:t>
                      </w:r>
                    </w:p>
                    <w:p w14:paraId="231ACA98" w14:textId="77777777" w:rsidR="00CD7855" w:rsidRDefault="00CD7855" w:rsidP="00D023E1">
                      <w:pPr>
                        <w:jc w:val="center"/>
                      </w:pPr>
                      <w:r>
                        <w:t>Faculty of Computer and Information Sciences,</w:t>
                      </w:r>
                    </w:p>
                    <w:p w14:paraId="55DAE503" w14:textId="77777777" w:rsidR="00CD7855" w:rsidRDefault="00CD7855" w:rsidP="00D023E1">
                      <w:pPr>
                        <w:jc w:val="center"/>
                      </w:pPr>
                      <w:r>
                        <w:t>Ain Shams University.</w:t>
                      </w:r>
                    </w:p>
                    <w:p w14:paraId="49907BFB" w14:textId="77777777" w:rsidR="00CD7855" w:rsidRDefault="00CD7855" w:rsidP="00D023E1">
                      <w:pPr>
                        <w:jc w:val="center"/>
                      </w:pPr>
                    </w:p>
                    <w:p w14:paraId="46F1287F" w14:textId="77777777" w:rsidR="00CD7855" w:rsidRDefault="00CD7855" w:rsidP="00D023E1">
                      <w:pPr>
                        <w:jc w:val="center"/>
                      </w:pPr>
                      <w:r>
                        <w:t>[Yoman Ahmed]</w:t>
                      </w:r>
                    </w:p>
                    <w:p w14:paraId="2CAB6196" w14:textId="77777777" w:rsidR="00CD7855" w:rsidRDefault="00CD7855" w:rsidP="00D023E1">
                      <w:pPr>
                        <w:jc w:val="center"/>
                      </w:pPr>
                      <w:r>
                        <w:t>[Teaching Assistant],</w:t>
                      </w:r>
                    </w:p>
                    <w:p w14:paraId="45CB7BFA" w14:textId="77777777" w:rsidR="00CD7855" w:rsidRDefault="00CD7855" w:rsidP="00D023E1">
                      <w:pPr>
                        <w:jc w:val="center"/>
                      </w:pPr>
                      <w:r>
                        <w:t>Computer Science Department,</w:t>
                      </w:r>
                    </w:p>
                    <w:p w14:paraId="2A600069" w14:textId="77777777" w:rsidR="00CD7855" w:rsidRDefault="00CD7855" w:rsidP="00D023E1">
                      <w:pPr>
                        <w:jc w:val="center"/>
                      </w:pPr>
                      <w:r>
                        <w:t>Faculty of Computer and Information Sciences,</w:t>
                      </w:r>
                    </w:p>
                    <w:p w14:paraId="3FFC86C6" w14:textId="77777777" w:rsidR="00CD7855" w:rsidRDefault="00CD7855" w:rsidP="00D023E1">
                      <w:pPr>
                        <w:jc w:val="center"/>
                      </w:pPr>
                      <w:r>
                        <w:t>Ain Shams University.</w:t>
                      </w:r>
                    </w:p>
                    <w:p w14:paraId="55CB3079" w14:textId="77777777" w:rsidR="00CD7855" w:rsidRDefault="00CD7855" w:rsidP="00D023E1">
                      <w:pPr>
                        <w:jc w:val="center"/>
                      </w:pPr>
                    </w:p>
                    <w:p w14:paraId="6F0F63ED" w14:textId="77777777" w:rsidR="00CD7855" w:rsidRDefault="00CD7855"/>
                    <w:p w14:paraId="3C79705C" w14:textId="77777777" w:rsidR="00CD7855" w:rsidRPr="00D023E1" w:rsidRDefault="00CD7855" w:rsidP="00D023E1">
                      <w:pPr>
                        <w:jc w:val="center"/>
                        <w:rPr>
                          <w:b/>
                          <w:bCs/>
                          <w:sz w:val="36"/>
                          <w:szCs w:val="36"/>
                        </w:rPr>
                      </w:pPr>
                      <w:r w:rsidRPr="00D023E1">
                        <w:rPr>
                          <w:b/>
                          <w:bCs/>
                          <w:sz w:val="36"/>
                          <w:szCs w:val="36"/>
                        </w:rPr>
                        <w:t>Under Supervision of</w:t>
                      </w:r>
                      <w:r>
                        <w:rPr>
                          <w:b/>
                          <w:bCs/>
                          <w:sz w:val="36"/>
                          <w:szCs w:val="36"/>
                        </w:rPr>
                        <w:t xml:space="preserve"> :</w:t>
                      </w:r>
                    </w:p>
                    <w:p w14:paraId="19D85D9B" w14:textId="77777777" w:rsidR="00CD7855" w:rsidRDefault="00CD7855" w:rsidP="00D023E1">
                      <w:pPr>
                        <w:jc w:val="center"/>
                      </w:pPr>
                    </w:p>
                    <w:p w14:paraId="1C8BB12B" w14:textId="77777777" w:rsidR="00CD7855" w:rsidRDefault="00CD7855" w:rsidP="00D023E1">
                      <w:pPr>
                        <w:jc w:val="center"/>
                      </w:pPr>
                      <w:r>
                        <w:t>[Dr. Maryam Nabil]</w:t>
                      </w:r>
                    </w:p>
                    <w:p w14:paraId="36187864" w14:textId="77777777" w:rsidR="00CD7855" w:rsidRDefault="00CD7855" w:rsidP="00D023E1">
                      <w:pPr>
                        <w:jc w:val="center"/>
                      </w:pPr>
                      <w:r>
                        <w:t>[</w:t>
                      </w:r>
                      <w:r w:rsidRPr="00A055FA">
                        <w:t>Lecturer</w:t>
                      </w:r>
                      <w:r>
                        <w:t>],</w:t>
                      </w:r>
                    </w:p>
                    <w:p w14:paraId="63CF6FE3" w14:textId="77777777" w:rsidR="00CD7855" w:rsidRDefault="00CD7855" w:rsidP="00D023E1">
                      <w:pPr>
                        <w:jc w:val="center"/>
                      </w:pPr>
                      <w:r>
                        <w:t>S</w:t>
                      </w:r>
                      <w:r w:rsidRPr="004C53AF">
                        <w:t xml:space="preserve">cientific </w:t>
                      </w:r>
                      <w:r>
                        <w:t>C</w:t>
                      </w:r>
                      <w:r w:rsidRPr="004C53AF">
                        <w:t>omputing</w:t>
                      </w:r>
                      <w:r>
                        <w:t xml:space="preserve"> Department,</w:t>
                      </w:r>
                    </w:p>
                    <w:p w14:paraId="28045652" w14:textId="77777777" w:rsidR="00CD7855" w:rsidRDefault="00CD7855" w:rsidP="00D023E1">
                      <w:pPr>
                        <w:jc w:val="center"/>
                      </w:pPr>
                      <w:r>
                        <w:t>Faculty of Computer and Information Sciences,</w:t>
                      </w:r>
                    </w:p>
                    <w:p w14:paraId="49704F1F" w14:textId="77777777" w:rsidR="00CD7855" w:rsidRDefault="00CD7855" w:rsidP="00D023E1">
                      <w:pPr>
                        <w:jc w:val="center"/>
                      </w:pPr>
                      <w:r>
                        <w:t>Ain Shams University.</w:t>
                      </w:r>
                    </w:p>
                    <w:p w14:paraId="74982F1A" w14:textId="77777777" w:rsidR="00CD7855" w:rsidRDefault="00CD7855" w:rsidP="00D023E1">
                      <w:pPr>
                        <w:jc w:val="center"/>
                      </w:pPr>
                    </w:p>
                    <w:p w14:paraId="0D53E64B" w14:textId="77777777" w:rsidR="00CD7855" w:rsidRDefault="00CD7855" w:rsidP="00D023E1">
                      <w:pPr>
                        <w:jc w:val="center"/>
                      </w:pPr>
                      <w:r>
                        <w:t>[Yoman Ahmed]</w:t>
                      </w:r>
                    </w:p>
                    <w:p w14:paraId="66B689CF" w14:textId="77777777" w:rsidR="00CD7855" w:rsidRDefault="00CD7855" w:rsidP="00D023E1">
                      <w:pPr>
                        <w:jc w:val="center"/>
                      </w:pPr>
                      <w:r>
                        <w:t>[Teaching Assistant],</w:t>
                      </w:r>
                    </w:p>
                    <w:p w14:paraId="03D1BDBE" w14:textId="77777777" w:rsidR="00CD7855" w:rsidRDefault="00CD7855" w:rsidP="00D023E1">
                      <w:pPr>
                        <w:jc w:val="center"/>
                      </w:pPr>
                      <w:r>
                        <w:t>Computer Science Department,</w:t>
                      </w:r>
                    </w:p>
                    <w:p w14:paraId="2068D8F3" w14:textId="77777777" w:rsidR="00CD7855" w:rsidRDefault="00CD7855" w:rsidP="00D023E1">
                      <w:pPr>
                        <w:jc w:val="center"/>
                      </w:pPr>
                      <w:r>
                        <w:t>Faculty of Computer and Information Sciences,</w:t>
                      </w:r>
                    </w:p>
                    <w:p w14:paraId="71579B38" w14:textId="77777777" w:rsidR="00CD7855" w:rsidRDefault="00CD7855" w:rsidP="00D023E1">
                      <w:pPr>
                        <w:jc w:val="center"/>
                      </w:pPr>
                      <w:r>
                        <w:t>Ain Shams University.</w:t>
                      </w:r>
                    </w:p>
                    <w:p w14:paraId="48EAB558" w14:textId="77777777" w:rsidR="00CD7855" w:rsidRDefault="00CD7855" w:rsidP="00D023E1">
                      <w:pPr>
                        <w:jc w:val="center"/>
                      </w:pPr>
                    </w:p>
                    <w:p w14:paraId="6F3BD080" w14:textId="77777777" w:rsidR="00CD7855" w:rsidRDefault="00CD7855"/>
                    <w:p w14:paraId="781CDC3D" w14:textId="64BAAF0A" w:rsidR="00CD7855" w:rsidRPr="00D023E1" w:rsidRDefault="00CD7855" w:rsidP="00D023E1">
                      <w:pPr>
                        <w:jc w:val="center"/>
                        <w:rPr>
                          <w:b/>
                          <w:bCs/>
                          <w:sz w:val="36"/>
                          <w:szCs w:val="36"/>
                        </w:rPr>
                      </w:pPr>
                      <w:r w:rsidRPr="00D023E1">
                        <w:rPr>
                          <w:b/>
                          <w:bCs/>
                          <w:sz w:val="36"/>
                          <w:szCs w:val="36"/>
                        </w:rPr>
                        <w:t>Under Supervision of</w:t>
                      </w:r>
                      <w:r>
                        <w:rPr>
                          <w:b/>
                          <w:bCs/>
                          <w:sz w:val="36"/>
                          <w:szCs w:val="36"/>
                        </w:rPr>
                        <w:t xml:space="preserve"> :</w:t>
                      </w:r>
                    </w:p>
                    <w:p w14:paraId="0639F64B" w14:textId="77777777" w:rsidR="00CD7855" w:rsidRDefault="00CD7855" w:rsidP="00D023E1">
                      <w:pPr>
                        <w:jc w:val="center"/>
                      </w:pPr>
                    </w:p>
                    <w:p w14:paraId="78AA3E89" w14:textId="77777777" w:rsidR="00CD7855" w:rsidRDefault="00CD7855" w:rsidP="00D023E1">
                      <w:pPr>
                        <w:jc w:val="center"/>
                      </w:pPr>
                      <w:r>
                        <w:t>[Dr. Maryam Nabil]</w:t>
                      </w:r>
                    </w:p>
                    <w:p w14:paraId="362DFCD0" w14:textId="77777777" w:rsidR="00CD7855" w:rsidRDefault="00CD7855" w:rsidP="00D023E1">
                      <w:pPr>
                        <w:jc w:val="center"/>
                      </w:pPr>
                      <w:r>
                        <w:t>[</w:t>
                      </w:r>
                      <w:r w:rsidRPr="00A055FA">
                        <w:t>Lecturer</w:t>
                      </w:r>
                      <w:r>
                        <w:t>],</w:t>
                      </w:r>
                    </w:p>
                    <w:p w14:paraId="1D4898E6" w14:textId="77777777" w:rsidR="00CD7855" w:rsidRDefault="00CD7855" w:rsidP="00D023E1">
                      <w:pPr>
                        <w:jc w:val="center"/>
                      </w:pPr>
                      <w:r>
                        <w:t>S</w:t>
                      </w:r>
                      <w:r w:rsidRPr="004C53AF">
                        <w:t xml:space="preserve">cientific </w:t>
                      </w:r>
                      <w:r>
                        <w:t>C</w:t>
                      </w:r>
                      <w:r w:rsidRPr="004C53AF">
                        <w:t>omputing</w:t>
                      </w:r>
                      <w:r>
                        <w:t xml:space="preserve"> Department,</w:t>
                      </w:r>
                    </w:p>
                    <w:p w14:paraId="051E6129" w14:textId="77777777" w:rsidR="00CD7855" w:rsidRDefault="00CD7855" w:rsidP="00D023E1">
                      <w:pPr>
                        <w:jc w:val="center"/>
                      </w:pPr>
                      <w:r>
                        <w:t>Faculty of Computer and Information Sciences,</w:t>
                      </w:r>
                    </w:p>
                    <w:p w14:paraId="79821ECF" w14:textId="77777777" w:rsidR="00CD7855" w:rsidRDefault="00CD7855" w:rsidP="00D023E1">
                      <w:pPr>
                        <w:jc w:val="center"/>
                      </w:pPr>
                      <w:r>
                        <w:t>Ain Shams University.</w:t>
                      </w:r>
                    </w:p>
                    <w:p w14:paraId="0FE4DEE4" w14:textId="77777777" w:rsidR="00CD7855" w:rsidRDefault="00CD7855" w:rsidP="00D023E1">
                      <w:pPr>
                        <w:jc w:val="center"/>
                      </w:pPr>
                    </w:p>
                    <w:p w14:paraId="5A4795B0" w14:textId="77777777" w:rsidR="00CD7855" w:rsidRDefault="00CD7855" w:rsidP="00D023E1">
                      <w:pPr>
                        <w:jc w:val="center"/>
                      </w:pPr>
                      <w:r>
                        <w:t>[Yoman Ahmed]</w:t>
                      </w:r>
                    </w:p>
                    <w:p w14:paraId="07465802" w14:textId="77777777" w:rsidR="00CD7855" w:rsidRDefault="00CD7855" w:rsidP="00D023E1">
                      <w:pPr>
                        <w:jc w:val="center"/>
                      </w:pPr>
                      <w:r>
                        <w:t>[Teaching Assistant],</w:t>
                      </w:r>
                    </w:p>
                    <w:p w14:paraId="30AAFAC0" w14:textId="77777777" w:rsidR="00CD7855" w:rsidRDefault="00CD7855" w:rsidP="00D023E1">
                      <w:pPr>
                        <w:jc w:val="center"/>
                      </w:pPr>
                      <w:r>
                        <w:t>Computer Science Department,</w:t>
                      </w:r>
                    </w:p>
                    <w:p w14:paraId="2A62702B" w14:textId="77777777" w:rsidR="00CD7855" w:rsidRDefault="00CD7855" w:rsidP="00D023E1">
                      <w:pPr>
                        <w:jc w:val="center"/>
                      </w:pPr>
                      <w:r>
                        <w:t>Faculty of Computer and Information Sciences,</w:t>
                      </w:r>
                    </w:p>
                    <w:p w14:paraId="1D75E1FD" w14:textId="77777777" w:rsidR="00CD7855" w:rsidRDefault="00CD7855" w:rsidP="00D023E1">
                      <w:pPr>
                        <w:jc w:val="center"/>
                      </w:pPr>
                      <w:r>
                        <w:t>Ain Shams University.</w:t>
                      </w:r>
                    </w:p>
                    <w:p w14:paraId="4E6B5B82" w14:textId="77777777" w:rsidR="00CD7855" w:rsidRDefault="00CD7855" w:rsidP="00D023E1">
                      <w:pPr>
                        <w:jc w:val="center"/>
                      </w:pPr>
                    </w:p>
                    <w:p w14:paraId="07A277B3" w14:textId="77777777" w:rsidR="00CD7855" w:rsidRDefault="00CD7855"/>
                    <w:p w14:paraId="7403CD59" w14:textId="7ED6CFF6" w:rsidR="00CD7855" w:rsidRPr="00D023E1" w:rsidRDefault="00CD7855" w:rsidP="00D023E1">
                      <w:pPr>
                        <w:jc w:val="center"/>
                        <w:rPr>
                          <w:b/>
                          <w:bCs/>
                          <w:sz w:val="36"/>
                          <w:szCs w:val="36"/>
                        </w:rPr>
                      </w:pPr>
                      <w:r w:rsidRPr="00D023E1">
                        <w:rPr>
                          <w:b/>
                          <w:bCs/>
                          <w:sz w:val="36"/>
                          <w:szCs w:val="36"/>
                        </w:rPr>
                        <w:t>Under Supervision of</w:t>
                      </w:r>
                      <w:r>
                        <w:rPr>
                          <w:b/>
                          <w:bCs/>
                          <w:sz w:val="36"/>
                          <w:szCs w:val="36"/>
                        </w:rPr>
                        <w:t xml:space="preserve"> :</w:t>
                      </w:r>
                    </w:p>
                    <w:p w14:paraId="50E9CDCF" w14:textId="77777777" w:rsidR="00CD7855" w:rsidRDefault="00CD7855" w:rsidP="00D023E1">
                      <w:pPr>
                        <w:jc w:val="center"/>
                      </w:pPr>
                    </w:p>
                    <w:p w14:paraId="34896F6B" w14:textId="316909C4" w:rsidR="00CD7855" w:rsidRDefault="00CD7855" w:rsidP="00D023E1">
                      <w:pPr>
                        <w:jc w:val="center"/>
                      </w:pPr>
                      <w:r>
                        <w:t>[Dr. Maryam Nabil]</w:t>
                      </w:r>
                    </w:p>
                    <w:p w14:paraId="178420F5" w14:textId="6A8B6BD0" w:rsidR="00CD7855" w:rsidRDefault="00CD7855" w:rsidP="00D023E1">
                      <w:pPr>
                        <w:jc w:val="center"/>
                      </w:pPr>
                      <w:r>
                        <w:t>[</w:t>
                      </w:r>
                      <w:r w:rsidRPr="00A055FA">
                        <w:t>Lecturer</w:t>
                      </w:r>
                      <w:r>
                        <w:t>],</w:t>
                      </w:r>
                    </w:p>
                    <w:p w14:paraId="42F11C9D" w14:textId="25DFF420" w:rsidR="00CD7855" w:rsidRDefault="00CD7855" w:rsidP="00D023E1">
                      <w:pPr>
                        <w:jc w:val="center"/>
                      </w:pPr>
                      <w:r>
                        <w:t>S</w:t>
                      </w:r>
                      <w:r w:rsidRPr="004C53AF">
                        <w:t xml:space="preserve">cientific </w:t>
                      </w:r>
                      <w:r>
                        <w:t>C</w:t>
                      </w:r>
                      <w:r w:rsidRPr="004C53AF">
                        <w:t>omputing</w:t>
                      </w:r>
                      <w:r>
                        <w:t xml:space="preserve"> Department,</w:t>
                      </w:r>
                    </w:p>
                    <w:p w14:paraId="36E3830F" w14:textId="77777777" w:rsidR="00CD7855" w:rsidRDefault="00CD7855" w:rsidP="00D023E1">
                      <w:pPr>
                        <w:jc w:val="center"/>
                      </w:pPr>
                      <w:r>
                        <w:t>Faculty of Computer and Information Sciences,</w:t>
                      </w:r>
                    </w:p>
                    <w:p w14:paraId="5127AFFD" w14:textId="77777777" w:rsidR="00CD7855" w:rsidRDefault="00CD7855" w:rsidP="00D023E1">
                      <w:pPr>
                        <w:jc w:val="center"/>
                      </w:pPr>
                      <w:r>
                        <w:t>Ain Shams University.</w:t>
                      </w:r>
                    </w:p>
                    <w:p w14:paraId="7A975912" w14:textId="77777777" w:rsidR="00CD7855" w:rsidRDefault="00CD7855" w:rsidP="00D023E1">
                      <w:pPr>
                        <w:jc w:val="center"/>
                      </w:pPr>
                    </w:p>
                    <w:p w14:paraId="1B40F16A" w14:textId="2A879A93" w:rsidR="00CD7855" w:rsidRDefault="00CD7855" w:rsidP="00D023E1">
                      <w:pPr>
                        <w:jc w:val="center"/>
                      </w:pPr>
                      <w:r>
                        <w:t>[Yoman Ahmed]</w:t>
                      </w:r>
                    </w:p>
                    <w:p w14:paraId="257A3C50" w14:textId="0752BF95" w:rsidR="00CD7855" w:rsidRDefault="00CD7855" w:rsidP="00D023E1">
                      <w:pPr>
                        <w:jc w:val="center"/>
                      </w:pPr>
                      <w:r>
                        <w:t>[Teaching Assistant],</w:t>
                      </w:r>
                    </w:p>
                    <w:p w14:paraId="5D688381" w14:textId="4063380B" w:rsidR="00CD7855" w:rsidRDefault="00CD7855" w:rsidP="00D023E1">
                      <w:pPr>
                        <w:jc w:val="center"/>
                      </w:pPr>
                      <w:r>
                        <w:t>Computer Science Department,</w:t>
                      </w:r>
                    </w:p>
                    <w:p w14:paraId="0D89DFC8" w14:textId="77777777" w:rsidR="00CD7855" w:rsidRDefault="00CD7855" w:rsidP="00D023E1">
                      <w:pPr>
                        <w:jc w:val="center"/>
                      </w:pPr>
                      <w:r>
                        <w:t>Faculty of Computer and Information Sciences,</w:t>
                      </w:r>
                    </w:p>
                    <w:p w14:paraId="7D5AAF0E" w14:textId="77777777" w:rsidR="00CD7855" w:rsidRDefault="00CD7855" w:rsidP="00D023E1">
                      <w:pPr>
                        <w:jc w:val="center"/>
                      </w:pPr>
                      <w:r>
                        <w:t>Ain Shams University.</w:t>
                      </w:r>
                    </w:p>
                    <w:p w14:paraId="1AFA9D28" w14:textId="77777777" w:rsidR="00CD7855" w:rsidRDefault="00CD7855" w:rsidP="00D023E1">
                      <w:pPr>
                        <w:jc w:val="center"/>
                      </w:pPr>
                    </w:p>
                  </w:txbxContent>
                </v:textbox>
              </v:shape>
            </w:pict>
          </mc:Fallback>
        </mc:AlternateContent>
      </w:r>
      <w:r w:rsidR="002C3CA0">
        <w:rPr>
          <w:noProof/>
        </w:rPr>
        <w:drawing>
          <wp:anchor distT="0" distB="0" distL="114300" distR="114300" simplePos="0" relativeHeight="251661312" behindDoc="1" locked="0" layoutInCell="1" allowOverlap="1" wp14:anchorId="7ED99D21" wp14:editId="0A1E43D0">
            <wp:simplePos x="0" y="0"/>
            <wp:positionH relativeFrom="column">
              <wp:posOffset>-152400</wp:posOffset>
            </wp:positionH>
            <wp:positionV relativeFrom="paragraph">
              <wp:posOffset>-266700</wp:posOffset>
            </wp:positionV>
            <wp:extent cx="1242203" cy="1194426"/>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1242203" cy="1194426"/>
                    </a:xfrm>
                    <a:prstGeom prst="rect">
                      <a:avLst/>
                    </a:prstGeom>
                  </pic:spPr>
                </pic:pic>
              </a:graphicData>
            </a:graphic>
            <wp14:sizeRelH relativeFrom="page">
              <wp14:pctWidth>0</wp14:pctWidth>
            </wp14:sizeRelH>
            <wp14:sizeRelV relativeFrom="page">
              <wp14:pctHeight>0</wp14:pctHeight>
            </wp14:sizeRelV>
          </wp:anchor>
        </w:drawing>
      </w:r>
    </w:p>
    <w:p w14:paraId="42988082" w14:textId="77777777" w:rsidR="00993384" w:rsidRPr="00A81459" w:rsidRDefault="00993384" w:rsidP="00A81459">
      <w:pPr>
        <w:pStyle w:val="Heading1"/>
      </w:pPr>
      <w:bookmarkStart w:id="4" w:name="_Toc48107683"/>
      <w:r w:rsidRPr="00A81459">
        <w:lastRenderedPageBreak/>
        <w:t>Acknowledgement</w:t>
      </w:r>
      <w:bookmarkEnd w:id="4"/>
    </w:p>
    <w:p w14:paraId="040B2FFF" w14:textId="496D0B70" w:rsidR="00993384" w:rsidRDefault="00993384" w:rsidP="00993384">
      <w:pPr>
        <w:jc w:val="both"/>
        <w:rPr>
          <w:rFonts w:ascii="Georgia" w:hAnsi="Georgia"/>
          <w:b/>
          <w:bCs/>
          <w:sz w:val="32"/>
          <w:szCs w:val="32"/>
        </w:rPr>
      </w:pPr>
    </w:p>
    <w:p w14:paraId="1FC38C7A" w14:textId="6192EBC9" w:rsidR="0036452F" w:rsidRDefault="0036452F" w:rsidP="0036452F">
      <w:pPr>
        <w:jc w:val="both"/>
      </w:pPr>
      <w:r>
        <w:t xml:space="preserve">On the submission of this report, </w:t>
      </w:r>
      <w:r w:rsidRPr="0036452F">
        <w:t>Facial Expression Motion Capture</w:t>
      </w:r>
      <w:r>
        <w:t>, we would like to thank ALLAH for granting us the power, faith, and blessings throughout this project, and we are really grateful that we could manage to complete our project within time.</w:t>
      </w:r>
    </w:p>
    <w:p w14:paraId="2BF0D939" w14:textId="77777777" w:rsidR="0036452F" w:rsidRDefault="0036452F" w:rsidP="0036452F">
      <w:pPr>
        <w:jc w:val="both"/>
      </w:pPr>
      <w:r>
        <w:t>This project cannot be completed without the effort, hard work, dedication, and cooperation from our group members.</w:t>
      </w:r>
    </w:p>
    <w:p w14:paraId="51CA1C53" w14:textId="369E0F18" w:rsidR="0036452F" w:rsidRPr="0036452F" w:rsidRDefault="0036452F" w:rsidP="0036452F">
      <w:pPr>
        <w:pStyle w:val="ListParagraph"/>
        <w:ind w:left="0"/>
        <w:jc w:val="both"/>
        <w:rPr>
          <w:rFonts w:ascii="Times" w:hAnsi="Times"/>
        </w:rPr>
      </w:pPr>
      <w:r>
        <w:t xml:space="preserve">We would like to express our gratitude to our supervisor, Dr. </w:t>
      </w:r>
      <w:r>
        <w:rPr>
          <w:rFonts w:ascii="Times" w:hAnsi="Times"/>
        </w:rPr>
        <w:t>Maryam Nabil</w:t>
      </w:r>
      <w:r>
        <w:t>, for her support, guidance, motivation, and help all the time, whose knowledge, patience, and understanding added considerably to our experience.</w:t>
      </w:r>
    </w:p>
    <w:p w14:paraId="51AD73F8" w14:textId="307D48BB" w:rsidR="0036452F" w:rsidRPr="0036452F" w:rsidRDefault="0036452F" w:rsidP="0036452F">
      <w:pPr>
        <w:pStyle w:val="ListParagraph"/>
        <w:ind w:left="0"/>
        <w:jc w:val="both"/>
        <w:rPr>
          <w:rFonts w:ascii="Times" w:hAnsi="Times"/>
        </w:rPr>
      </w:pPr>
      <w:r>
        <w:t xml:space="preserve">We also want to thank our teaching assistant, </w:t>
      </w:r>
      <w:r>
        <w:rPr>
          <w:rFonts w:ascii="Times" w:hAnsi="Times"/>
        </w:rPr>
        <w:t>Yomna Ahmed</w:t>
      </w:r>
      <w:r>
        <w:t xml:space="preserve">, who has helped us since day one. Special thanks for her help, </w:t>
      </w:r>
      <w:r w:rsidR="00CC4C18">
        <w:t>support,</w:t>
      </w:r>
      <w:r>
        <w:t xml:space="preserve"> and devotion.</w:t>
      </w:r>
    </w:p>
    <w:p w14:paraId="0646C671" w14:textId="77777777" w:rsidR="0036452F" w:rsidRDefault="0036452F" w:rsidP="0036452F">
      <w:pPr>
        <w:jc w:val="both"/>
      </w:pPr>
      <w:r>
        <w:t xml:space="preserve">We would also like to thank our families and friends for the support they provided us through our entire life, without their love, and encouragement we would not have reached this stage of our life and we would not have had succeeded. </w:t>
      </w:r>
    </w:p>
    <w:p w14:paraId="0862CEC2" w14:textId="4F67A9F4" w:rsidR="00993384" w:rsidRDefault="0036452F" w:rsidP="0036452F">
      <w:pPr>
        <w:jc w:val="both"/>
        <w:rPr>
          <w:rFonts w:asciiTheme="majorBidi" w:hAnsiTheme="majorBidi" w:cstheme="majorBidi"/>
          <w:color w:val="808080" w:themeColor="background1" w:themeShade="80"/>
          <w:szCs w:val="28"/>
        </w:rPr>
      </w:pPr>
      <w:r>
        <w:t>Finally, we are grateful to everyone who helped us, or contributed to this project.</w:t>
      </w:r>
    </w:p>
    <w:p w14:paraId="51A296EE" w14:textId="77777777" w:rsidR="00993384" w:rsidRDefault="00993384" w:rsidP="00993384">
      <w:pPr>
        <w:jc w:val="both"/>
        <w:rPr>
          <w:rFonts w:asciiTheme="majorBidi" w:hAnsiTheme="majorBidi" w:cstheme="majorBidi"/>
          <w:color w:val="808080" w:themeColor="background1" w:themeShade="80"/>
          <w:szCs w:val="28"/>
        </w:rPr>
      </w:pPr>
    </w:p>
    <w:p w14:paraId="658519FA" w14:textId="77777777" w:rsidR="00993384" w:rsidRDefault="00993384" w:rsidP="00993384">
      <w:pPr>
        <w:jc w:val="both"/>
        <w:rPr>
          <w:rFonts w:asciiTheme="majorBidi" w:hAnsiTheme="majorBidi" w:cstheme="majorBidi"/>
          <w:color w:val="808080" w:themeColor="background1" w:themeShade="80"/>
          <w:szCs w:val="28"/>
        </w:rPr>
      </w:pPr>
    </w:p>
    <w:p w14:paraId="3E426CC7" w14:textId="77777777" w:rsidR="00993384" w:rsidRDefault="00993384" w:rsidP="00993384">
      <w:pPr>
        <w:jc w:val="both"/>
        <w:rPr>
          <w:rFonts w:asciiTheme="majorBidi" w:hAnsiTheme="majorBidi" w:cstheme="majorBidi"/>
          <w:color w:val="808080" w:themeColor="background1" w:themeShade="80"/>
          <w:szCs w:val="28"/>
        </w:rPr>
      </w:pPr>
    </w:p>
    <w:p w14:paraId="1553E9C9" w14:textId="77777777" w:rsidR="00993384" w:rsidRDefault="00993384" w:rsidP="00993384">
      <w:pPr>
        <w:jc w:val="both"/>
        <w:rPr>
          <w:rFonts w:asciiTheme="majorBidi" w:hAnsiTheme="majorBidi" w:cstheme="majorBidi"/>
          <w:color w:val="808080" w:themeColor="background1" w:themeShade="80"/>
          <w:szCs w:val="28"/>
        </w:rPr>
      </w:pPr>
    </w:p>
    <w:p w14:paraId="4F3C6F2D" w14:textId="77777777" w:rsidR="00993384" w:rsidRDefault="00993384" w:rsidP="00993384">
      <w:pPr>
        <w:jc w:val="both"/>
        <w:rPr>
          <w:rFonts w:asciiTheme="majorBidi" w:hAnsiTheme="majorBidi" w:cstheme="majorBidi"/>
          <w:color w:val="808080" w:themeColor="background1" w:themeShade="80"/>
          <w:szCs w:val="28"/>
        </w:rPr>
      </w:pPr>
    </w:p>
    <w:p w14:paraId="02C038BB" w14:textId="3E70815A" w:rsidR="00993384" w:rsidRDefault="00993384" w:rsidP="00993384">
      <w:pPr>
        <w:jc w:val="both"/>
        <w:rPr>
          <w:rFonts w:asciiTheme="majorBidi" w:hAnsiTheme="majorBidi" w:cstheme="majorBidi"/>
          <w:color w:val="808080" w:themeColor="background1" w:themeShade="80"/>
          <w:szCs w:val="28"/>
        </w:rPr>
      </w:pPr>
    </w:p>
    <w:p w14:paraId="234D0293" w14:textId="77777777" w:rsidR="00993384" w:rsidRDefault="00993384" w:rsidP="00993384">
      <w:pPr>
        <w:jc w:val="both"/>
        <w:rPr>
          <w:rFonts w:asciiTheme="majorBidi" w:hAnsiTheme="majorBidi" w:cstheme="majorBidi"/>
          <w:color w:val="808080" w:themeColor="background1" w:themeShade="80"/>
          <w:szCs w:val="28"/>
        </w:rPr>
      </w:pPr>
    </w:p>
    <w:p w14:paraId="5C68946C" w14:textId="77777777" w:rsidR="00993384" w:rsidRDefault="00993384" w:rsidP="00993384">
      <w:pPr>
        <w:jc w:val="both"/>
        <w:rPr>
          <w:rFonts w:asciiTheme="majorBidi" w:hAnsiTheme="majorBidi" w:cstheme="majorBidi"/>
          <w:color w:val="808080" w:themeColor="background1" w:themeShade="80"/>
          <w:szCs w:val="28"/>
        </w:rPr>
      </w:pPr>
    </w:p>
    <w:p w14:paraId="3312EDF8" w14:textId="77777777" w:rsidR="00993384" w:rsidRDefault="00993384" w:rsidP="00993384">
      <w:pPr>
        <w:jc w:val="both"/>
        <w:rPr>
          <w:rFonts w:asciiTheme="majorBidi" w:hAnsiTheme="majorBidi" w:cstheme="majorBidi"/>
          <w:color w:val="808080" w:themeColor="background1" w:themeShade="80"/>
          <w:szCs w:val="28"/>
        </w:rPr>
      </w:pPr>
    </w:p>
    <w:p w14:paraId="78400ACC" w14:textId="77777777" w:rsidR="00993384" w:rsidRDefault="00993384" w:rsidP="00993384">
      <w:pPr>
        <w:jc w:val="both"/>
        <w:rPr>
          <w:rFonts w:asciiTheme="majorBidi" w:hAnsiTheme="majorBidi" w:cstheme="majorBidi"/>
          <w:color w:val="808080" w:themeColor="background1" w:themeShade="80"/>
          <w:szCs w:val="28"/>
        </w:rPr>
      </w:pPr>
    </w:p>
    <w:p w14:paraId="4BEB2DCB" w14:textId="77777777" w:rsidR="00993384" w:rsidRDefault="00993384" w:rsidP="00993384">
      <w:pPr>
        <w:jc w:val="both"/>
        <w:rPr>
          <w:rFonts w:asciiTheme="majorBidi" w:hAnsiTheme="majorBidi" w:cstheme="majorBidi"/>
          <w:color w:val="808080" w:themeColor="background1" w:themeShade="80"/>
          <w:szCs w:val="28"/>
        </w:rPr>
      </w:pPr>
    </w:p>
    <w:p w14:paraId="18489DFD" w14:textId="77777777" w:rsidR="00993384" w:rsidRDefault="00993384" w:rsidP="00993384">
      <w:pPr>
        <w:jc w:val="both"/>
        <w:rPr>
          <w:rFonts w:asciiTheme="majorBidi" w:hAnsiTheme="majorBidi" w:cstheme="majorBidi"/>
          <w:color w:val="808080" w:themeColor="background1" w:themeShade="80"/>
          <w:szCs w:val="28"/>
        </w:rPr>
      </w:pPr>
    </w:p>
    <w:p w14:paraId="34E1B333" w14:textId="77777777" w:rsidR="00993384" w:rsidRDefault="00993384" w:rsidP="00993384">
      <w:pPr>
        <w:jc w:val="both"/>
        <w:rPr>
          <w:rFonts w:asciiTheme="majorBidi" w:hAnsiTheme="majorBidi" w:cstheme="majorBidi"/>
          <w:color w:val="808080" w:themeColor="background1" w:themeShade="80"/>
          <w:szCs w:val="28"/>
        </w:rPr>
      </w:pPr>
    </w:p>
    <w:p w14:paraId="51A47F85" w14:textId="77777777" w:rsidR="00993384" w:rsidRDefault="00993384" w:rsidP="00993384">
      <w:pPr>
        <w:jc w:val="both"/>
        <w:rPr>
          <w:rFonts w:asciiTheme="majorBidi" w:hAnsiTheme="majorBidi" w:cstheme="majorBidi"/>
          <w:color w:val="808080" w:themeColor="background1" w:themeShade="80"/>
          <w:szCs w:val="28"/>
        </w:rPr>
      </w:pPr>
    </w:p>
    <w:p w14:paraId="2EBD02E9" w14:textId="77777777" w:rsidR="00993384" w:rsidRDefault="00993384" w:rsidP="00993384">
      <w:pPr>
        <w:jc w:val="both"/>
        <w:rPr>
          <w:rFonts w:asciiTheme="majorBidi" w:hAnsiTheme="majorBidi" w:cstheme="majorBidi"/>
          <w:color w:val="808080" w:themeColor="background1" w:themeShade="80"/>
          <w:szCs w:val="28"/>
        </w:rPr>
      </w:pPr>
    </w:p>
    <w:p w14:paraId="24256635" w14:textId="77777777" w:rsidR="00993384" w:rsidRDefault="00993384" w:rsidP="00993384">
      <w:pPr>
        <w:jc w:val="both"/>
        <w:rPr>
          <w:rFonts w:asciiTheme="majorBidi" w:hAnsiTheme="majorBidi" w:cstheme="majorBidi"/>
          <w:color w:val="808080" w:themeColor="background1" w:themeShade="80"/>
          <w:szCs w:val="28"/>
        </w:rPr>
      </w:pPr>
    </w:p>
    <w:p w14:paraId="49CED69F" w14:textId="77777777" w:rsidR="00993384" w:rsidRDefault="00993384" w:rsidP="00993384">
      <w:pPr>
        <w:jc w:val="both"/>
        <w:rPr>
          <w:rFonts w:asciiTheme="majorBidi" w:hAnsiTheme="majorBidi" w:cstheme="majorBidi"/>
          <w:color w:val="808080" w:themeColor="background1" w:themeShade="80"/>
          <w:szCs w:val="28"/>
        </w:rPr>
      </w:pPr>
    </w:p>
    <w:p w14:paraId="4A9F9E69" w14:textId="77777777" w:rsidR="00993384" w:rsidRDefault="00993384" w:rsidP="00993384">
      <w:pPr>
        <w:jc w:val="both"/>
        <w:rPr>
          <w:rFonts w:asciiTheme="majorBidi" w:hAnsiTheme="majorBidi" w:cstheme="majorBidi"/>
          <w:color w:val="808080" w:themeColor="background1" w:themeShade="80"/>
          <w:szCs w:val="28"/>
        </w:rPr>
      </w:pPr>
    </w:p>
    <w:p w14:paraId="688D06EC" w14:textId="77777777" w:rsidR="00993384" w:rsidRDefault="00993384" w:rsidP="00993384">
      <w:pPr>
        <w:jc w:val="both"/>
        <w:rPr>
          <w:rFonts w:asciiTheme="majorBidi" w:hAnsiTheme="majorBidi" w:cstheme="majorBidi"/>
          <w:color w:val="808080" w:themeColor="background1" w:themeShade="80"/>
          <w:szCs w:val="28"/>
        </w:rPr>
      </w:pPr>
    </w:p>
    <w:p w14:paraId="054F7157" w14:textId="77777777" w:rsidR="00993384" w:rsidRDefault="00993384" w:rsidP="00993384">
      <w:pPr>
        <w:jc w:val="both"/>
        <w:rPr>
          <w:rFonts w:asciiTheme="majorBidi" w:hAnsiTheme="majorBidi" w:cstheme="majorBidi"/>
          <w:color w:val="808080" w:themeColor="background1" w:themeShade="80"/>
          <w:szCs w:val="28"/>
        </w:rPr>
      </w:pPr>
    </w:p>
    <w:p w14:paraId="53BBD5C5" w14:textId="77777777" w:rsidR="00993384" w:rsidRDefault="00993384" w:rsidP="00993384">
      <w:pPr>
        <w:jc w:val="both"/>
        <w:rPr>
          <w:rFonts w:asciiTheme="majorBidi" w:hAnsiTheme="majorBidi" w:cstheme="majorBidi"/>
          <w:color w:val="808080" w:themeColor="background1" w:themeShade="80"/>
          <w:szCs w:val="28"/>
        </w:rPr>
      </w:pPr>
    </w:p>
    <w:p w14:paraId="6804C520" w14:textId="77777777" w:rsidR="00993384" w:rsidRPr="00A81459" w:rsidRDefault="00993384" w:rsidP="00A81459">
      <w:pPr>
        <w:pStyle w:val="Heading1"/>
      </w:pPr>
      <w:bookmarkStart w:id="5" w:name="_Toc48107684"/>
      <w:r w:rsidRPr="00A81459">
        <w:lastRenderedPageBreak/>
        <w:t>Abstract</w:t>
      </w:r>
      <w:bookmarkEnd w:id="5"/>
    </w:p>
    <w:p w14:paraId="1A0B3F4F" w14:textId="77777777" w:rsidR="00993384" w:rsidRDefault="00993384" w:rsidP="001C217E">
      <w:pPr>
        <w:jc w:val="center"/>
        <w:rPr>
          <w:rFonts w:ascii="Georgia" w:hAnsi="Georgia"/>
          <w:b/>
          <w:bCs/>
          <w:sz w:val="32"/>
          <w:szCs w:val="32"/>
        </w:rPr>
      </w:pPr>
    </w:p>
    <w:p w14:paraId="39016601" w14:textId="0B89C601" w:rsidR="003816EE" w:rsidRPr="003816EE" w:rsidRDefault="003816EE" w:rsidP="003816EE">
      <w:pPr>
        <w:rPr>
          <w:sz w:val="32"/>
          <w:szCs w:val="32"/>
        </w:rPr>
      </w:pPr>
      <w:r w:rsidRPr="003816EE">
        <w:rPr>
          <w:sz w:val="32"/>
          <w:szCs w:val="32"/>
        </w:rPr>
        <w:t>Through decades of research we have learned that capturing the shape and motion of real human face can lead to realistic virtual characters. We know that Mastering facial animation is a long-standing challenge in computer graphics.</w:t>
      </w:r>
      <w:r w:rsidR="005376BB">
        <w:rPr>
          <w:sz w:val="32"/>
          <w:szCs w:val="32"/>
        </w:rPr>
        <w:t xml:space="preserve"> </w:t>
      </w:r>
      <w:r w:rsidRPr="003816EE">
        <w:rPr>
          <w:sz w:val="32"/>
          <w:szCs w:val="32"/>
        </w:rPr>
        <w:t xml:space="preserve">We aim to track the motion of any face on the camera and construct a 3D-facial expression of that character. </w:t>
      </w:r>
    </w:p>
    <w:p w14:paraId="05B2F9D3" w14:textId="77777777" w:rsidR="003816EE" w:rsidRPr="003816EE" w:rsidRDefault="003816EE" w:rsidP="003816EE">
      <w:pPr>
        <w:rPr>
          <w:sz w:val="32"/>
          <w:szCs w:val="32"/>
        </w:rPr>
      </w:pPr>
      <w:r w:rsidRPr="003816EE">
        <w:rPr>
          <w:sz w:val="32"/>
          <w:szCs w:val="32"/>
        </w:rPr>
        <w:t>Audiences are particularly trained to look at faces and identify these subtle characteristics. We aim to make this real by providing that project as a support for that kind of AI applications.</w:t>
      </w:r>
    </w:p>
    <w:p w14:paraId="4F4B9C01" w14:textId="77777777" w:rsidR="008954E0" w:rsidRDefault="003816EE" w:rsidP="008954E0">
      <w:pPr>
        <w:jc w:val="both"/>
        <w:rPr>
          <w:sz w:val="32"/>
          <w:szCs w:val="32"/>
        </w:rPr>
      </w:pPr>
      <w:r w:rsidRPr="003816EE">
        <w:rPr>
          <w:sz w:val="32"/>
          <w:szCs w:val="32"/>
        </w:rPr>
        <w:t xml:space="preserve">This idea </w:t>
      </w:r>
      <w:r w:rsidR="001B1360">
        <w:rPr>
          <w:sz w:val="32"/>
          <w:szCs w:val="32"/>
        </w:rPr>
        <w:t>is</w:t>
      </w:r>
      <w:r w:rsidRPr="003816EE">
        <w:rPr>
          <w:sz w:val="32"/>
          <w:szCs w:val="32"/>
        </w:rPr>
        <w:t xml:space="preserve"> helpful to the area of computer graphics. We can apply lots of applications from this idea as the face can describe the emotions of a character, convey their state of mind and hint at their future actions. So, we can apply this approach to video games and video animations to make it more realistic. We think This research can be helpful to make analysis of a character throw its emotions</w:t>
      </w:r>
      <w:r w:rsidR="008954E0">
        <w:rPr>
          <w:sz w:val="32"/>
          <w:szCs w:val="32"/>
        </w:rPr>
        <w:t>.</w:t>
      </w:r>
    </w:p>
    <w:p w14:paraId="7DD9EE0F" w14:textId="77777777" w:rsidR="008954E0" w:rsidRDefault="008954E0" w:rsidP="008954E0">
      <w:pPr>
        <w:jc w:val="both"/>
        <w:rPr>
          <w:sz w:val="32"/>
          <w:szCs w:val="32"/>
        </w:rPr>
      </w:pPr>
    </w:p>
    <w:p w14:paraId="33ABA2F4" w14:textId="516A80BF" w:rsidR="00FC7D8B" w:rsidRDefault="008954E0" w:rsidP="008954E0">
      <w:pPr>
        <w:jc w:val="both"/>
        <w:rPr>
          <w:sz w:val="32"/>
          <w:szCs w:val="32"/>
        </w:rPr>
      </w:pPr>
      <w:r>
        <w:rPr>
          <w:sz w:val="32"/>
          <w:szCs w:val="32"/>
        </w:rPr>
        <w:t xml:space="preserve">In our system, we used face detection algorithms, landmarks detection, pose estimation and produced the animated results using 3D-model rigging. </w:t>
      </w:r>
      <w:r w:rsidR="00050AA2">
        <w:rPr>
          <w:sz w:val="32"/>
          <w:szCs w:val="32"/>
        </w:rPr>
        <w:t xml:space="preserve">The results </w:t>
      </w:r>
      <w:r w:rsidR="0008508F">
        <w:rPr>
          <w:sz w:val="32"/>
          <w:szCs w:val="32"/>
        </w:rPr>
        <w:t xml:space="preserve">that we </w:t>
      </w:r>
      <w:r w:rsidR="006A201B">
        <w:rPr>
          <w:sz w:val="32"/>
          <w:szCs w:val="32"/>
        </w:rPr>
        <w:t>got about this</w:t>
      </w:r>
      <w:r w:rsidR="00BA0ACD">
        <w:rPr>
          <w:sz w:val="32"/>
          <w:szCs w:val="32"/>
        </w:rPr>
        <w:t xml:space="preserve"> </w:t>
      </w:r>
      <w:r w:rsidR="00FC7D8B" w:rsidRPr="003816EE">
        <w:rPr>
          <w:sz w:val="32"/>
          <w:szCs w:val="32"/>
        </w:rPr>
        <w:t>project</w:t>
      </w:r>
      <w:r w:rsidR="007F0798">
        <w:rPr>
          <w:sz w:val="32"/>
          <w:szCs w:val="32"/>
        </w:rPr>
        <w:t xml:space="preserve"> it</w:t>
      </w:r>
      <w:r w:rsidR="00050AA2">
        <w:rPr>
          <w:sz w:val="32"/>
          <w:szCs w:val="32"/>
        </w:rPr>
        <w:t xml:space="preserve"> </w:t>
      </w:r>
      <w:r w:rsidR="00FC7D8B" w:rsidRPr="003816EE">
        <w:rPr>
          <w:sz w:val="32"/>
          <w:szCs w:val="32"/>
        </w:rPr>
        <w:t>can capture the performance of the human face in real time</w:t>
      </w:r>
      <w:r w:rsidR="00050AA2">
        <w:rPr>
          <w:sz w:val="32"/>
          <w:szCs w:val="32"/>
        </w:rPr>
        <w:t xml:space="preserve"> from a video or a camera person</w:t>
      </w:r>
      <w:r w:rsidR="007F0798">
        <w:rPr>
          <w:sz w:val="32"/>
          <w:szCs w:val="32"/>
        </w:rPr>
        <w:t xml:space="preserve"> and apply </w:t>
      </w:r>
      <w:r w:rsidR="00FD3133">
        <w:rPr>
          <w:sz w:val="32"/>
          <w:szCs w:val="32"/>
        </w:rPr>
        <w:t xml:space="preserve">this human performance on </w:t>
      </w:r>
      <w:r w:rsidR="004868F2">
        <w:rPr>
          <w:sz w:val="32"/>
          <w:szCs w:val="32"/>
        </w:rPr>
        <w:t>3D model</w:t>
      </w:r>
      <w:r w:rsidR="00050AA2">
        <w:rPr>
          <w:sz w:val="32"/>
          <w:szCs w:val="32"/>
        </w:rPr>
        <w:t>.</w:t>
      </w:r>
    </w:p>
    <w:p w14:paraId="362CC6CA" w14:textId="7D6A4B21" w:rsidR="00845599" w:rsidRDefault="00845599" w:rsidP="003816EE">
      <w:pPr>
        <w:jc w:val="both"/>
        <w:rPr>
          <w:sz w:val="32"/>
          <w:szCs w:val="32"/>
        </w:rPr>
      </w:pPr>
    </w:p>
    <w:p w14:paraId="1AFAC2B5" w14:textId="77777777" w:rsidR="00991FCA" w:rsidRDefault="00991FCA" w:rsidP="003816EE">
      <w:pPr>
        <w:jc w:val="both"/>
        <w:rPr>
          <w:rFonts w:asciiTheme="majorBidi" w:hAnsiTheme="majorBidi" w:cstheme="majorBidi"/>
          <w:color w:val="808080" w:themeColor="background1" w:themeShade="80"/>
          <w:szCs w:val="28"/>
          <w:lang w:bidi="ar-EG"/>
        </w:rPr>
      </w:pPr>
    </w:p>
    <w:p w14:paraId="2E8F9C18" w14:textId="77777777" w:rsidR="00993384" w:rsidRDefault="00993384" w:rsidP="00993384">
      <w:pPr>
        <w:jc w:val="both"/>
        <w:rPr>
          <w:rFonts w:asciiTheme="majorBidi" w:hAnsiTheme="majorBidi" w:cstheme="majorBidi"/>
          <w:color w:val="808080" w:themeColor="background1" w:themeShade="80"/>
          <w:szCs w:val="28"/>
        </w:rPr>
      </w:pPr>
    </w:p>
    <w:p w14:paraId="56641318" w14:textId="77777777" w:rsidR="00993384" w:rsidRDefault="00993384" w:rsidP="00993384">
      <w:pPr>
        <w:jc w:val="both"/>
        <w:rPr>
          <w:rFonts w:asciiTheme="majorBidi" w:hAnsiTheme="majorBidi" w:cstheme="majorBidi"/>
          <w:color w:val="808080" w:themeColor="background1" w:themeShade="80"/>
          <w:szCs w:val="28"/>
        </w:rPr>
      </w:pPr>
    </w:p>
    <w:p w14:paraId="583D5968" w14:textId="77777777" w:rsidR="00993384" w:rsidRDefault="00993384" w:rsidP="00993384">
      <w:pPr>
        <w:jc w:val="both"/>
        <w:rPr>
          <w:rFonts w:asciiTheme="majorBidi" w:hAnsiTheme="majorBidi" w:cstheme="majorBidi"/>
          <w:color w:val="808080" w:themeColor="background1" w:themeShade="80"/>
          <w:szCs w:val="28"/>
        </w:rPr>
      </w:pPr>
    </w:p>
    <w:p w14:paraId="449BD4E1" w14:textId="77777777" w:rsidR="00993384" w:rsidRDefault="00993384" w:rsidP="00993384">
      <w:pPr>
        <w:jc w:val="both"/>
        <w:rPr>
          <w:rFonts w:asciiTheme="majorBidi" w:hAnsiTheme="majorBidi" w:cstheme="majorBidi"/>
          <w:color w:val="808080" w:themeColor="background1" w:themeShade="80"/>
          <w:szCs w:val="28"/>
        </w:rPr>
      </w:pPr>
    </w:p>
    <w:p w14:paraId="29429D5F" w14:textId="77777777" w:rsidR="00993384" w:rsidRDefault="00993384" w:rsidP="00993384">
      <w:pPr>
        <w:jc w:val="both"/>
        <w:rPr>
          <w:rFonts w:asciiTheme="majorBidi" w:hAnsiTheme="majorBidi" w:cstheme="majorBidi"/>
          <w:color w:val="808080" w:themeColor="background1" w:themeShade="80"/>
          <w:szCs w:val="28"/>
        </w:rPr>
      </w:pPr>
    </w:p>
    <w:p w14:paraId="7B9C12FC" w14:textId="77777777" w:rsidR="00993384" w:rsidRDefault="00993384" w:rsidP="00993384">
      <w:pPr>
        <w:jc w:val="both"/>
        <w:rPr>
          <w:rFonts w:asciiTheme="majorBidi" w:hAnsiTheme="majorBidi" w:cstheme="majorBidi"/>
          <w:color w:val="808080" w:themeColor="background1" w:themeShade="80"/>
          <w:szCs w:val="28"/>
        </w:rPr>
      </w:pPr>
    </w:p>
    <w:p w14:paraId="2D9146B5" w14:textId="77777777" w:rsidR="00993384" w:rsidRDefault="00993384" w:rsidP="00993384">
      <w:pPr>
        <w:jc w:val="both"/>
        <w:rPr>
          <w:rFonts w:asciiTheme="majorBidi" w:hAnsiTheme="majorBidi" w:cstheme="majorBidi"/>
          <w:color w:val="808080" w:themeColor="background1" w:themeShade="80"/>
          <w:szCs w:val="28"/>
        </w:rPr>
      </w:pPr>
    </w:p>
    <w:p w14:paraId="39525CA7" w14:textId="77777777" w:rsidR="00993384" w:rsidRDefault="00993384" w:rsidP="00993384">
      <w:pPr>
        <w:jc w:val="both"/>
        <w:rPr>
          <w:rFonts w:asciiTheme="majorBidi" w:hAnsiTheme="majorBidi" w:cstheme="majorBidi"/>
          <w:color w:val="808080" w:themeColor="background1" w:themeShade="80"/>
          <w:szCs w:val="28"/>
        </w:rPr>
      </w:pPr>
    </w:p>
    <w:p w14:paraId="27B956C6" w14:textId="77777777" w:rsidR="00993384" w:rsidRDefault="00993384" w:rsidP="00993384">
      <w:pPr>
        <w:jc w:val="both"/>
        <w:rPr>
          <w:rFonts w:asciiTheme="majorBidi" w:hAnsiTheme="majorBidi" w:cstheme="majorBidi"/>
          <w:color w:val="808080" w:themeColor="background1" w:themeShade="80"/>
          <w:szCs w:val="28"/>
        </w:rPr>
      </w:pPr>
    </w:p>
    <w:p w14:paraId="0C42B72F" w14:textId="77777777" w:rsidR="00993384" w:rsidRDefault="00993384" w:rsidP="00993384">
      <w:pPr>
        <w:jc w:val="both"/>
        <w:rPr>
          <w:rFonts w:asciiTheme="majorBidi" w:hAnsiTheme="majorBidi" w:cstheme="majorBidi"/>
          <w:color w:val="808080" w:themeColor="background1" w:themeShade="80"/>
          <w:szCs w:val="28"/>
        </w:rPr>
      </w:pPr>
    </w:p>
    <w:p w14:paraId="767A43F6" w14:textId="77777777" w:rsidR="00993384" w:rsidRDefault="00993384" w:rsidP="00993384">
      <w:pPr>
        <w:jc w:val="both"/>
        <w:rPr>
          <w:rFonts w:asciiTheme="majorBidi" w:hAnsiTheme="majorBidi" w:cstheme="majorBidi"/>
          <w:color w:val="808080" w:themeColor="background1" w:themeShade="80"/>
          <w:szCs w:val="28"/>
        </w:rPr>
      </w:pPr>
    </w:p>
    <w:p w14:paraId="4B8E35EB" w14:textId="77777777" w:rsidR="00993384" w:rsidRDefault="00993384" w:rsidP="00993384">
      <w:pPr>
        <w:jc w:val="both"/>
        <w:rPr>
          <w:rFonts w:asciiTheme="majorBidi" w:hAnsiTheme="majorBidi" w:cstheme="majorBidi"/>
          <w:color w:val="808080" w:themeColor="background1" w:themeShade="80"/>
          <w:szCs w:val="28"/>
        </w:rPr>
      </w:pPr>
    </w:p>
    <w:p w14:paraId="29B75476" w14:textId="77777777" w:rsidR="00993384" w:rsidRDefault="00993384" w:rsidP="00993384">
      <w:pPr>
        <w:jc w:val="both"/>
        <w:rPr>
          <w:rFonts w:asciiTheme="majorBidi" w:hAnsiTheme="majorBidi" w:cstheme="majorBidi"/>
          <w:color w:val="808080" w:themeColor="background1" w:themeShade="80"/>
          <w:szCs w:val="28"/>
        </w:rPr>
      </w:pPr>
    </w:p>
    <w:p w14:paraId="792FEF68" w14:textId="77777777" w:rsidR="00993384" w:rsidRDefault="00993384" w:rsidP="00993384">
      <w:pPr>
        <w:jc w:val="both"/>
        <w:rPr>
          <w:rFonts w:asciiTheme="majorBidi" w:hAnsiTheme="majorBidi" w:cstheme="majorBidi"/>
          <w:color w:val="808080" w:themeColor="background1" w:themeShade="80"/>
          <w:szCs w:val="28"/>
        </w:rPr>
      </w:pPr>
    </w:p>
    <w:p w14:paraId="3F005FFE" w14:textId="77777777" w:rsidR="00993384" w:rsidRDefault="00993384" w:rsidP="00993384">
      <w:pPr>
        <w:jc w:val="both"/>
        <w:rPr>
          <w:rFonts w:asciiTheme="majorBidi" w:hAnsiTheme="majorBidi" w:cstheme="majorBidi"/>
          <w:color w:val="808080" w:themeColor="background1" w:themeShade="80"/>
          <w:szCs w:val="28"/>
        </w:rPr>
      </w:pPr>
    </w:p>
    <w:p w14:paraId="36119ED4" w14:textId="77777777" w:rsidR="00993384" w:rsidRDefault="00993384" w:rsidP="00993384">
      <w:pPr>
        <w:jc w:val="both"/>
        <w:rPr>
          <w:rFonts w:asciiTheme="majorBidi" w:hAnsiTheme="majorBidi" w:cstheme="majorBidi"/>
          <w:color w:val="808080" w:themeColor="background1" w:themeShade="80"/>
          <w:szCs w:val="28"/>
        </w:rPr>
      </w:pPr>
    </w:p>
    <w:p w14:paraId="5D06F6C4" w14:textId="77777777" w:rsidR="00993384" w:rsidRDefault="00993384" w:rsidP="00993384">
      <w:pPr>
        <w:jc w:val="both"/>
        <w:rPr>
          <w:rFonts w:asciiTheme="majorBidi" w:hAnsiTheme="majorBidi" w:cstheme="majorBidi"/>
          <w:color w:val="808080" w:themeColor="background1" w:themeShade="80"/>
          <w:szCs w:val="28"/>
        </w:rPr>
      </w:pPr>
    </w:p>
    <w:sdt>
      <w:sdtPr>
        <w:rPr>
          <w:szCs w:val="28"/>
        </w:rPr>
        <w:id w:val="-119763625"/>
        <w:docPartObj>
          <w:docPartGallery w:val="Table of Contents"/>
          <w:docPartUnique/>
        </w:docPartObj>
      </w:sdtPr>
      <w:sdtEndPr>
        <w:rPr>
          <w:b/>
          <w:bCs/>
          <w:noProof/>
          <w:szCs w:val="24"/>
        </w:rPr>
      </w:sdtEndPr>
      <w:sdtContent>
        <w:p w14:paraId="6F35AF8B" w14:textId="77777777" w:rsidR="00A81459" w:rsidRPr="00C76435" w:rsidRDefault="00A81459" w:rsidP="00A81459">
          <w:pPr>
            <w:jc w:val="center"/>
            <w:rPr>
              <w:rFonts w:ascii="Georgia" w:hAnsi="Georgia"/>
              <w:b/>
              <w:bCs/>
              <w:sz w:val="36"/>
              <w:szCs w:val="36"/>
            </w:rPr>
          </w:pPr>
          <w:r w:rsidRPr="00C76435">
            <w:rPr>
              <w:rFonts w:ascii="Georgia" w:hAnsi="Georgia"/>
              <w:b/>
              <w:bCs/>
              <w:sz w:val="36"/>
              <w:szCs w:val="36"/>
            </w:rPr>
            <w:t>Table of Contents</w:t>
          </w:r>
        </w:p>
        <w:p w14:paraId="799C4860" w14:textId="77777777" w:rsidR="00A81459" w:rsidRPr="00A81459" w:rsidRDefault="00A81459" w:rsidP="00A81459">
          <w:pPr>
            <w:jc w:val="center"/>
            <w:rPr>
              <w:rFonts w:ascii="Georgia" w:hAnsi="Georgia"/>
              <w:b/>
              <w:bCs/>
              <w:sz w:val="32"/>
              <w:szCs w:val="32"/>
            </w:rPr>
          </w:pPr>
        </w:p>
        <w:p w14:paraId="1A139CAE" w14:textId="43A6A71C" w:rsidR="00440940" w:rsidRDefault="00A81459">
          <w:pPr>
            <w:pStyle w:val="TOC1"/>
            <w:tabs>
              <w:tab w:val="right" w:leader="dot" w:pos="9350"/>
            </w:tabs>
            <w:rPr>
              <w:rFonts w:cstheme="minorBidi"/>
              <w:noProof/>
            </w:rPr>
          </w:pPr>
          <w:r>
            <w:fldChar w:fldCharType="begin"/>
          </w:r>
          <w:r>
            <w:instrText xml:space="preserve"> TOC \o "1-3" \h \z \u </w:instrText>
          </w:r>
          <w:r>
            <w:fldChar w:fldCharType="separate"/>
          </w:r>
          <w:hyperlink r:id="rId13" w:anchor="_Toc48107681" w:history="1">
            <w:r w:rsidR="00440940" w:rsidRPr="007F40A4">
              <w:rPr>
                <w:rStyle w:val="Hyperlink"/>
                <w:noProof/>
              </w:rPr>
              <w:t>Facial Expression Motion Capture</w:t>
            </w:r>
            <w:r w:rsidR="00440940">
              <w:rPr>
                <w:noProof/>
                <w:webHidden/>
              </w:rPr>
              <w:tab/>
            </w:r>
            <w:r w:rsidR="00440940">
              <w:rPr>
                <w:noProof/>
                <w:webHidden/>
              </w:rPr>
              <w:fldChar w:fldCharType="begin"/>
            </w:r>
            <w:r w:rsidR="00440940">
              <w:rPr>
                <w:noProof/>
                <w:webHidden/>
              </w:rPr>
              <w:instrText xml:space="preserve"> PAGEREF _Toc48107681 \h </w:instrText>
            </w:r>
            <w:r w:rsidR="00440940">
              <w:rPr>
                <w:noProof/>
                <w:webHidden/>
              </w:rPr>
            </w:r>
            <w:r w:rsidR="00440940">
              <w:rPr>
                <w:noProof/>
                <w:webHidden/>
              </w:rPr>
              <w:fldChar w:fldCharType="separate"/>
            </w:r>
            <w:r w:rsidR="003F3523">
              <w:rPr>
                <w:noProof/>
                <w:webHidden/>
              </w:rPr>
              <w:t>0</w:t>
            </w:r>
            <w:r w:rsidR="00440940">
              <w:rPr>
                <w:noProof/>
                <w:webHidden/>
              </w:rPr>
              <w:fldChar w:fldCharType="end"/>
            </w:r>
          </w:hyperlink>
        </w:p>
        <w:p w14:paraId="7D6E7A1A" w14:textId="7EFDEA87" w:rsidR="00440940" w:rsidRDefault="00901734">
          <w:pPr>
            <w:pStyle w:val="TOC1"/>
            <w:tabs>
              <w:tab w:val="right" w:leader="dot" w:pos="9350"/>
            </w:tabs>
            <w:rPr>
              <w:rFonts w:cstheme="minorBidi"/>
              <w:noProof/>
            </w:rPr>
          </w:pPr>
          <w:hyperlink r:id="rId14" w:anchor="_Toc48107682" w:history="1">
            <w:r w:rsidR="00440940" w:rsidRPr="007F40A4">
              <w:rPr>
                <w:rStyle w:val="Hyperlink"/>
                <w:noProof/>
              </w:rPr>
              <w:t>Facial Expression Motion Capture</w:t>
            </w:r>
            <w:r w:rsidR="00440940">
              <w:rPr>
                <w:noProof/>
                <w:webHidden/>
              </w:rPr>
              <w:tab/>
            </w:r>
            <w:r w:rsidR="00440940">
              <w:rPr>
                <w:noProof/>
                <w:webHidden/>
              </w:rPr>
              <w:fldChar w:fldCharType="begin"/>
            </w:r>
            <w:r w:rsidR="00440940">
              <w:rPr>
                <w:noProof/>
                <w:webHidden/>
              </w:rPr>
              <w:instrText xml:space="preserve"> PAGEREF _Toc48107682 \h </w:instrText>
            </w:r>
            <w:r w:rsidR="00440940">
              <w:rPr>
                <w:noProof/>
                <w:webHidden/>
              </w:rPr>
            </w:r>
            <w:r w:rsidR="00440940">
              <w:rPr>
                <w:noProof/>
                <w:webHidden/>
              </w:rPr>
              <w:fldChar w:fldCharType="separate"/>
            </w:r>
            <w:r w:rsidR="003F3523">
              <w:rPr>
                <w:noProof/>
                <w:webHidden/>
              </w:rPr>
              <w:t>0</w:t>
            </w:r>
            <w:r w:rsidR="00440940">
              <w:rPr>
                <w:noProof/>
                <w:webHidden/>
              </w:rPr>
              <w:fldChar w:fldCharType="end"/>
            </w:r>
          </w:hyperlink>
        </w:p>
        <w:p w14:paraId="124F2ECF" w14:textId="27E6962B" w:rsidR="00440940" w:rsidRDefault="00901734">
          <w:pPr>
            <w:pStyle w:val="TOC1"/>
            <w:tabs>
              <w:tab w:val="right" w:leader="dot" w:pos="9350"/>
            </w:tabs>
            <w:rPr>
              <w:rFonts w:cstheme="minorBidi"/>
              <w:noProof/>
            </w:rPr>
          </w:pPr>
          <w:hyperlink w:anchor="_Toc48107683" w:history="1">
            <w:r w:rsidR="00440940" w:rsidRPr="007F40A4">
              <w:rPr>
                <w:rStyle w:val="Hyperlink"/>
                <w:noProof/>
              </w:rPr>
              <w:t>Acknowledgement</w:t>
            </w:r>
            <w:r w:rsidR="00440940">
              <w:rPr>
                <w:noProof/>
                <w:webHidden/>
              </w:rPr>
              <w:tab/>
            </w:r>
            <w:r w:rsidR="00440940">
              <w:rPr>
                <w:noProof/>
                <w:webHidden/>
              </w:rPr>
              <w:fldChar w:fldCharType="begin"/>
            </w:r>
            <w:r w:rsidR="00440940">
              <w:rPr>
                <w:noProof/>
                <w:webHidden/>
              </w:rPr>
              <w:instrText xml:space="preserve"> PAGEREF _Toc48107683 \h </w:instrText>
            </w:r>
            <w:r w:rsidR="00440940">
              <w:rPr>
                <w:noProof/>
                <w:webHidden/>
              </w:rPr>
            </w:r>
            <w:r w:rsidR="00440940">
              <w:rPr>
                <w:noProof/>
                <w:webHidden/>
              </w:rPr>
              <w:fldChar w:fldCharType="separate"/>
            </w:r>
            <w:r w:rsidR="003F3523">
              <w:rPr>
                <w:noProof/>
                <w:webHidden/>
              </w:rPr>
              <w:t>1</w:t>
            </w:r>
            <w:r w:rsidR="00440940">
              <w:rPr>
                <w:noProof/>
                <w:webHidden/>
              </w:rPr>
              <w:fldChar w:fldCharType="end"/>
            </w:r>
          </w:hyperlink>
        </w:p>
        <w:p w14:paraId="02C37C51" w14:textId="4540F140" w:rsidR="00440940" w:rsidRDefault="00901734">
          <w:pPr>
            <w:pStyle w:val="TOC1"/>
            <w:tabs>
              <w:tab w:val="right" w:leader="dot" w:pos="9350"/>
            </w:tabs>
            <w:rPr>
              <w:rFonts w:cstheme="minorBidi"/>
              <w:noProof/>
            </w:rPr>
          </w:pPr>
          <w:hyperlink w:anchor="_Toc48107684" w:history="1">
            <w:r w:rsidR="00440940" w:rsidRPr="007F40A4">
              <w:rPr>
                <w:rStyle w:val="Hyperlink"/>
                <w:noProof/>
              </w:rPr>
              <w:t>Abstract</w:t>
            </w:r>
            <w:r w:rsidR="00440940">
              <w:rPr>
                <w:noProof/>
                <w:webHidden/>
              </w:rPr>
              <w:tab/>
            </w:r>
            <w:r w:rsidR="00440940">
              <w:rPr>
                <w:noProof/>
                <w:webHidden/>
              </w:rPr>
              <w:fldChar w:fldCharType="begin"/>
            </w:r>
            <w:r w:rsidR="00440940">
              <w:rPr>
                <w:noProof/>
                <w:webHidden/>
              </w:rPr>
              <w:instrText xml:space="preserve"> PAGEREF _Toc48107684 \h </w:instrText>
            </w:r>
            <w:r w:rsidR="00440940">
              <w:rPr>
                <w:noProof/>
                <w:webHidden/>
              </w:rPr>
            </w:r>
            <w:r w:rsidR="00440940">
              <w:rPr>
                <w:noProof/>
                <w:webHidden/>
              </w:rPr>
              <w:fldChar w:fldCharType="separate"/>
            </w:r>
            <w:r w:rsidR="003F3523">
              <w:rPr>
                <w:noProof/>
                <w:webHidden/>
              </w:rPr>
              <w:t>2</w:t>
            </w:r>
            <w:r w:rsidR="00440940">
              <w:rPr>
                <w:noProof/>
                <w:webHidden/>
              </w:rPr>
              <w:fldChar w:fldCharType="end"/>
            </w:r>
          </w:hyperlink>
        </w:p>
        <w:p w14:paraId="2084DCFC" w14:textId="699C765E" w:rsidR="00440940" w:rsidRDefault="00901734">
          <w:pPr>
            <w:pStyle w:val="TOC1"/>
            <w:tabs>
              <w:tab w:val="right" w:leader="dot" w:pos="9350"/>
            </w:tabs>
            <w:rPr>
              <w:rFonts w:cstheme="minorBidi"/>
              <w:noProof/>
            </w:rPr>
          </w:pPr>
          <w:hyperlink w:anchor="_Toc48107685" w:history="1">
            <w:r w:rsidR="00440940" w:rsidRPr="007F40A4">
              <w:rPr>
                <w:rStyle w:val="Hyperlink"/>
                <w:noProof/>
              </w:rPr>
              <w:t>List of Figures</w:t>
            </w:r>
            <w:r w:rsidR="00440940">
              <w:rPr>
                <w:noProof/>
                <w:webHidden/>
              </w:rPr>
              <w:tab/>
            </w:r>
            <w:r w:rsidR="00440940">
              <w:rPr>
                <w:noProof/>
                <w:webHidden/>
              </w:rPr>
              <w:fldChar w:fldCharType="begin"/>
            </w:r>
            <w:r w:rsidR="00440940">
              <w:rPr>
                <w:noProof/>
                <w:webHidden/>
              </w:rPr>
              <w:instrText xml:space="preserve"> PAGEREF _Toc48107685 \h </w:instrText>
            </w:r>
            <w:r w:rsidR="00440940">
              <w:rPr>
                <w:noProof/>
                <w:webHidden/>
              </w:rPr>
            </w:r>
            <w:r w:rsidR="00440940">
              <w:rPr>
                <w:noProof/>
                <w:webHidden/>
              </w:rPr>
              <w:fldChar w:fldCharType="separate"/>
            </w:r>
            <w:r w:rsidR="003F3523">
              <w:rPr>
                <w:noProof/>
                <w:webHidden/>
              </w:rPr>
              <w:t>5</w:t>
            </w:r>
            <w:r w:rsidR="00440940">
              <w:rPr>
                <w:noProof/>
                <w:webHidden/>
              </w:rPr>
              <w:fldChar w:fldCharType="end"/>
            </w:r>
          </w:hyperlink>
        </w:p>
        <w:p w14:paraId="241E73D0" w14:textId="7037C8DE" w:rsidR="00440940" w:rsidRDefault="00901734">
          <w:pPr>
            <w:pStyle w:val="TOC1"/>
            <w:tabs>
              <w:tab w:val="right" w:leader="dot" w:pos="9350"/>
            </w:tabs>
            <w:rPr>
              <w:rFonts w:cstheme="minorBidi"/>
              <w:noProof/>
            </w:rPr>
          </w:pPr>
          <w:hyperlink w:anchor="_Toc48107686" w:history="1">
            <w:r w:rsidR="00440940" w:rsidRPr="007F40A4">
              <w:rPr>
                <w:rStyle w:val="Hyperlink"/>
                <w:noProof/>
              </w:rPr>
              <w:t>List of Abbreviations</w:t>
            </w:r>
            <w:r w:rsidR="00440940">
              <w:rPr>
                <w:noProof/>
                <w:webHidden/>
              </w:rPr>
              <w:tab/>
            </w:r>
            <w:r w:rsidR="00440940">
              <w:rPr>
                <w:noProof/>
                <w:webHidden/>
              </w:rPr>
              <w:fldChar w:fldCharType="begin"/>
            </w:r>
            <w:r w:rsidR="00440940">
              <w:rPr>
                <w:noProof/>
                <w:webHidden/>
              </w:rPr>
              <w:instrText xml:space="preserve"> PAGEREF _Toc48107686 \h </w:instrText>
            </w:r>
            <w:r w:rsidR="00440940">
              <w:rPr>
                <w:noProof/>
                <w:webHidden/>
              </w:rPr>
            </w:r>
            <w:r w:rsidR="00440940">
              <w:rPr>
                <w:noProof/>
                <w:webHidden/>
              </w:rPr>
              <w:fldChar w:fldCharType="separate"/>
            </w:r>
            <w:r w:rsidR="003F3523">
              <w:rPr>
                <w:noProof/>
                <w:webHidden/>
              </w:rPr>
              <w:t>6</w:t>
            </w:r>
            <w:r w:rsidR="00440940">
              <w:rPr>
                <w:noProof/>
                <w:webHidden/>
              </w:rPr>
              <w:fldChar w:fldCharType="end"/>
            </w:r>
          </w:hyperlink>
        </w:p>
        <w:p w14:paraId="3F4DA8E3" w14:textId="59B0CE26" w:rsidR="00440940" w:rsidRDefault="00901734">
          <w:pPr>
            <w:pStyle w:val="TOC1"/>
            <w:tabs>
              <w:tab w:val="left" w:pos="440"/>
              <w:tab w:val="right" w:leader="dot" w:pos="9350"/>
            </w:tabs>
            <w:rPr>
              <w:rFonts w:cstheme="minorBidi"/>
              <w:noProof/>
            </w:rPr>
          </w:pPr>
          <w:hyperlink w:anchor="_Toc48107687" w:history="1">
            <w:r w:rsidR="00440940" w:rsidRPr="007F40A4">
              <w:rPr>
                <w:rStyle w:val="Hyperlink"/>
                <w:noProof/>
              </w:rPr>
              <w:t>1-</w:t>
            </w:r>
            <w:r w:rsidR="00440940">
              <w:rPr>
                <w:rFonts w:cstheme="minorBidi"/>
                <w:noProof/>
              </w:rPr>
              <w:tab/>
            </w:r>
            <w:r w:rsidR="00440940" w:rsidRPr="007F40A4">
              <w:rPr>
                <w:rStyle w:val="Hyperlink"/>
                <w:noProof/>
              </w:rPr>
              <w:t>Introduction</w:t>
            </w:r>
            <w:r w:rsidR="00440940">
              <w:rPr>
                <w:noProof/>
                <w:webHidden/>
              </w:rPr>
              <w:tab/>
            </w:r>
            <w:r w:rsidR="00440940">
              <w:rPr>
                <w:noProof/>
                <w:webHidden/>
              </w:rPr>
              <w:fldChar w:fldCharType="begin"/>
            </w:r>
            <w:r w:rsidR="00440940">
              <w:rPr>
                <w:noProof/>
                <w:webHidden/>
              </w:rPr>
              <w:instrText xml:space="preserve"> PAGEREF _Toc48107687 \h </w:instrText>
            </w:r>
            <w:r w:rsidR="00440940">
              <w:rPr>
                <w:noProof/>
                <w:webHidden/>
              </w:rPr>
            </w:r>
            <w:r w:rsidR="00440940">
              <w:rPr>
                <w:noProof/>
                <w:webHidden/>
              </w:rPr>
              <w:fldChar w:fldCharType="separate"/>
            </w:r>
            <w:r w:rsidR="003F3523">
              <w:rPr>
                <w:noProof/>
                <w:webHidden/>
              </w:rPr>
              <w:t>8</w:t>
            </w:r>
            <w:r w:rsidR="00440940">
              <w:rPr>
                <w:noProof/>
                <w:webHidden/>
              </w:rPr>
              <w:fldChar w:fldCharType="end"/>
            </w:r>
          </w:hyperlink>
        </w:p>
        <w:p w14:paraId="2154DA64" w14:textId="5BF2347E" w:rsidR="00440940" w:rsidRDefault="00901734">
          <w:pPr>
            <w:pStyle w:val="TOC2"/>
            <w:tabs>
              <w:tab w:val="right" w:leader="dot" w:pos="9350"/>
            </w:tabs>
            <w:rPr>
              <w:rFonts w:cstheme="minorBidi"/>
              <w:noProof/>
            </w:rPr>
          </w:pPr>
          <w:hyperlink w:anchor="_Toc48107688" w:history="1">
            <w:r w:rsidR="00440940" w:rsidRPr="007F40A4">
              <w:rPr>
                <w:rStyle w:val="Hyperlink"/>
                <w:noProof/>
              </w:rPr>
              <w:t>1.1 Motivation</w:t>
            </w:r>
            <w:r w:rsidR="00440940">
              <w:rPr>
                <w:noProof/>
                <w:webHidden/>
              </w:rPr>
              <w:tab/>
            </w:r>
            <w:r w:rsidR="00440940">
              <w:rPr>
                <w:noProof/>
                <w:webHidden/>
              </w:rPr>
              <w:fldChar w:fldCharType="begin"/>
            </w:r>
            <w:r w:rsidR="00440940">
              <w:rPr>
                <w:noProof/>
                <w:webHidden/>
              </w:rPr>
              <w:instrText xml:space="preserve"> PAGEREF _Toc48107688 \h </w:instrText>
            </w:r>
            <w:r w:rsidR="00440940">
              <w:rPr>
                <w:noProof/>
                <w:webHidden/>
              </w:rPr>
            </w:r>
            <w:r w:rsidR="00440940">
              <w:rPr>
                <w:noProof/>
                <w:webHidden/>
              </w:rPr>
              <w:fldChar w:fldCharType="separate"/>
            </w:r>
            <w:r w:rsidR="003F3523">
              <w:rPr>
                <w:noProof/>
                <w:webHidden/>
              </w:rPr>
              <w:t>8</w:t>
            </w:r>
            <w:r w:rsidR="00440940">
              <w:rPr>
                <w:noProof/>
                <w:webHidden/>
              </w:rPr>
              <w:fldChar w:fldCharType="end"/>
            </w:r>
          </w:hyperlink>
        </w:p>
        <w:p w14:paraId="4F4B0492" w14:textId="7D012D68" w:rsidR="00440940" w:rsidRDefault="00901734">
          <w:pPr>
            <w:pStyle w:val="TOC2"/>
            <w:tabs>
              <w:tab w:val="right" w:leader="dot" w:pos="9350"/>
            </w:tabs>
            <w:rPr>
              <w:rFonts w:cstheme="minorBidi"/>
              <w:noProof/>
            </w:rPr>
          </w:pPr>
          <w:hyperlink w:anchor="_Toc48107689" w:history="1">
            <w:r w:rsidR="00440940" w:rsidRPr="007F40A4">
              <w:rPr>
                <w:rStyle w:val="Hyperlink"/>
                <w:noProof/>
              </w:rPr>
              <w:t>1.2 Problem Definition</w:t>
            </w:r>
            <w:r w:rsidR="00440940">
              <w:rPr>
                <w:noProof/>
                <w:webHidden/>
              </w:rPr>
              <w:tab/>
            </w:r>
            <w:r w:rsidR="00440940">
              <w:rPr>
                <w:noProof/>
                <w:webHidden/>
              </w:rPr>
              <w:fldChar w:fldCharType="begin"/>
            </w:r>
            <w:r w:rsidR="00440940">
              <w:rPr>
                <w:noProof/>
                <w:webHidden/>
              </w:rPr>
              <w:instrText xml:space="preserve"> PAGEREF _Toc48107689 \h </w:instrText>
            </w:r>
            <w:r w:rsidR="00440940">
              <w:rPr>
                <w:noProof/>
                <w:webHidden/>
              </w:rPr>
            </w:r>
            <w:r w:rsidR="00440940">
              <w:rPr>
                <w:noProof/>
                <w:webHidden/>
              </w:rPr>
              <w:fldChar w:fldCharType="separate"/>
            </w:r>
            <w:r w:rsidR="003F3523">
              <w:rPr>
                <w:noProof/>
                <w:webHidden/>
              </w:rPr>
              <w:t>9</w:t>
            </w:r>
            <w:r w:rsidR="00440940">
              <w:rPr>
                <w:noProof/>
                <w:webHidden/>
              </w:rPr>
              <w:fldChar w:fldCharType="end"/>
            </w:r>
          </w:hyperlink>
        </w:p>
        <w:p w14:paraId="0BFB3181" w14:textId="47262A55" w:rsidR="00440940" w:rsidRDefault="00901734">
          <w:pPr>
            <w:pStyle w:val="TOC2"/>
            <w:tabs>
              <w:tab w:val="right" w:leader="dot" w:pos="9350"/>
            </w:tabs>
            <w:rPr>
              <w:rFonts w:cstheme="minorBidi"/>
              <w:noProof/>
            </w:rPr>
          </w:pPr>
          <w:hyperlink w:anchor="_Toc48107690" w:history="1">
            <w:r w:rsidR="00440940" w:rsidRPr="007F40A4">
              <w:rPr>
                <w:rStyle w:val="Hyperlink"/>
                <w:noProof/>
              </w:rPr>
              <w:t>1.3 Objective</w:t>
            </w:r>
            <w:r w:rsidR="00440940">
              <w:rPr>
                <w:noProof/>
                <w:webHidden/>
              </w:rPr>
              <w:tab/>
            </w:r>
            <w:r w:rsidR="00440940">
              <w:rPr>
                <w:noProof/>
                <w:webHidden/>
              </w:rPr>
              <w:fldChar w:fldCharType="begin"/>
            </w:r>
            <w:r w:rsidR="00440940">
              <w:rPr>
                <w:noProof/>
                <w:webHidden/>
              </w:rPr>
              <w:instrText xml:space="preserve"> PAGEREF _Toc48107690 \h </w:instrText>
            </w:r>
            <w:r w:rsidR="00440940">
              <w:rPr>
                <w:noProof/>
                <w:webHidden/>
              </w:rPr>
            </w:r>
            <w:r w:rsidR="00440940">
              <w:rPr>
                <w:noProof/>
                <w:webHidden/>
              </w:rPr>
              <w:fldChar w:fldCharType="separate"/>
            </w:r>
            <w:r w:rsidR="003F3523">
              <w:rPr>
                <w:noProof/>
                <w:webHidden/>
              </w:rPr>
              <w:t>10</w:t>
            </w:r>
            <w:r w:rsidR="00440940">
              <w:rPr>
                <w:noProof/>
                <w:webHidden/>
              </w:rPr>
              <w:fldChar w:fldCharType="end"/>
            </w:r>
          </w:hyperlink>
        </w:p>
        <w:p w14:paraId="3EA6DAE2" w14:textId="1F68FFC0" w:rsidR="00440940" w:rsidRDefault="00901734">
          <w:pPr>
            <w:pStyle w:val="TOC2"/>
            <w:tabs>
              <w:tab w:val="right" w:leader="dot" w:pos="9350"/>
            </w:tabs>
            <w:rPr>
              <w:rFonts w:cstheme="minorBidi"/>
              <w:noProof/>
            </w:rPr>
          </w:pPr>
          <w:hyperlink w:anchor="_Toc48107691" w:history="1">
            <w:r w:rsidR="00440940" w:rsidRPr="007F40A4">
              <w:rPr>
                <w:rStyle w:val="Hyperlink"/>
                <w:noProof/>
              </w:rPr>
              <w:t>1.4 Time Plan</w:t>
            </w:r>
            <w:r w:rsidR="00440940">
              <w:rPr>
                <w:noProof/>
                <w:webHidden/>
              </w:rPr>
              <w:tab/>
            </w:r>
            <w:r w:rsidR="00440940">
              <w:rPr>
                <w:noProof/>
                <w:webHidden/>
              </w:rPr>
              <w:fldChar w:fldCharType="begin"/>
            </w:r>
            <w:r w:rsidR="00440940">
              <w:rPr>
                <w:noProof/>
                <w:webHidden/>
              </w:rPr>
              <w:instrText xml:space="preserve"> PAGEREF _Toc48107691 \h </w:instrText>
            </w:r>
            <w:r w:rsidR="00440940">
              <w:rPr>
                <w:noProof/>
                <w:webHidden/>
              </w:rPr>
            </w:r>
            <w:r w:rsidR="00440940">
              <w:rPr>
                <w:noProof/>
                <w:webHidden/>
              </w:rPr>
              <w:fldChar w:fldCharType="separate"/>
            </w:r>
            <w:r w:rsidR="003F3523">
              <w:rPr>
                <w:noProof/>
                <w:webHidden/>
              </w:rPr>
              <w:t>10</w:t>
            </w:r>
            <w:r w:rsidR="00440940">
              <w:rPr>
                <w:noProof/>
                <w:webHidden/>
              </w:rPr>
              <w:fldChar w:fldCharType="end"/>
            </w:r>
          </w:hyperlink>
        </w:p>
        <w:p w14:paraId="2227F2B6" w14:textId="13AF6221" w:rsidR="00440940" w:rsidRDefault="00901734">
          <w:pPr>
            <w:pStyle w:val="TOC2"/>
            <w:tabs>
              <w:tab w:val="right" w:leader="dot" w:pos="9350"/>
            </w:tabs>
            <w:rPr>
              <w:rFonts w:cstheme="minorBidi"/>
              <w:noProof/>
            </w:rPr>
          </w:pPr>
          <w:hyperlink w:anchor="_Toc48107692" w:history="1">
            <w:r w:rsidR="00440940" w:rsidRPr="007F40A4">
              <w:rPr>
                <w:rStyle w:val="Hyperlink"/>
                <w:noProof/>
              </w:rPr>
              <w:t>1.5 Document Organization</w:t>
            </w:r>
            <w:r w:rsidR="00440940">
              <w:rPr>
                <w:noProof/>
                <w:webHidden/>
              </w:rPr>
              <w:tab/>
            </w:r>
            <w:r w:rsidR="00440940">
              <w:rPr>
                <w:noProof/>
                <w:webHidden/>
              </w:rPr>
              <w:fldChar w:fldCharType="begin"/>
            </w:r>
            <w:r w:rsidR="00440940">
              <w:rPr>
                <w:noProof/>
                <w:webHidden/>
              </w:rPr>
              <w:instrText xml:space="preserve"> PAGEREF _Toc48107692 \h </w:instrText>
            </w:r>
            <w:r w:rsidR="00440940">
              <w:rPr>
                <w:noProof/>
                <w:webHidden/>
              </w:rPr>
            </w:r>
            <w:r w:rsidR="00440940">
              <w:rPr>
                <w:noProof/>
                <w:webHidden/>
              </w:rPr>
              <w:fldChar w:fldCharType="separate"/>
            </w:r>
            <w:r w:rsidR="003F3523">
              <w:rPr>
                <w:noProof/>
                <w:webHidden/>
              </w:rPr>
              <w:t>11</w:t>
            </w:r>
            <w:r w:rsidR="00440940">
              <w:rPr>
                <w:noProof/>
                <w:webHidden/>
              </w:rPr>
              <w:fldChar w:fldCharType="end"/>
            </w:r>
          </w:hyperlink>
        </w:p>
        <w:p w14:paraId="7196E517" w14:textId="1CA92EB1" w:rsidR="00440940" w:rsidRDefault="00901734">
          <w:pPr>
            <w:pStyle w:val="TOC1"/>
            <w:tabs>
              <w:tab w:val="left" w:pos="440"/>
              <w:tab w:val="right" w:leader="dot" w:pos="9350"/>
            </w:tabs>
            <w:rPr>
              <w:rFonts w:cstheme="minorBidi"/>
              <w:noProof/>
            </w:rPr>
          </w:pPr>
          <w:hyperlink w:anchor="_Toc48107693" w:history="1">
            <w:r w:rsidR="00440940" w:rsidRPr="007F40A4">
              <w:rPr>
                <w:rStyle w:val="Hyperlink"/>
                <w:noProof/>
              </w:rPr>
              <w:t>2-</w:t>
            </w:r>
            <w:r w:rsidR="00440940">
              <w:rPr>
                <w:rFonts w:cstheme="minorBidi"/>
                <w:noProof/>
              </w:rPr>
              <w:tab/>
            </w:r>
            <w:r w:rsidR="00440940" w:rsidRPr="007F40A4">
              <w:rPr>
                <w:rStyle w:val="Hyperlink"/>
                <w:noProof/>
              </w:rPr>
              <w:t>Background</w:t>
            </w:r>
            <w:r w:rsidR="00440940">
              <w:rPr>
                <w:noProof/>
                <w:webHidden/>
              </w:rPr>
              <w:tab/>
            </w:r>
            <w:r w:rsidR="00440940">
              <w:rPr>
                <w:noProof/>
                <w:webHidden/>
              </w:rPr>
              <w:fldChar w:fldCharType="begin"/>
            </w:r>
            <w:r w:rsidR="00440940">
              <w:rPr>
                <w:noProof/>
                <w:webHidden/>
              </w:rPr>
              <w:instrText xml:space="preserve"> PAGEREF _Toc48107693 \h </w:instrText>
            </w:r>
            <w:r w:rsidR="00440940">
              <w:rPr>
                <w:noProof/>
                <w:webHidden/>
              </w:rPr>
            </w:r>
            <w:r w:rsidR="00440940">
              <w:rPr>
                <w:noProof/>
                <w:webHidden/>
              </w:rPr>
              <w:fldChar w:fldCharType="separate"/>
            </w:r>
            <w:r w:rsidR="003F3523">
              <w:rPr>
                <w:noProof/>
                <w:webHidden/>
              </w:rPr>
              <w:t>13</w:t>
            </w:r>
            <w:r w:rsidR="00440940">
              <w:rPr>
                <w:noProof/>
                <w:webHidden/>
              </w:rPr>
              <w:fldChar w:fldCharType="end"/>
            </w:r>
          </w:hyperlink>
        </w:p>
        <w:p w14:paraId="44DF8D4E" w14:textId="0474D96D" w:rsidR="00440940" w:rsidRDefault="00901734">
          <w:pPr>
            <w:pStyle w:val="TOC2"/>
            <w:tabs>
              <w:tab w:val="right" w:leader="dot" w:pos="9350"/>
            </w:tabs>
            <w:rPr>
              <w:rFonts w:cstheme="minorBidi"/>
              <w:noProof/>
            </w:rPr>
          </w:pPr>
          <w:hyperlink w:anchor="_Toc48107694" w:history="1">
            <w:r w:rsidR="00440940" w:rsidRPr="007F40A4">
              <w:rPr>
                <w:rStyle w:val="Hyperlink"/>
                <w:noProof/>
              </w:rPr>
              <w:t>2.1 detailed description and scientific background</w:t>
            </w:r>
            <w:r w:rsidR="00440940">
              <w:rPr>
                <w:noProof/>
                <w:webHidden/>
              </w:rPr>
              <w:tab/>
            </w:r>
            <w:r w:rsidR="00440940">
              <w:rPr>
                <w:noProof/>
                <w:webHidden/>
              </w:rPr>
              <w:fldChar w:fldCharType="begin"/>
            </w:r>
            <w:r w:rsidR="00440940">
              <w:rPr>
                <w:noProof/>
                <w:webHidden/>
              </w:rPr>
              <w:instrText xml:space="preserve"> PAGEREF _Toc48107694 \h </w:instrText>
            </w:r>
            <w:r w:rsidR="00440940">
              <w:rPr>
                <w:noProof/>
                <w:webHidden/>
              </w:rPr>
            </w:r>
            <w:r w:rsidR="00440940">
              <w:rPr>
                <w:noProof/>
                <w:webHidden/>
              </w:rPr>
              <w:fldChar w:fldCharType="separate"/>
            </w:r>
            <w:r w:rsidR="003F3523">
              <w:rPr>
                <w:noProof/>
                <w:webHidden/>
              </w:rPr>
              <w:t>13</w:t>
            </w:r>
            <w:r w:rsidR="00440940">
              <w:rPr>
                <w:noProof/>
                <w:webHidden/>
              </w:rPr>
              <w:fldChar w:fldCharType="end"/>
            </w:r>
          </w:hyperlink>
        </w:p>
        <w:p w14:paraId="4F3CBD2E" w14:textId="6F106EA2" w:rsidR="00440940" w:rsidRDefault="00901734">
          <w:pPr>
            <w:pStyle w:val="TOC2"/>
            <w:tabs>
              <w:tab w:val="right" w:leader="dot" w:pos="9350"/>
            </w:tabs>
            <w:rPr>
              <w:rFonts w:cstheme="minorBidi"/>
              <w:noProof/>
            </w:rPr>
          </w:pPr>
          <w:hyperlink w:anchor="_Toc48107695" w:history="1">
            <w:r w:rsidR="00440940" w:rsidRPr="007F40A4">
              <w:rPr>
                <w:rStyle w:val="Hyperlink"/>
                <w:noProof/>
              </w:rPr>
              <w:t>2.2 survey of the work</w:t>
            </w:r>
            <w:r w:rsidR="00440940">
              <w:rPr>
                <w:noProof/>
                <w:webHidden/>
              </w:rPr>
              <w:tab/>
            </w:r>
            <w:r w:rsidR="00440940">
              <w:rPr>
                <w:noProof/>
                <w:webHidden/>
              </w:rPr>
              <w:fldChar w:fldCharType="begin"/>
            </w:r>
            <w:r w:rsidR="00440940">
              <w:rPr>
                <w:noProof/>
                <w:webHidden/>
              </w:rPr>
              <w:instrText xml:space="preserve"> PAGEREF _Toc48107695 \h </w:instrText>
            </w:r>
            <w:r w:rsidR="00440940">
              <w:rPr>
                <w:noProof/>
                <w:webHidden/>
              </w:rPr>
            </w:r>
            <w:r w:rsidR="00440940">
              <w:rPr>
                <w:noProof/>
                <w:webHidden/>
              </w:rPr>
              <w:fldChar w:fldCharType="separate"/>
            </w:r>
            <w:r w:rsidR="003F3523">
              <w:rPr>
                <w:noProof/>
                <w:webHidden/>
              </w:rPr>
              <w:t>14</w:t>
            </w:r>
            <w:r w:rsidR="00440940">
              <w:rPr>
                <w:noProof/>
                <w:webHidden/>
              </w:rPr>
              <w:fldChar w:fldCharType="end"/>
            </w:r>
          </w:hyperlink>
        </w:p>
        <w:p w14:paraId="6832715D" w14:textId="63AB1D03" w:rsidR="00440940" w:rsidRDefault="00901734">
          <w:pPr>
            <w:pStyle w:val="TOC2"/>
            <w:tabs>
              <w:tab w:val="right" w:leader="dot" w:pos="9350"/>
            </w:tabs>
            <w:rPr>
              <w:rFonts w:cstheme="minorBidi"/>
              <w:noProof/>
            </w:rPr>
          </w:pPr>
          <w:hyperlink w:anchor="_Toc48107696" w:history="1">
            <w:r w:rsidR="00440940" w:rsidRPr="007F40A4">
              <w:rPr>
                <w:rStyle w:val="Hyperlink"/>
                <w:noProof/>
              </w:rPr>
              <w:t>2.3 similar systems</w:t>
            </w:r>
            <w:r w:rsidR="00440940">
              <w:rPr>
                <w:noProof/>
                <w:webHidden/>
              </w:rPr>
              <w:tab/>
            </w:r>
            <w:r w:rsidR="00440940">
              <w:rPr>
                <w:noProof/>
                <w:webHidden/>
              </w:rPr>
              <w:fldChar w:fldCharType="begin"/>
            </w:r>
            <w:r w:rsidR="00440940">
              <w:rPr>
                <w:noProof/>
                <w:webHidden/>
              </w:rPr>
              <w:instrText xml:space="preserve"> PAGEREF _Toc48107696 \h </w:instrText>
            </w:r>
            <w:r w:rsidR="00440940">
              <w:rPr>
                <w:noProof/>
                <w:webHidden/>
              </w:rPr>
            </w:r>
            <w:r w:rsidR="00440940">
              <w:rPr>
                <w:noProof/>
                <w:webHidden/>
              </w:rPr>
              <w:fldChar w:fldCharType="separate"/>
            </w:r>
            <w:r w:rsidR="003F3523">
              <w:rPr>
                <w:noProof/>
                <w:webHidden/>
              </w:rPr>
              <w:t>19</w:t>
            </w:r>
            <w:r w:rsidR="00440940">
              <w:rPr>
                <w:noProof/>
                <w:webHidden/>
              </w:rPr>
              <w:fldChar w:fldCharType="end"/>
            </w:r>
          </w:hyperlink>
        </w:p>
        <w:p w14:paraId="7233ECF3" w14:textId="22886C31" w:rsidR="00440940" w:rsidRDefault="00901734">
          <w:pPr>
            <w:pStyle w:val="TOC1"/>
            <w:tabs>
              <w:tab w:val="left" w:pos="440"/>
              <w:tab w:val="right" w:leader="dot" w:pos="9350"/>
            </w:tabs>
            <w:rPr>
              <w:rFonts w:cstheme="minorBidi"/>
              <w:noProof/>
            </w:rPr>
          </w:pPr>
          <w:hyperlink w:anchor="_Toc48107697" w:history="1">
            <w:r w:rsidR="00440940" w:rsidRPr="007F40A4">
              <w:rPr>
                <w:rStyle w:val="Hyperlink"/>
                <w:noProof/>
              </w:rPr>
              <w:t>3-</w:t>
            </w:r>
            <w:r w:rsidR="00440940">
              <w:rPr>
                <w:rFonts w:cstheme="minorBidi"/>
                <w:noProof/>
              </w:rPr>
              <w:tab/>
            </w:r>
            <w:r w:rsidR="00440940" w:rsidRPr="007F40A4">
              <w:rPr>
                <w:rStyle w:val="Hyperlink"/>
                <w:noProof/>
              </w:rPr>
              <w:t>Analysis and Design</w:t>
            </w:r>
            <w:r w:rsidR="00440940">
              <w:rPr>
                <w:noProof/>
                <w:webHidden/>
              </w:rPr>
              <w:tab/>
            </w:r>
            <w:r w:rsidR="00440940">
              <w:rPr>
                <w:noProof/>
                <w:webHidden/>
              </w:rPr>
              <w:fldChar w:fldCharType="begin"/>
            </w:r>
            <w:r w:rsidR="00440940">
              <w:rPr>
                <w:noProof/>
                <w:webHidden/>
              </w:rPr>
              <w:instrText xml:space="preserve"> PAGEREF _Toc48107697 \h </w:instrText>
            </w:r>
            <w:r w:rsidR="00440940">
              <w:rPr>
                <w:noProof/>
                <w:webHidden/>
              </w:rPr>
            </w:r>
            <w:r w:rsidR="00440940">
              <w:rPr>
                <w:noProof/>
                <w:webHidden/>
              </w:rPr>
              <w:fldChar w:fldCharType="separate"/>
            </w:r>
            <w:r w:rsidR="003F3523">
              <w:rPr>
                <w:noProof/>
                <w:webHidden/>
              </w:rPr>
              <w:t>22</w:t>
            </w:r>
            <w:r w:rsidR="00440940">
              <w:rPr>
                <w:noProof/>
                <w:webHidden/>
              </w:rPr>
              <w:fldChar w:fldCharType="end"/>
            </w:r>
          </w:hyperlink>
        </w:p>
        <w:p w14:paraId="4D162342" w14:textId="591E63CF" w:rsidR="00440940" w:rsidRDefault="00901734">
          <w:pPr>
            <w:pStyle w:val="TOC2"/>
            <w:tabs>
              <w:tab w:val="right" w:leader="dot" w:pos="9350"/>
            </w:tabs>
            <w:rPr>
              <w:rFonts w:cstheme="minorBidi"/>
              <w:noProof/>
            </w:rPr>
          </w:pPr>
          <w:hyperlink w:anchor="_Toc48107698" w:history="1">
            <w:r w:rsidR="00440940" w:rsidRPr="007F40A4">
              <w:rPr>
                <w:rStyle w:val="Hyperlink"/>
                <w:noProof/>
              </w:rPr>
              <w:t>3.1 System Overview</w:t>
            </w:r>
            <w:r w:rsidR="00440940">
              <w:rPr>
                <w:noProof/>
                <w:webHidden/>
              </w:rPr>
              <w:tab/>
            </w:r>
            <w:r w:rsidR="00440940">
              <w:rPr>
                <w:noProof/>
                <w:webHidden/>
              </w:rPr>
              <w:fldChar w:fldCharType="begin"/>
            </w:r>
            <w:r w:rsidR="00440940">
              <w:rPr>
                <w:noProof/>
                <w:webHidden/>
              </w:rPr>
              <w:instrText xml:space="preserve"> PAGEREF _Toc48107698 \h </w:instrText>
            </w:r>
            <w:r w:rsidR="00440940">
              <w:rPr>
                <w:noProof/>
                <w:webHidden/>
              </w:rPr>
            </w:r>
            <w:r w:rsidR="00440940">
              <w:rPr>
                <w:noProof/>
                <w:webHidden/>
              </w:rPr>
              <w:fldChar w:fldCharType="separate"/>
            </w:r>
            <w:r w:rsidR="003F3523">
              <w:rPr>
                <w:noProof/>
                <w:webHidden/>
              </w:rPr>
              <w:t>22</w:t>
            </w:r>
            <w:r w:rsidR="00440940">
              <w:rPr>
                <w:noProof/>
                <w:webHidden/>
              </w:rPr>
              <w:fldChar w:fldCharType="end"/>
            </w:r>
          </w:hyperlink>
        </w:p>
        <w:p w14:paraId="655373EA" w14:textId="45890716" w:rsidR="00440940" w:rsidRDefault="00901734">
          <w:pPr>
            <w:pStyle w:val="TOC3"/>
            <w:tabs>
              <w:tab w:val="right" w:leader="dot" w:pos="9350"/>
            </w:tabs>
            <w:rPr>
              <w:rFonts w:cstheme="minorBidi"/>
              <w:noProof/>
            </w:rPr>
          </w:pPr>
          <w:hyperlink w:anchor="_Toc48107699" w:history="1">
            <w:r w:rsidR="00440940" w:rsidRPr="007F40A4">
              <w:rPr>
                <w:rStyle w:val="Hyperlink"/>
                <w:noProof/>
              </w:rPr>
              <w:t>3.1.1 System Architecture</w:t>
            </w:r>
            <w:r w:rsidR="00440940">
              <w:rPr>
                <w:noProof/>
                <w:webHidden/>
              </w:rPr>
              <w:tab/>
            </w:r>
            <w:r w:rsidR="00440940">
              <w:rPr>
                <w:noProof/>
                <w:webHidden/>
              </w:rPr>
              <w:fldChar w:fldCharType="begin"/>
            </w:r>
            <w:r w:rsidR="00440940">
              <w:rPr>
                <w:noProof/>
                <w:webHidden/>
              </w:rPr>
              <w:instrText xml:space="preserve"> PAGEREF _Toc48107699 \h </w:instrText>
            </w:r>
            <w:r w:rsidR="00440940">
              <w:rPr>
                <w:noProof/>
                <w:webHidden/>
              </w:rPr>
            </w:r>
            <w:r w:rsidR="00440940">
              <w:rPr>
                <w:noProof/>
                <w:webHidden/>
              </w:rPr>
              <w:fldChar w:fldCharType="separate"/>
            </w:r>
            <w:r w:rsidR="003F3523">
              <w:rPr>
                <w:noProof/>
                <w:webHidden/>
              </w:rPr>
              <w:t>22</w:t>
            </w:r>
            <w:r w:rsidR="00440940">
              <w:rPr>
                <w:noProof/>
                <w:webHidden/>
              </w:rPr>
              <w:fldChar w:fldCharType="end"/>
            </w:r>
          </w:hyperlink>
        </w:p>
        <w:p w14:paraId="4D92C926" w14:textId="4EE288BA" w:rsidR="00440940" w:rsidRDefault="00901734">
          <w:pPr>
            <w:pStyle w:val="TOC3"/>
            <w:tabs>
              <w:tab w:val="right" w:leader="dot" w:pos="9350"/>
            </w:tabs>
            <w:rPr>
              <w:rFonts w:cstheme="minorBidi"/>
              <w:noProof/>
            </w:rPr>
          </w:pPr>
          <w:hyperlink w:anchor="_Toc48107700" w:history="1">
            <w:r w:rsidR="00440940" w:rsidRPr="007F40A4">
              <w:rPr>
                <w:rStyle w:val="Hyperlink"/>
                <w:rFonts w:asciiTheme="majorBidi" w:hAnsiTheme="majorBidi"/>
                <w:noProof/>
              </w:rPr>
              <w:t>3.1.2System Users</w:t>
            </w:r>
            <w:r w:rsidR="00440940">
              <w:rPr>
                <w:noProof/>
                <w:webHidden/>
              </w:rPr>
              <w:tab/>
            </w:r>
            <w:r w:rsidR="00440940">
              <w:rPr>
                <w:noProof/>
                <w:webHidden/>
              </w:rPr>
              <w:fldChar w:fldCharType="begin"/>
            </w:r>
            <w:r w:rsidR="00440940">
              <w:rPr>
                <w:noProof/>
                <w:webHidden/>
              </w:rPr>
              <w:instrText xml:space="preserve"> PAGEREF _Toc48107700 \h </w:instrText>
            </w:r>
            <w:r w:rsidR="00440940">
              <w:rPr>
                <w:noProof/>
                <w:webHidden/>
              </w:rPr>
            </w:r>
            <w:r w:rsidR="00440940">
              <w:rPr>
                <w:noProof/>
                <w:webHidden/>
              </w:rPr>
              <w:fldChar w:fldCharType="separate"/>
            </w:r>
            <w:r w:rsidR="003F3523">
              <w:rPr>
                <w:noProof/>
                <w:webHidden/>
              </w:rPr>
              <w:t>24</w:t>
            </w:r>
            <w:r w:rsidR="00440940">
              <w:rPr>
                <w:noProof/>
                <w:webHidden/>
              </w:rPr>
              <w:fldChar w:fldCharType="end"/>
            </w:r>
          </w:hyperlink>
        </w:p>
        <w:p w14:paraId="133B9B49" w14:textId="2A800C5F" w:rsidR="00440940" w:rsidRDefault="00901734">
          <w:pPr>
            <w:pStyle w:val="TOC2"/>
            <w:tabs>
              <w:tab w:val="right" w:leader="dot" w:pos="9350"/>
            </w:tabs>
            <w:rPr>
              <w:rFonts w:cstheme="minorBidi"/>
              <w:noProof/>
            </w:rPr>
          </w:pPr>
          <w:hyperlink w:anchor="_Toc48107701" w:history="1">
            <w:r w:rsidR="00440940" w:rsidRPr="007F40A4">
              <w:rPr>
                <w:rStyle w:val="Hyperlink"/>
                <w:rFonts w:asciiTheme="majorBidi" w:hAnsiTheme="majorBidi"/>
                <w:noProof/>
              </w:rPr>
              <w:t>3.2 System Analysis &amp; Design</w:t>
            </w:r>
            <w:r w:rsidR="00440940">
              <w:rPr>
                <w:noProof/>
                <w:webHidden/>
              </w:rPr>
              <w:tab/>
            </w:r>
            <w:r w:rsidR="00440940">
              <w:rPr>
                <w:noProof/>
                <w:webHidden/>
              </w:rPr>
              <w:fldChar w:fldCharType="begin"/>
            </w:r>
            <w:r w:rsidR="00440940">
              <w:rPr>
                <w:noProof/>
                <w:webHidden/>
              </w:rPr>
              <w:instrText xml:space="preserve"> PAGEREF _Toc48107701 \h </w:instrText>
            </w:r>
            <w:r w:rsidR="00440940">
              <w:rPr>
                <w:noProof/>
                <w:webHidden/>
              </w:rPr>
            </w:r>
            <w:r w:rsidR="00440940">
              <w:rPr>
                <w:noProof/>
                <w:webHidden/>
              </w:rPr>
              <w:fldChar w:fldCharType="separate"/>
            </w:r>
            <w:r w:rsidR="003F3523">
              <w:rPr>
                <w:noProof/>
                <w:webHidden/>
              </w:rPr>
              <w:t>25</w:t>
            </w:r>
            <w:r w:rsidR="00440940">
              <w:rPr>
                <w:noProof/>
                <w:webHidden/>
              </w:rPr>
              <w:fldChar w:fldCharType="end"/>
            </w:r>
          </w:hyperlink>
        </w:p>
        <w:p w14:paraId="70C1093F" w14:textId="50732838" w:rsidR="00440940" w:rsidRDefault="00901734">
          <w:pPr>
            <w:pStyle w:val="TOC3"/>
            <w:tabs>
              <w:tab w:val="right" w:leader="dot" w:pos="9350"/>
            </w:tabs>
            <w:rPr>
              <w:rFonts w:cstheme="minorBidi"/>
              <w:noProof/>
            </w:rPr>
          </w:pPr>
          <w:hyperlink w:anchor="_Toc48107702" w:history="1">
            <w:r w:rsidR="00440940" w:rsidRPr="007F40A4">
              <w:rPr>
                <w:rStyle w:val="Hyperlink"/>
                <w:rFonts w:asciiTheme="majorBidi" w:hAnsiTheme="majorBidi"/>
                <w:noProof/>
              </w:rPr>
              <w:t>3.2.1 Use Case Diagram</w:t>
            </w:r>
            <w:r w:rsidR="00440940">
              <w:rPr>
                <w:noProof/>
                <w:webHidden/>
              </w:rPr>
              <w:tab/>
            </w:r>
            <w:r w:rsidR="00440940">
              <w:rPr>
                <w:noProof/>
                <w:webHidden/>
              </w:rPr>
              <w:fldChar w:fldCharType="begin"/>
            </w:r>
            <w:r w:rsidR="00440940">
              <w:rPr>
                <w:noProof/>
                <w:webHidden/>
              </w:rPr>
              <w:instrText xml:space="preserve"> PAGEREF _Toc48107702 \h </w:instrText>
            </w:r>
            <w:r w:rsidR="00440940">
              <w:rPr>
                <w:noProof/>
                <w:webHidden/>
              </w:rPr>
            </w:r>
            <w:r w:rsidR="00440940">
              <w:rPr>
                <w:noProof/>
                <w:webHidden/>
              </w:rPr>
              <w:fldChar w:fldCharType="separate"/>
            </w:r>
            <w:r w:rsidR="003F3523">
              <w:rPr>
                <w:noProof/>
                <w:webHidden/>
              </w:rPr>
              <w:t>25</w:t>
            </w:r>
            <w:r w:rsidR="00440940">
              <w:rPr>
                <w:noProof/>
                <w:webHidden/>
              </w:rPr>
              <w:fldChar w:fldCharType="end"/>
            </w:r>
          </w:hyperlink>
        </w:p>
        <w:p w14:paraId="388CABE6" w14:textId="1E6ADC56" w:rsidR="00440940" w:rsidRDefault="00901734">
          <w:pPr>
            <w:pStyle w:val="TOC3"/>
            <w:tabs>
              <w:tab w:val="right" w:leader="dot" w:pos="9350"/>
            </w:tabs>
            <w:rPr>
              <w:rFonts w:cstheme="minorBidi"/>
              <w:noProof/>
            </w:rPr>
          </w:pPr>
          <w:hyperlink w:anchor="_Toc48107703" w:history="1">
            <w:r w:rsidR="00440940" w:rsidRPr="007F40A4">
              <w:rPr>
                <w:rStyle w:val="Hyperlink"/>
                <w:noProof/>
              </w:rPr>
              <w:t>3.2.2 Class Diagram</w:t>
            </w:r>
            <w:r w:rsidR="00440940">
              <w:rPr>
                <w:noProof/>
                <w:webHidden/>
              </w:rPr>
              <w:tab/>
            </w:r>
            <w:r w:rsidR="00440940">
              <w:rPr>
                <w:noProof/>
                <w:webHidden/>
              </w:rPr>
              <w:fldChar w:fldCharType="begin"/>
            </w:r>
            <w:r w:rsidR="00440940">
              <w:rPr>
                <w:noProof/>
                <w:webHidden/>
              </w:rPr>
              <w:instrText xml:space="preserve"> PAGEREF _Toc48107703 \h </w:instrText>
            </w:r>
            <w:r w:rsidR="00440940">
              <w:rPr>
                <w:noProof/>
                <w:webHidden/>
              </w:rPr>
            </w:r>
            <w:r w:rsidR="00440940">
              <w:rPr>
                <w:noProof/>
                <w:webHidden/>
              </w:rPr>
              <w:fldChar w:fldCharType="separate"/>
            </w:r>
            <w:r w:rsidR="003F3523">
              <w:rPr>
                <w:noProof/>
                <w:webHidden/>
              </w:rPr>
              <w:t>26</w:t>
            </w:r>
            <w:r w:rsidR="00440940">
              <w:rPr>
                <w:noProof/>
                <w:webHidden/>
              </w:rPr>
              <w:fldChar w:fldCharType="end"/>
            </w:r>
          </w:hyperlink>
        </w:p>
        <w:p w14:paraId="07AB73B2" w14:textId="2D7FF6AF" w:rsidR="00440940" w:rsidRDefault="00901734">
          <w:pPr>
            <w:pStyle w:val="TOC3"/>
            <w:tabs>
              <w:tab w:val="right" w:leader="dot" w:pos="9350"/>
            </w:tabs>
            <w:rPr>
              <w:rFonts w:cstheme="minorBidi"/>
              <w:noProof/>
            </w:rPr>
          </w:pPr>
          <w:hyperlink w:anchor="_Toc48107704" w:history="1">
            <w:r w:rsidR="00440940" w:rsidRPr="007F40A4">
              <w:rPr>
                <w:rStyle w:val="Hyperlink"/>
                <w:noProof/>
              </w:rPr>
              <w:t>3.2.3 Sequence Diagram</w:t>
            </w:r>
            <w:r w:rsidR="00440940">
              <w:rPr>
                <w:noProof/>
                <w:webHidden/>
              </w:rPr>
              <w:tab/>
            </w:r>
            <w:r w:rsidR="00440940">
              <w:rPr>
                <w:noProof/>
                <w:webHidden/>
              </w:rPr>
              <w:fldChar w:fldCharType="begin"/>
            </w:r>
            <w:r w:rsidR="00440940">
              <w:rPr>
                <w:noProof/>
                <w:webHidden/>
              </w:rPr>
              <w:instrText xml:space="preserve"> PAGEREF _Toc48107704 \h </w:instrText>
            </w:r>
            <w:r w:rsidR="00440940">
              <w:rPr>
                <w:noProof/>
                <w:webHidden/>
              </w:rPr>
            </w:r>
            <w:r w:rsidR="00440940">
              <w:rPr>
                <w:noProof/>
                <w:webHidden/>
              </w:rPr>
              <w:fldChar w:fldCharType="separate"/>
            </w:r>
            <w:r w:rsidR="003F3523">
              <w:rPr>
                <w:noProof/>
                <w:webHidden/>
              </w:rPr>
              <w:t>28</w:t>
            </w:r>
            <w:r w:rsidR="00440940">
              <w:rPr>
                <w:noProof/>
                <w:webHidden/>
              </w:rPr>
              <w:fldChar w:fldCharType="end"/>
            </w:r>
          </w:hyperlink>
        </w:p>
        <w:p w14:paraId="57821EAC" w14:textId="00A707A6" w:rsidR="00440940" w:rsidRDefault="00901734">
          <w:pPr>
            <w:pStyle w:val="TOC1"/>
            <w:tabs>
              <w:tab w:val="left" w:pos="440"/>
              <w:tab w:val="right" w:leader="dot" w:pos="9350"/>
            </w:tabs>
            <w:rPr>
              <w:rFonts w:cstheme="minorBidi"/>
              <w:noProof/>
            </w:rPr>
          </w:pPr>
          <w:hyperlink w:anchor="_Toc48107705" w:history="1">
            <w:r w:rsidR="00440940" w:rsidRPr="007F40A4">
              <w:rPr>
                <w:rStyle w:val="Hyperlink"/>
                <w:noProof/>
              </w:rPr>
              <w:t>4-</w:t>
            </w:r>
            <w:r w:rsidR="00440940">
              <w:rPr>
                <w:rFonts w:cstheme="minorBidi"/>
                <w:noProof/>
              </w:rPr>
              <w:tab/>
            </w:r>
            <w:r w:rsidR="00440940" w:rsidRPr="007F40A4">
              <w:rPr>
                <w:rStyle w:val="Hyperlink"/>
                <w:noProof/>
              </w:rPr>
              <w:t>Implementation and Testing</w:t>
            </w:r>
            <w:r w:rsidR="00440940">
              <w:rPr>
                <w:noProof/>
                <w:webHidden/>
              </w:rPr>
              <w:tab/>
            </w:r>
            <w:r w:rsidR="00440940">
              <w:rPr>
                <w:noProof/>
                <w:webHidden/>
              </w:rPr>
              <w:fldChar w:fldCharType="begin"/>
            </w:r>
            <w:r w:rsidR="00440940">
              <w:rPr>
                <w:noProof/>
                <w:webHidden/>
              </w:rPr>
              <w:instrText xml:space="preserve"> PAGEREF _Toc48107705 \h </w:instrText>
            </w:r>
            <w:r w:rsidR="00440940">
              <w:rPr>
                <w:noProof/>
                <w:webHidden/>
              </w:rPr>
            </w:r>
            <w:r w:rsidR="00440940">
              <w:rPr>
                <w:noProof/>
                <w:webHidden/>
              </w:rPr>
              <w:fldChar w:fldCharType="separate"/>
            </w:r>
            <w:r w:rsidR="003F3523">
              <w:rPr>
                <w:noProof/>
                <w:webHidden/>
              </w:rPr>
              <w:t>30</w:t>
            </w:r>
            <w:r w:rsidR="00440940">
              <w:rPr>
                <w:noProof/>
                <w:webHidden/>
              </w:rPr>
              <w:fldChar w:fldCharType="end"/>
            </w:r>
          </w:hyperlink>
        </w:p>
        <w:p w14:paraId="35DF905D" w14:textId="1A039889" w:rsidR="00440940" w:rsidRDefault="00901734">
          <w:pPr>
            <w:pStyle w:val="TOC2"/>
            <w:tabs>
              <w:tab w:val="right" w:leader="dot" w:pos="9350"/>
            </w:tabs>
            <w:rPr>
              <w:rFonts w:cstheme="minorBidi"/>
              <w:noProof/>
            </w:rPr>
          </w:pPr>
          <w:hyperlink w:anchor="_Toc48107706" w:history="1">
            <w:r w:rsidR="00440940" w:rsidRPr="007F40A4">
              <w:rPr>
                <w:rStyle w:val="Hyperlink"/>
                <w:rFonts w:asciiTheme="majorBidi" w:hAnsiTheme="majorBidi"/>
                <w:noProof/>
              </w:rPr>
              <w:t>4</w:t>
            </w:r>
            <w:r w:rsidR="00440940" w:rsidRPr="007F40A4">
              <w:rPr>
                <w:rStyle w:val="Hyperlink"/>
                <w:noProof/>
              </w:rPr>
              <w:t>.1 Detection and extraction Part (Python)</w:t>
            </w:r>
            <w:r w:rsidR="00440940">
              <w:rPr>
                <w:noProof/>
                <w:webHidden/>
              </w:rPr>
              <w:tab/>
            </w:r>
            <w:r w:rsidR="00440940">
              <w:rPr>
                <w:noProof/>
                <w:webHidden/>
              </w:rPr>
              <w:fldChar w:fldCharType="begin"/>
            </w:r>
            <w:r w:rsidR="00440940">
              <w:rPr>
                <w:noProof/>
                <w:webHidden/>
              </w:rPr>
              <w:instrText xml:space="preserve"> PAGEREF _Toc48107706 \h </w:instrText>
            </w:r>
            <w:r w:rsidR="00440940">
              <w:rPr>
                <w:noProof/>
                <w:webHidden/>
              </w:rPr>
            </w:r>
            <w:r w:rsidR="00440940">
              <w:rPr>
                <w:noProof/>
                <w:webHidden/>
              </w:rPr>
              <w:fldChar w:fldCharType="separate"/>
            </w:r>
            <w:r w:rsidR="003F3523">
              <w:rPr>
                <w:noProof/>
                <w:webHidden/>
              </w:rPr>
              <w:t>30</w:t>
            </w:r>
            <w:r w:rsidR="00440940">
              <w:rPr>
                <w:noProof/>
                <w:webHidden/>
              </w:rPr>
              <w:fldChar w:fldCharType="end"/>
            </w:r>
          </w:hyperlink>
        </w:p>
        <w:p w14:paraId="5CB21E7E" w14:textId="63F5F6F6" w:rsidR="00440940" w:rsidRDefault="00901734">
          <w:pPr>
            <w:pStyle w:val="TOC3"/>
            <w:tabs>
              <w:tab w:val="right" w:leader="dot" w:pos="9350"/>
            </w:tabs>
            <w:rPr>
              <w:rFonts w:cstheme="minorBidi"/>
              <w:noProof/>
            </w:rPr>
          </w:pPr>
          <w:hyperlink w:anchor="_Toc48107707" w:history="1">
            <w:r w:rsidR="00440940" w:rsidRPr="007F40A4">
              <w:rPr>
                <w:rStyle w:val="Hyperlink"/>
                <w:noProof/>
              </w:rPr>
              <w:t>4.1.1 Face Detection</w:t>
            </w:r>
            <w:r w:rsidR="00440940">
              <w:rPr>
                <w:noProof/>
                <w:webHidden/>
              </w:rPr>
              <w:tab/>
            </w:r>
            <w:r w:rsidR="00440940">
              <w:rPr>
                <w:noProof/>
                <w:webHidden/>
              </w:rPr>
              <w:fldChar w:fldCharType="begin"/>
            </w:r>
            <w:r w:rsidR="00440940">
              <w:rPr>
                <w:noProof/>
                <w:webHidden/>
              </w:rPr>
              <w:instrText xml:space="preserve"> PAGEREF _Toc48107707 \h </w:instrText>
            </w:r>
            <w:r w:rsidR="00440940">
              <w:rPr>
                <w:noProof/>
                <w:webHidden/>
              </w:rPr>
            </w:r>
            <w:r w:rsidR="00440940">
              <w:rPr>
                <w:noProof/>
                <w:webHidden/>
              </w:rPr>
              <w:fldChar w:fldCharType="separate"/>
            </w:r>
            <w:r w:rsidR="003F3523">
              <w:rPr>
                <w:noProof/>
                <w:webHidden/>
              </w:rPr>
              <w:t>30</w:t>
            </w:r>
            <w:r w:rsidR="00440940">
              <w:rPr>
                <w:noProof/>
                <w:webHidden/>
              </w:rPr>
              <w:fldChar w:fldCharType="end"/>
            </w:r>
          </w:hyperlink>
        </w:p>
        <w:p w14:paraId="3848B864" w14:textId="7E5E821B" w:rsidR="00440940" w:rsidRDefault="00901734">
          <w:pPr>
            <w:pStyle w:val="TOC3"/>
            <w:tabs>
              <w:tab w:val="right" w:leader="dot" w:pos="9350"/>
            </w:tabs>
            <w:rPr>
              <w:rFonts w:cstheme="minorBidi"/>
              <w:noProof/>
            </w:rPr>
          </w:pPr>
          <w:hyperlink w:anchor="_Toc48107708" w:history="1">
            <w:r w:rsidR="00440940" w:rsidRPr="007F40A4">
              <w:rPr>
                <w:rStyle w:val="Hyperlink"/>
                <w:noProof/>
              </w:rPr>
              <w:t>4.1.2 Face landmarks tracking</w:t>
            </w:r>
            <w:r w:rsidR="00440940">
              <w:rPr>
                <w:noProof/>
                <w:webHidden/>
              </w:rPr>
              <w:tab/>
            </w:r>
            <w:r w:rsidR="00440940">
              <w:rPr>
                <w:noProof/>
                <w:webHidden/>
              </w:rPr>
              <w:fldChar w:fldCharType="begin"/>
            </w:r>
            <w:r w:rsidR="00440940">
              <w:rPr>
                <w:noProof/>
                <w:webHidden/>
              </w:rPr>
              <w:instrText xml:space="preserve"> PAGEREF _Toc48107708 \h </w:instrText>
            </w:r>
            <w:r w:rsidR="00440940">
              <w:rPr>
                <w:noProof/>
                <w:webHidden/>
              </w:rPr>
            </w:r>
            <w:r w:rsidR="00440940">
              <w:rPr>
                <w:noProof/>
                <w:webHidden/>
              </w:rPr>
              <w:fldChar w:fldCharType="separate"/>
            </w:r>
            <w:r w:rsidR="003F3523">
              <w:rPr>
                <w:noProof/>
                <w:webHidden/>
              </w:rPr>
              <w:t>30</w:t>
            </w:r>
            <w:r w:rsidR="00440940">
              <w:rPr>
                <w:noProof/>
                <w:webHidden/>
              </w:rPr>
              <w:fldChar w:fldCharType="end"/>
            </w:r>
          </w:hyperlink>
        </w:p>
        <w:p w14:paraId="58D6AE64" w14:textId="7251C890" w:rsidR="00440940" w:rsidRDefault="00901734">
          <w:pPr>
            <w:pStyle w:val="TOC3"/>
            <w:tabs>
              <w:tab w:val="right" w:leader="dot" w:pos="9350"/>
            </w:tabs>
            <w:rPr>
              <w:rFonts w:cstheme="minorBidi"/>
              <w:noProof/>
            </w:rPr>
          </w:pPr>
          <w:hyperlink w:anchor="_Toc48107709" w:history="1">
            <w:r w:rsidR="00440940" w:rsidRPr="007F40A4">
              <w:rPr>
                <w:rStyle w:val="Hyperlink"/>
                <w:noProof/>
              </w:rPr>
              <w:t>4.1.3 Pose estimation</w:t>
            </w:r>
            <w:r w:rsidR="00440940">
              <w:rPr>
                <w:noProof/>
                <w:webHidden/>
              </w:rPr>
              <w:tab/>
            </w:r>
            <w:r w:rsidR="00440940">
              <w:rPr>
                <w:noProof/>
                <w:webHidden/>
              </w:rPr>
              <w:fldChar w:fldCharType="begin"/>
            </w:r>
            <w:r w:rsidR="00440940">
              <w:rPr>
                <w:noProof/>
                <w:webHidden/>
              </w:rPr>
              <w:instrText xml:space="preserve"> PAGEREF _Toc48107709 \h </w:instrText>
            </w:r>
            <w:r w:rsidR="00440940">
              <w:rPr>
                <w:noProof/>
                <w:webHidden/>
              </w:rPr>
            </w:r>
            <w:r w:rsidR="00440940">
              <w:rPr>
                <w:noProof/>
                <w:webHidden/>
              </w:rPr>
              <w:fldChar w:fldCharType="separate"/>
            </w:r>
            <w:r w:rsidR="003F3523">
              <w:rPr>
                <w:noProof/>
                <w:webHidden/>
              </w:rPr>
              <w:t>31</w:t>
            </w:r>
            <w:r w:rsidR="00440940">
              <w:rPr>
                <w:noProof/>
                <w:webHidden/>
              </w:rPr>
              <w:fldChar w:fldCharType="end"/>
            </w:r>
          </w:hyperlink>
        </w:p>
        <w:p w14:paraId="3EED18E8" w14:textId="6F05B9A2" w:rsidR="00440940" w:rsidRDefault="00901734">
          <w:pPr>
            <w:pStyle w:val="TOC3"/>
            <w:tabs>
              <w:tab w:val="right" w:leader="dot" w:pos="9350"/>
            </w:tabs>
            <w:rPr>
              <w:rFonts w:cstheme="minorBidi"/>
              <w:noProof/>
            </w:rPr>
          </w:pPr>
          <w:hyperlink w:anchor="_Toc48107710" w:history="1">
            <w:r w:rsidR="00440940" w:rsidRPr="007F40A4">
              <w:rPr>
                <w:rStyle w:val="Hyperlink"/>
                <w:rFonts w:asciiTheme="majorBidi" w:hAnsiTheme="majorBidi"/>
                <w:noProof/>
              </w:rPr>
              <w:t xml:space="preserve">4.1.4 </w:t>
            </w:r>
            <w:r w:rsidR="00440940" w:rsidRPr="007F40A4">
              <w:rPr>
                <w:rStyle w:val="Hyperlink"/>
                <w:noProof/>
              </w:rPr>
              <w:t>Facial expression features extraction</w:t>
            </w:r>
            <w:r w:rsidR="00440940">
              <w:rPr>
                <w:noProof/>
                <w:webHidden/>
              </w:rPr>
              <w:tab/>
            </w:r>
            <w:r w:rsidR="00440940">
              <w:rPr>
                <w:noProof/>
                <w:webHidden/>
              </w:rPr>
              <w:fldChar w:fldCharType="begin"/>
            </w:r>
            <w:r w:rsidR="00440940">
              <w:rPr>
                <w:noProof/>
                <w:webHidden/>
              </w:rPr>
              <w:instrText xml:space="preserve"> PAGEREF _Toc48107710 \h </w:instrText>
            </w:r>
            <w:r w:rsidR="00440940">
              <w:rPr>
                <w:noProof/>
                <w:webHidden/>
              </w:rPr>
            </w:r>
            <w:r w:rsidR="00440940">
              <w:rPr>
                <w:noProof/>
                <w:webHidden/>
              </w:rPr>
              <w:fldChar w:fldCharType="separate"/>
            </w:r>
            <w:r w:rsidR="003F3523">
              <w:rPr>
                <w:noProof/>
                <w:webHidden/>
              </w:rPr>
              <w:t>38</w:t>
            </w:r>
            <w:r w:rsidR="00440940">
              <w:rPr>
                <w:noProof/>
                <w:webHidden/>
              </w:rPr>
              <w:fldChar w:fldCharType="end"/>
            </w:r>
          </w:hyperlink>
        </w:p>
        <w:p w14:paraId="28E1494F" w14:textId="68ECBCCC" w:rsidR="00440940" w:rsidRDefault="00901734">
          <w:pPr>
            <w:pStyle w:val="TOC2"/>
            <w:tabs>
              <w:tab w:val="right" w:leader="dot" w:pos="9350"/>
            </w:tabs>
            <w:rPr>
              <w:rFonts w:cstheme="minorBidi"/>
              <w:noProof/>
            </w:rPr>
          </w:pPr>
          <w:hyperlink w:anchor="_Toc48107711" w:history="1">
            <w:r w:rsidR="00440940" w:rsidRPr="007F40A4">
              <w:rPr>
                <w:rStyle w:val="Hyperlink"/>
                <w:noProof/>
              </w:rPr>
              <w:t>4.2 Motion Control Part (Unity C#)</w:t>
            </w:r>
            <w:r w:rsidR="00440940">
              <w:rPr>
                <w:noProof/>
                <w:webHidden/>
              </w:rPr>
              <w:tab/>
            </w:r>
            <w:r w:rsidR="00440940">
              <w:rPr>
                <w:noProof/>
                <w:webHidden/>
              </w:rPr>
              <w:fldChar w:fldCharType="begin"/>
            </w:r>
            <w:r w:rsidR="00440940">
              <w:rPr>
                <w:noProof/>
                <w:webHidden/>
              </w:rPr>
              <w:instrText xml:space="preserve"> PAGEREF _Toc48107711 \h </w:instrText>
            </w:r>
            <w:r w:rsidR="00440940">
              <w:rPr>
                <w:noProof/>
                <w:webHidden/>
              </w:rPr>
            </w:r>
            <w:r w:rsidR="00440940">
              <w:rPr>
                <w:noProof/>
                <w:webHidden/>
              </w:rPr>
              <w:fldChar w:fldCharType="separate"/>
            </w:r>
            <w:r w:rsidR="003F3523">
              <w:rPr>
                <w:noProof/>
                <w:webHidden/>
              </w:rPr>
              <w:t>40</w:t>
            </w:r>
            <w:r w:rsidR="00440940">
              <w:rPr>
                <w:noProof/>
                <w:webHidden/>
              </w:rPr>
              <w:fldChar w:fldCharType="end"/>
            </w:r>
          </w:hyperlink>
        </w:p>
        <w:p w14:paraId="65C62B0C" w14:textId="5D44A03E" w:rsidR="00440940" w:rsidRDefault="00901734">
          <w:pPr>
            <w:pStyle w:val="TOC3"/>
            <w:tabs>
              <w:tab w:val="right" w:leader="dot" w:pos="9350"/>
            </w:tabs>
            <w:rPr>
              <w:rFonts w:cstheme="minorBidi"/>
              <w:noProof/>
            </w:rPr>
          </w:pPr>
          <w:hyperlink w:anchor="_Toc48107712" w:history="1">
            <w:r w:rsidR="00440940" w:rsidRPr="007F40A4">
              <w:rPr>
                <w:rStyle w:val="Hyperlink"/>
                <w:rFonts w:asciiTheme="majorBidi" w:hAnsiTheme="majorBidi"/>
                <w:noProof/>
              </w:rPr>
              <w:t>4.2.1 Pose control</w:t>
            </w:r>
            <w:r w:rsidR="00440940">
              <w:rPr>
                <w:noProof/>
                <w:webHidden/>
              </w:rPr>
              <w:tab/>
            </w:r>
            <w:r w:rsidR="00440940">
              <w:rPr>
                <w:noProof/>
                <w:webHidden/>
              </w:rPr>
              <w:fldChar w:fldCharType="begin"/>
            </w:r>
            <w:r w:rsidR="00440940">
              <w:rPr>
                <w:noProof/>
                <w:webHidden/>
              </w:rPr>
              <w:instrText xml:space="preserve"> PAGEREF _Toc48107712 \h </w:instrText>
            </w:r>
            <w:r w:rsidR="00440940">
              <w:rPr>
                <w:noProof/>
                <w:webHidden/>
              </w:rPr>
            </w:r>
            <w:r w:rsidR="00440940">
              <w:rPr>
                <w:noProof/>
                <w:webHidden/>
              </w:rPr>
              <w:fldChar w:fldCharType="separate"/>
            </w:r>
            <w:r w:rsidR="003F3523">
              <w:rPr>
                <w:noProof/>
                <w:webHidden/>
              </w:rPr>
              <w:t>40</w:t>
            </w:r>
            <w:r w:rsidR="00440940">
              <w:rPr>
                <w:noProof/>
                <w:webHidden/>
              </w:rPr>
              <w:fldChar w:fldCharType="end"/>
            </w:r>
          </w:hyperlink>
        </w:p>
        <w:p w14:paraId="7E6E52E8" w14:textId="03A7311F" w:rsidR="00440940" w:rsidRDefault="00901734">
          <w:pPr>
            <w:pStyle w:val="TOC3"/>
            <w:tabs>
              <w:tab w:val="right" w:leader="dot" w:pos="9350"/>
            </w:tabs>
            <w:rPr>
              <w:rFonts w:cstheme="minorBidi"/>
              <w:noProof/>
            </w:rPr>
          </w:pPr>
          <w:hyperlink w:anchor="_Toc48107713" w:history="1">
            <w:r w:rsidR="00440940" w:rsidRPr="007F40A4">
              <w:rPr>
                <w:rStyle w:val="Hyperlink"/>
                <w:rFonts w:asciiTheme="majorBidi" w:hAnsiTheme="majorBidi"/>
                <w:noProof/>
              </w:rPr>
              <w:t>4.2.2 Facial expression control</w:t>
            </w:r>
            <w:r w:rsidR="00440940">
              <w:rPr>
                <w:noProof/>
                <w:webHidden/>
              </w:rPr>
              <w:tab/>
            </w:r>
            <w:r w:rsidR="00440940">
              <w:rPr>
                <w:noProof/>
                <w:webHidden/>
              </w:rPr>
              <w:fldChar w:fldCharType="begin"/>
            </w:r>
            <w:r w:rsidR="00440940">
              <w:rPr>
                <w:noProof/>
                <w:webHidden/>
              </w:rPr>
              <w:instrText xml:space="preserve"> PAGEREF _Toc48107713 \h </w:instrText>
            </w:r>
            <w:r w:rsidR="00440940">
              <w:rPr>
                <w:noProof/>
                <w:webHidden/>
              </w:rPr>
            </w:r>
            <w:r w:rsidR="00440940">
              <w:rPr>
                <w:noProof/>
                <w:webHidden/>
              </w:rPr>
              <w:fldChar w:fldCharType="separate"/>
            </w:r>
            <w:r w:rsidR="003F3523">
              <w:rPr>
                <w:noProof/>
                <w:webHidden/>
              </w:rPr>
              <w:t>40</w:t>
            </w:r>
            <w:r w:rsidR="00440940">
              <w:rPr>
                <w:noProof/>
                <w:webHidden/>
              </w:rPr>
              <w:fldChar w:fldCharType="end"/>
            </w:r>
          </w:hyperlink>
        </w:p>
        <w:p w14:paraId="696F8F88" w14:textId="5ED64264" w:rsidR="00440940" w:rsidRDefault="00901734">
          <w:pPr>
            <w:pStyle w:val="TOC2"/>
            <w:tabs>
              <w:tab w:val="right" w:leader="dot" w:pos="9350"/>
            </w:tabs>
            <w:rPr>
              <w:rFonts w:cstheme="minorBidi"/>
              <w:noProof/>
            </w:rPr>
          </w:pPr>
          <w:hyperlink w:anchor="_Toc48107714" w:history="1">
            <w:r w:rsidR="00440940" w:rsidRPr="007F40A4">
              <w:rPr>
                <w:rStyle w:val="Hyperlink"/>
                <w:noProof/>
              </w:rPr>
              <w:t>4.3 Socket communication</w:t>
            </w:r>
            <w:r w:rsidR="00440940">
              <w:rPr>
                <w:noProof/>
                <w:webHidden/>
              </w:rPr>
              <w:tab/>
            </w:r>
            <w:r w:rsidR="00440940">
              <w:rPr>
                <w:noProof/>
                <w:webHidden/>
              </w:rPr>
              <w:fldChar w:fldCharType="begin"/>
            </w:r>
            <w:r w:rsidR="00440940">
              <w:rPr>
                <w:noProof/>
                <w:webHidden/>
              </w:rPr>
              <w:instrText xml:space="preserve"> PAGEREF _Toc48107714 \h </w:instrText>
            </w:r>
            <w:r w:rsidR="00440940">
              <w:rPr>
                <w:noProof/>
                <w:webHidden/>
              </w:rPr>
            </w:r>
            <w:r w:rsidR="00440940">
              <w:rPr>
                <w:noProof/>
                <w:webHidden/>
              </w:rPr>
              <w:fldChar w:fldCharType="separate"/>
            </w:r>
            <w:r w:rsidR="003F3523">
              <w:rPr>
                <w:noProof/>
                <w:webHidden/>
              </w:rPr>
              <w:t>45</w:t>
            </w:r>
            <w:r w:rsidR="00440940">
              <w:rPr>
                <w:noProof/>
                <w:webHidden/>
              </w:rPr>
              <w:fldChar w:fldCharType="end"/>
            </w:r>
          </w:hyperlink>
        </w:p>
        <w:p w14:paraId="77E23AFB" w14:textId="7DB8FBCF" w:rsidR="00440940" w:rsidRDefault="00901734">
          <w:pPr>
            <w:pStyle w:val="TOC1"/>
            <w:tabs>
              <w:tab w:val="left" w:pos="440"/>
              <w:tab w:val="right" w:leader="dot" w:pos="9350"/>
            </w:tabs>
            <w:rPr>
              <w:rFonts w:cstheme="minorBidi"/>
              <w:noProof/>
            </w:rPr>
          </w:pPr>
          <w:hyperlink w:anchor="_Toc48107715" w:history="1">
            <w:r w:rsidR="00440940" w:rsidRPr="007F40A4">
              <w:rPr>
                <w:rStyle w:val="Hyperlink"/>
                <w:noProof/>
              </w:rPr>
              <w:t>5-</w:t>
            </w:r>
            <w:r w:rsidR="00440940">
              <w:rPr>
                <w:rFonts w:cstheme="minorBidi"/>
                <w:noProof/>
              </w:rPr>
              <w:tab/>
            </w:r>
            <w:r w:rsidR="00440940" w:rsidRPr="007F40A4">
              <w:rPr>
                <w:rStyle w:val="Hyperlink"/>
                <w:noProof/>
              </w:rPr>
              <w:t>User Manual</w:t>
            </w:r>
            <w:r w:rsidR="00440940">
              <w:rPr>
                <w:noProof/>
                <w:webHidden/>
              </w:rPr>
              <w:tab/>
            </w:r>
            <w:r w:rsidR="00440940">
              <w:rPr>
                <w:noProof/>
                <w:webHidden/>
              </w:rPr>
              <w:fldChar w:fldCharType="begin"/>
            </w:r>
            <w:r w:rsidR="00440940">
              <w:rPr>
                <w:noProof/>
                <w:webHidden/>
              </w:rPr>
              <w:instrText xml:space="preserve"> PAGEREF _Toc48107715 \h </w:instrText>
            </w:r>
            <w:r w:rsidR="00440940">
              <w:rPr>
                <w:noProof/>
                <w:webHidden/>
              </w:rPr>
            </w:r>
            <w:r w:rsidR="00440940">
              <w:rPr>
                <w:noProof/>
                <w:webHidden/>
              </w:rPr>
              <w:fldChar w:fldCharType="separate"/>
            </w:r>
            <w:r w:rsidR="003F3523">
              <w:rPr>
                <w:noProof/>
                <w:webHidden/>
              </w:rPr>
              <w:t>47</w:t>
            </w:r>
            <w:r w:rsidR="00440940">
              <w:rPr>
                <w:noProof/>
                <w:webHidden/>
              </w:rPr>
              <w:fldChar w:fldCharType="end"/>
            </w:r>
          </w:hyperlink>
        </w:p>
        <w:p w14:paraId="3CFDA293" w14:textId="0ED74B94" w:rsidR="00440940" w:rsidRDefault="00901734">
          <w:pPr>
            <w:pStyle w:val="TOC1"/>
            <w:tabs>
              <w:tab w:val="left" w:pos="440"/>
              <w:tab w:val="right" w:leader="dot" w:pos="9350"/>
            </w:tabs>
            <w:rPr>
              <w:rFonts w:cstheme="minorBidi"/>
              <w:noProof/>
            </w:rPr>
          </w:pPr>
          <w:hyperlink w:anchor="_Toc48107716" w:history="1">
            <w:r w:rsidR="00440940" w:rsidRPr="007F40A4">
              <w:rPr>
                <w:rStyle w:val="Hyperlink"/>
                <w:noProof/>
              </w:rPr>
              <w:t>6-</w:t>
            </w:r>
            <w:r w:rsidR="00440940">
              <w:rPr>
                <w:rFonts w:cstheme="minorBidi"/>
                <w:noProof/>
              </w:rPr>
              <w:tab/>
            </w:r>
            <w:r w:rsidR="00440940" w:rsidRPr="007F40A4">
              <w:rPr>
                <w:rStyle w:val="Hyperlink"/>
                <w:noProof/>
              </w:rPr>
              <w:t>Conclusion and Future Work</w:t>
            </w:r>
            <w:r w:rsidR="00440940">
              <w:rPr>
                <w:noProof/>
                <w:webHidden/>
              </w:rPr>
              <w:tab/>
            </w:r>
            <w:r w:rsidR="00440940">
              <w:rPr>
                <w:noProof/>
                <w:webHidden/>
              </w:rPr>
              <w:fldChar w:fldCharType="begin"/>
            </w:r>
            <w:r w:rsidR="00440940">
              <w:rPr>
                <w:noProof/>
                <w:webHidden/>
              </w:rPr>
              <w:instrText xml:space="preserve"> PAGEREF _Toc48107716 \h </w:instrText>
            </w:r>
            <w:r w:rsidR="00440940">
              <w:rPr>
                <w:noProof/>
                <w:webHidden/>
              </w:rPr>
            </w:r>
            <w:r w:rsidR="00440940">
              <w:rPr>
                <w:noProof/>
                <w:webHidden/>
              </w:rPr>
              <w:fldChar w:fldCharType="separate"/>
            </w:r>
            <w:r w:rsidR="003F3523">
              <w:rPr>
                <w:noProof/>
                <w:webHidden/>
              </w:rPr>
              <w:t>53</w:t>
            </w:r>
            <w:r w:rsidR="00440940">
              <w:rPr>
                <w:noProof/>
                <w:webHidden/>
              </w:rPr>
              <w:fldChar w:fldCharType="end"/>
            </w:r>
          </w:hyperlink>
        </w:p>
        <w:p w14:paraId="6952B0C0" w14:textId="361A3375" w:rsidR="00440940" w:rsidRDefault="00901734">
          <w:pPr>
            <w:pStyle w:val="TOC2"/>
            <w:tabs>
              <w:tab w:val="right" w:leader="dot" w:pos="9350"/>
            </w:tabs>
            <w:rPr>
              <w:rFonts w:cstheme="minorBidi"/>
              <w:noProof/>
            </w:rPr>
          </w:pPr>
          <w:hyperlink w:anchor="_Toc48107717" w:history="1">
            <w:r w:rsidR="00440940" w:rsidRPr="007F40A4">
              <w:rPr>
                <w:rStyle w:val="Hyperlink"/>
                <w:noProof/>
              </w:rPr>
              <w:t>6.1 Conclusion</w:t>
            </w:r>
            <w:r w:rsidR="00440940">
              <w:rPr>
                <w:noProof/>
                <w:webHidden/>
              </w:rPr>
              <w:tab/>
            </w:r>
            <w:r w:rsidR="00440940">
              <w:rPr>
                <w:noProof/>
                <w:webHidden/>
              </w:rPr>
              <w:fldChar w:fldCharType="begin"/>
            </w:r>
            <w:r w:rsidR="00440940">
              <w:rPr>
                <w:noProof/>
                <w:webHidden/>
              </w:rPr>
              <w:instrText xml:space="preserve"> PAGEREF _Toc48107717 \h </w:instrText>
            </w:r>
            <w:r w:rsidR="00440940">
              <w:rPr>
                <w:noProof/>
                <w:webHidden/>
              </w:rPr>
            </w:r>
            <w:r w:rsidR="00440940">
              <w:rPr>
                <w:noProof/>
                <w:webHidden/>
              </w:rPr>
              <w:fldChar w:fldCharType="separate"/>
            </w:r>
            <w:r w:rsidR="003F3523">
              <w:rPr>
                <w:noProof/>
                <w:webHidden/>
              </w:rPr>
              <w:t>53</w:t>
            </w:r>
            <w:r w:rsidR="00440940">
              <w:rPr>
                <w:noProof/>
                <w:webHidden/>
              </w:rPr>
              <w:fldChar w:fldCharType="end"/>
            </w:r>
          </w:hyperlink>
        </w:p>
        <w:p w14:paraId="24539D4E" w14:textId="57C8DC8D" w:rsidR="00440940" w:rsidRDefault="00901734">
          <w:pPr>
            <w:pStyle w:val="TOC2"/>
            <w:tabs>
              <w:tab w:val="right" w:leader="dot" w:pos="9350"/>
            </w:tabs>
            <w:rPr>
              <w:rFonts w:cstheme="minorBidi"/>
              <w:noProof/>
            </w:rPr>
          </w:pPr>
          <w:hyperlink w:anchor="_Toc48107718" w:history="1">
            <w:r w:rsidR="00440940" w:rsidRPr="007F40A4">
              <w:rPr>
                <w:rStyle w:val="Hyperlink"/>
                <w:noProof/>
              </w:rPr>
              <w:t>6.2 Future Work</w:t>
            </w:r>
            <w:r w:rsidR="00440940">
              <w:rPr>
                <w:noProof/>
                <w:webHidden/>
              </w:rPr>
              <w:tab/>
            </w:r>
            <w:r w:rsidR="00440940">
              <w:rPr>
                <w:noProof/>
                <w:webHidden/>
              </w:rPr>
              <w:fldChar w:fldCharType="begin"/>
            </w:r>
            <w:r w:rsidR="00440940">
              <w:rPr>
                <w:noProof/>
                <w:webHidden/>
              </w:rPr>
              <w:instrText xml:space="preserve"> PAGEREF _Toc48107718 \h </w:instrText>
            </w:r>
            <w:r w:rsidR="00440940">
              <w:rPr>
                <w:noProof/>
                <w:webHidden/>
              </w:rPr>
            </w:r>
            <w:r w:rsidR="00440940">
              <w:rPr>
                <w:noProof/>
                <w:webHidden/>
              </w:rPr>
              <w:fldChar w:fldCharType="separate"/>
            </w:r>
            <w:r w:rsidR="003F3523">
              <w:rPr>
                <w:noProof/>
                <w:webHidden/>
              </w:rPr>
              <w:t>54</w:t>
            </w:r>
            <w:r w:rsidR="00440940">
              <w:rPr>
                <w:noProof/>
                <w:webHidden/>
              </w:rPr>
              <w:fldChar w:fldCharType="end"/>
            </w:r>
          </w:hyperlink>
        </w:p>
        <w:p w14:paraId="36C66DDD" w14:textId="604AFA22" w:rsidR="00440940" w:rsidRDefault="00901734">
          <w:pPr>
            <w:pStyle w:val="TOC1"/>
            <w:tabs>
              <w:tab w:val="right" w:leader="dot" w:pos="9350"/>
            </w:tabs>
            <w:rPr>
              <w:rFonts w:cstheme="minorBidi"/>
              <w:noProof/>
            </w:rPr>
          </w:pPr>
          <w:hyperlink w:anchor="_Toc48107719" w:history="1">
            <w:r w:rsidR="00440940" w:rsidRPr="007F40A4">
              <w:rPr>
                <w:rStyle w:val="Hyperlink"/>
                <w:noProof/>
              </w:rPr>
              <w:t>References</w:t>
            </w:r>
            <w:r w:rsidR="00440940">
              <w:rPr>
                <w:noProof/>
                <w:webHidden/>
              </w:rPr>
              <w:tab/>
            </w:r>
            <w:r w:rsidR="00440940">
              <w:rPr>
                <w:noProof/>
                <w:webHidden/>
              </w:rPr>
              <w:fldChar w:fldCharType="begin"/>
            </w:r>
            <w:r w:rsidR="00440940">
              <w:rPr>
                <w:noProof/>
                <w:webHidden/>
              </w:rPr>
              <w:instrText xml:space="preserve"> PAGEREF _Toc48107719 \h </w:instrText>
            </w:r>
            <w:r w:rsidR="00440940">
              <w:rPr>
                <w:noProof/>
                <w:webHidden/>
              </w:rPr>
            </w:r>
            <w:r w:rsidR="00440940">
              <w:rPr>
                <w:noProof/>
                <w:webHidden/>
              </w:rPr>
              <w:fldChar w:fldCharType="separate"/>
            </w:r>
            <w:r w:rsidR="003F3523">
              <w:rPr>
                <w:noProof/>
                <w:webHidden/>
              </w:rPr>
              <w:t>55</w:t>
            </w:r>
            <w:r w:rsidR="00440940">
              <w:rPr>
                <w:noProof/>
                <w:webHidden/>
              </w:rPr>
              <w:fldChar w:fldCharType="end"/>
            </w:r>
          </w:hyperlink>
        </w:p>
        <w:p w14:paraId="20005330" w14:textId="7571776C" w:rsidR="00A81459" w:rsidRDefault="00A81459">
          <w:r>
            <w:rPr>
              <w:b/>
              <w:bCs/>
              <w:noProof/>
            </w:rPr>
            <w:fldChar w:fldCharType="end"/>
          </w:r>
        </w:p>
      </w:sdtContent>
    </w:sdt>
    <w:p w14:paraId="478411E8" w14:textId="77777777" w:rsidR="003245C1" w:rsidRDefault="003245C1">
      <w:pPr>
        <w:spacing w:after="200" w:line="276" w:lineRule="auto"/>
        <w:rPr>
          <w:rFonts w:asciiTheme="majorHAnsi" w:eastAsiaTheme="majorEastAsia" w:hAnsiTheme="majorHAnsi" w:cstheme="majorBidi"/>
          <w:b/>
          <w:sz w:val="40"/>
          <w:szCs w:val="32"/>
        </w:rPr>
      </w:pPr>
      <w:r>
        <w:br w:type="page"/>
      </w:r>
    </w:p>
    <w:p w14:paraId="30AFD756" w14:textId="0DDDD548" w:rsidR="00993384" w:rsidRPr="00743FA1" w:rsidRDefault="00993384" w:rsidP="005A6CFB">
      <w:pPr>
        <w:pStyle w:val="Heading1"/>
      </w:pPr>
      <w:bookmarkStart w:id="6" w:name="_Toc48107685"/>
      <w:r w:rsidRPr="00743FA1">
        <w:lastRenderedPageBreak/>
        <w:t>List of Figures</w:t>
      </w:r>
      <w:bookmarkEnd w:id="6"/>
    </w:p>
    <w:p w14:paraId="64E4C0DA" w14:textId="77777777" w:rsidR="00993384" w:rsidRDefault="00993384" w:rsidP="00993384">
      <w:pPr>
        <w:jc w:val="center"/>
        <w:rPr>
          <w:b/>
          <w:bCs/>
          <w:sz w:val="32"/>
          <w:szCs w:val="32"/>
          <w:u w:val="single"/>
        </w:rPr>
      </w:pPr>
    </w:p>
    <w:p w14:paraId="2C9700FB" w14:textId="4E40D1CD" w:rsidR="00440940" w:rsidRDefault="005A6CFB">
      <w:pPr>
        <w:pStyle w:val="TableofFigures"/>
        <w:tabs>
          <w:tab w:val="right" w:leader="dot" w:pos="9350"/>
        </w:tabs>
        <w:rPr>
          <w:rFonts w:asciiTheme="minorHAnsi" w:eastAsiaTheme="minorEastAsia" w:hAnsiTheme="minorHAnsi" w:cstheme="minorBidi"/>
          <w:noProof/>
          <w:sz w:val="22"/>
          <w:szCs w:val="22"/>
        </w:rPr>
      </w:pPr>
      <w:r w:rsidRPr="007F712C">
        <w:rPr>
          <w:rFonts w:asciiTheme="majorBidi" w:hAnsiTheme="majorBidi" w:cstheme="majorBidi"/>
          <w:color w:val="808080" w:themeColor="background1" w:themeShade="80"/>
          <w:szCs w:val="28"/>
        </w:rPr>
        <w:fldChar w:fldCharType="begin"/>
      </w:r>
      <w:r w:rsidRPr="007F712C">
        <w:rPr>
          <w:rFonts w:asciiTheme="majorBidi" w:hAnsiTheme="majorBidi" w:cstheme="majorBidi"/>
          <w:color w:val="808080" w:themeColor="background1" w:themeShade="80"/>
          <w:szCs w:val="28"/>
        </w:rPr>
        <w:instrText xml:space="preserve"> TOC \h \z \c "Figure" </w:instrText>
      </w:r>
      <w:r w:rsidRPr="007F712C">
        <w:rPr>
          <w:rFonts w:asciiTheme="majorBidi" w:hAnsiTheme="majorBidi" w:cstheme="majorBidi"/>
          <w:color w:val="808080" w:themeColor="background1" w:themeShade="80"/>
          <w:szCs w:val="28"/>
        </w:rPr>
        <w:fldChar w:fldCharType="separate"/>
      </w:r>
      <w:hyperlink w:anchor="_Toc48107720" w:history="1">
        <w:r w:rsidR="00440940" w:rsidRPr="008F34A5">
          <w:rPr>
            <w:rStyle w:val="Hyperlink"/>
            <w:noProof/>
          </w:rPr>
          <w:t>Figure 1. Still images from Coco (Disney Pixar 2017), Avengers: Infinity War (Marvel Studios 2018) and Hellblade: Senua’s Sacrifice (Ninja Theory 2017).</w:t>
        </w:r>
        <w:r w:rsidR="00440940">
          <w:rPr>
            <w:noProof/>
            <w:webHidden/>
          </w:rPr>
          <w:tab/>
        </w:r>
        <w:r w:rsidR="00440940">
          <w:rPr>
            <w:noProof/>
            <w:webHidden/>
          </w:rPr>
          <w:fldChar w:fldCharType="begin"/>
        </w:r>
        <w:r w:rsidR="00440940">
          <w:rPr>
            <w:noProof/>
            <w:webHidden/>
          </w:rPr>
          <w:instrText xml:space="preserve"> PAGEREF _Toc48107720 \h </w:instrText>
        </w:r>
        <w:r w:rsidR="00440940">
          <w:rPr>
            <w:noProof/>
            <w:webHidden/>
          </w:rPr>
        </w:r>
        <w:r w:rsidR="00440940">
          <w:rPr>
            <w:noProof/>
            <w:webHidden/>
          </w:rPr>
          <w:fldChar w:fldCharType="separate"/>
        </w:r>
        <w:r w:rsidR="003F3523">
          <w:rPr>
            <w:noProof/>
            <w:webHidden/>
          </w:rPr>
          <w:t>9</w:t>
        </w:r>
        <w:r w:rsidR="00440940">
          <w:rPr>
            <w:noProof/>
            <w:webHidden/>
          </w:rPr>
          <w:fldChar w:fldCharType="end"/>
        </w:r>
      </w:hyperlink>
    </w:p>
    <w:p w14:paraId="380D793C" w14:textId="2CD545B5" w:rsidR="00440940" w:rsidRDefault="00901734">
      <w:pPr>
        <w:pStyle w:val="TableofFigures"/>
        <w:tabs>
          <w:tab w:val="right" w:leader="dot" w:pos="9350"/>
        </w:tabs>
        <w:rPr>
          <w:rFonts w:asciiTheme="minorHAnsi" w:eastAsiaTheme="minorEastAsia" w:hAnsiTheme="minorHAnsi" w:cstheme="minorBidi"/>
          <w:noProof/>
          <w:sz w:val="22"/>
          <w:szCs w:val="22"/>
        </w:rPr>
      </w:pPr>
      <w:hyperlink w:anchor="_Toc48107721" w:history="1">
        <w:r w:rsidR="00440940" w:rsidRPr="008F34A5">
          <w:rPr>
            <w:rStyle w:val="Hyperlink"/>
            <w:noProof/>
          </w:rPr>
          <w:t>Figure 2. Time Plan</w:t>
        </w:r>
        <w:r w:rsidR="00440940">
          <w:rPr>
            <w:noProof/>
            <w:webHidden/>
          </w:rPr>
          <w:tab/>
        </w:r>
        <w:r w:rsidR="00440940">
          <w:rPr>
            <w:noProof/>
            <w:webHidden/>
          </w:rPr>
          <w:fldChar w:fldCharType="begin"/>
        </w:r>
        <w:r w:rsidR="00440940">
          <w:rPr>
            <w:noProof/>
            <w:webHidden/>
          </w:rPr>
          <w:instrText xml:space="preserve"> PAGEREF _Toc48107721 \h </w:instrText>
        </w:r>
        <w:r w:rsidR="00440940">
          <w:rPr>
            <w:noProof/>
            <w:webHidden/>
          </w:rPr>
        </w:r>
        <w:r w:rsidR="00440940">
          <w:rPr>
            <w:noProof/>
            <w:webHidden/>
          </w:rPr>
          <w:fldChar w:fldCharType="separate"/>
        </w:r>
        <w:r w:rsidR="003F3523">
          <w:rPr>
            <w:noProof/>
            <w:webHidden/>
          </w:rPr>
          <w:t>10</w:t>
        </w:r>
        <w:r w:rsidR="00440940">
          <w:rPr>
            <w:noProof/>
            <w:webHidden/>
          </w:rPr>
          <w:fldChar w:fldCharType="end"/>
        </w:r>
      </w:hyperlink>
    </w:p>
    <w:p w14:paraId="77F0BF09" w14:textId="0A005B06" w:rsidR="00440940" w:rsidRDefault="00901734">
      <w:pPr>
        <w:pStyle w:val="TableofFigures"/>
        <w:tabs>
          <w:tab w:val="right" w:leader="dot" w:pos="9350"/>
        </w:tabs>
        <w:rPr>
          <w:rFonts w:asciiTheme="minorHAnsi" w:eastAsiaTheme="minorEastAsia" w:hAnsiTheme="minorHAnsi" w:cstheme="minorBidi"/>
          <w:noProof/>
          <w:sz w:val="22"/>
          <w:szCs w:val="22"/>
        </w:rPr>
      </w:pPr>
      <w:hyperlink w:anchor="_Toc48107722" w:history="1">
        <w:r w:rsidR="00440940" w:rsidRPr="008F34A5">
          <w:rPr>
            <w:rStyle w:val="Hyperlink"/>
            <w:noProof/>
          </w:rPr>
          <w:t>Figure 3. Pros and cons of different facial animation techniques.</w:t>
        </w:r>
        <w:r w:rsidR="00440940">
          <w:rPr>
            <w:noProof/>
            <w:webHidden/>
          </w:rPr>
          <w:tab/>
        </w:r>
        <w:r w:rsidR="00440940">
          <w:rPr>
            <w:noProof/>
            <w:webHidden/>
          </w:rPr>
          <w:fldChar w:fldCharType="begin"/>
        </w:r>
        <w:r w:rsidR="00440940">
          <w:rPr>
            <w:noProof/>
            <w:webHidden/>
          </w:rPr>
          <w:instrText xml:space="preserve"> PAGEREF _Toc48107722 \h </w:instrText>
        </w:r>
        <w:r w:rsidR="00440940">
          <w:rPr>
            <w:noProof/>
            <w:webHidden/>
          </w:rPr>
        </w:r>
        <w:r w:rsidR="00440940">
          <w:rPr>
            <w:noProof/>
            <w:webHidden/>
          </w:rPr>
          <w:fldChar w:fldCharType="separate"/>
        </w:r>
        <w:r w:rsidR="003F3523">
          <w:rPr>
            <w:noProof/>
            <w:webHidden/>
          </w:rPr>
          <w:t>18</w:t>
        </w:r>
        <w:r w:rsidR="00440940">
          <w:rPr>
            <w:noProof/>
            <w:webHidden/>
          </w:rPr>
          <w:fldChar w:fldCharType="end"/>
        </w:r>
      </w:hyperlink>
    </w:p>
    <w:p w14:paraId="69DDA252" w14:textId="76CFE05D" w:rsidR="00440940" w:rsidRDefault="00901734">
      <w:pPr>
        <w:pStyle w:val="TableofFigures"/>
        <w:tabs>
          <w:tab w:val="right" w:leader="dot" w:pos="9350"/>
        </w:tabs>
        <w:rPr>
          <w:rFonts w:asciiTheme="minorHAnsi" w:eastAsiaTheme="minorEastAsia" w:hAnsiTheme="minorHAnsi" w:cstheme="minorBidi"/>
          <w:noProof/>
          <w:sz w:val="22"/>
          <w:szCs w:val="22"/>
        </w:rPr>
      </w:pPr>
      <w:hyperlink w:anchor="_Toc48107723" w:history="1">
        <w:r w:rsidR="00440940" w:rsidRPr="008F34A5">
          <w:rPr>
            <w:rStyle w:val="Hyperlink"/>
            <w:noProof/>
          </w:rPr>
          <w:t>Figure 4. architecture of the high fidelity method</w:t>
        </w:r>
        <w:r w:rsidR="00440940">
          <w:rPr>
            <w:noProof/>
            <w:webHidden/>
          </w:rPr>
          <w:tab/>
        </w:r>
        <w:r w:rsidR="00440940">
          <w:rPr>
            <w:noProof/>
            <w:webHidden/>
          </w:rPr>
          <w:fldChar w:fldCharType="begin"/>
        </w:r>
        <w:r w:rsidR="00440940">
          <w:rPr>
            <w:noProof/>
            <w:webHidden/>
          </w:rPr>
          <w:instrText xml:space="preserve"> PAGEREF _Toc48107723 \h </w:instrText>
        </w:r>
        <w:r w:rsidR="00440940">
          <w:rPr>
            <w:noProof/>
            <w:webHidden/>
          </w:rPr>
        </w:r>
        <w:r w:rsidR="00440940">
          <w:rPr>
            <w:noProof/>
            <w:webHidden/>
          </w:rPr>
          <w:fldChar w:fldCharType="separate"/>
        </w:r>
        <w:r w:rsidR="003F3523">
          <w:rPr>
            <w:noProof/>
            <w:webHidden/>
          </w:rPr>
          <w:t>20</w:t>
        </w:r>
        <w:r w:rsidR="00440940">
          <w:rPr>
            <w:noProof/>
            <w:webHidden/>
          </w:rPr>
          <w:fldChar w:fldCharType="end"/>
        </w:r>
      </w:hyperlink>
    </w:p>
    <w:p w14:paraId="76A90CE9" w14:textId="537720F7" w:rsidR="00440940" w:rsidRDefault="00901734">
      <w:pPr>
        <w:pStyle w:val="TableofFigures"/>
        <w:tabs>
          <w:tab w:val="right" w:leader="dot" w:pos="9350"/>
        </w:tabs>
        <w:rPr>
          <w:rFonts w:asciiTheme="minorHAnsi" w:eastAsiaTheme="minorEastAsia" w:hAnsiTheme="minorHAnsi" w:cstheme="minorBidi"/>
          <w:noProof/>
          <w:sz w:val="22"/>
          <w:szCs w:val="22"/>
        </w:rPr>
      </w:pPr>
      <w:hyperlink w:anchor="_Toc48107724" w:history="1">
        <w:r w:rsidR="00440940" w:rsidRPr="008F34A5">
          <w:rPr>
            <w:rStyle w:val="Hyperlink"/>
            <w:noProof/>
          </w:rPr>
          <w:t>Figure 5. Use Case Diagram</w:t>
        </w:r>
        <w:r w:rsidR="00440940">
          <w:rPr>
            <w:noProof/>
            <w:webHidden/>
          </w:rPr>
          <w:tab/>
        </w:r>
        <w:r w:rsidR="00440940">
          <w:rPr>
            <w:noProof/>
            <w:webHidden/>
          </w:rPr>
          <w:fldChar w:fldCharType="begin"/>
        </w:r>
        <w:r w:rsidR="00440940">
          <w:rPr>
            <w:noProof/>
            <w:webHidden/>
          </w:rPr>
          <w:instrText xml:space="preserve"> PAGEREF _Toc48107724 \h </w:instrText>
        </w:r>
        <w:r w:rsidR="00440940">
          <w:rPr>
            <w:noProof/>
            <w:webHidden/>
          </w:rPr>
        </w:r>
        <w:r w:rsidR="00440940">
          <w:rPr>
            <w:noProof/>
            <w:webHidden/>
          </w:rPr>
          <w:fldChar w:fldCharType="separate"/>
        </w:r>
        <w:r w:rsidR="003F3523">
          <w:rPr>
            <w:noProof/>
            <w:webHidden/>
          </w:rPr>
          <w:t>25</w:t>
        </w:r>
        <w:r w:rsidR="00440940">
          <w:rPr>
            <w:noProof/>
            <w:webHidden/>
          </w:rPr>
          <w:fldChar w:fldCharType="end"/>
        </w:r>
      </w:hyperlink>
    </w:p>
    <w:p w14:paraId="4E6140C7" w14:textId="41131ABC" w:rsidR="00440940" w:rsidRDefault="00901734">
      <w:pPr>
        <w:pStyle w:val="TableofFigures"/>
        <w:tabs>
          <w:tab w:val="right" w:leader="dot" w:pos="9350"/>
        </w:tabs>
        <w:rPr>
          <w:rFonts w:asciiTheme="minorHAnsi" w:eastAsiaTheme="minorEastAsia" w:hAnsiTheme="minorHAnsi" w:cstheme="minorBidi"/>
          <w:noProof/>
          <w:sz w:val="22"/>
          <w:szCs w:val="22"/>
        </w:rPr>
      </w:pPr>
      <w:hyperlink w:anchor="_Toc48107725" w:history="1">
        <w:r w:rsidR="00440940" w:rsidRPr="008F34A5">
          <w:rPr>
            <w:rStyle w:val="Hyperlink"/>
            <w:noProof/>
          </w:rPr>
          <w:t>Figure 6. Class Diagram</w:t>
        </w:r>
        <w:r w:rsidR="00440940">
          <w:rPr>
            <w:noProof/>
            <w:webHidden/>
          </w:rPr>
          <w:tab/>
        </w:r>
        <w:r w:rsidR="00440940">
          <w:rPr>
            <w:noProof/>
            <w:webHidden/>
          </w:rPr>
          <w:fldChar w:fldCharType="begin"/>
        </w:r>
        <w:r w:rsidR="00440940">
          <w:rPr>
            <w:noProof/>
            <w:webHidden/>
          </w:rPr>
          <w:instrText xml:space="preserve"> PAGEREF _Toc48107725 \h </w:instrText>
        </w:r>
        <w:r w:rsidR="00440940">
          <w:rPr>
            <w:noProof/>
            <w:webHidden/>
          </w:rPr>
        </w:r>
        <w:r w:rsidR="00440940">
          <w:rPr>
            <w:noProof/>
            <w:webHidden/>
          </w:rPr>
          <w:fldChar w:fldCharType="separate"/>
        </w:r>
        <w:r w:rsidR="003F3523">
          <w:rPr>
            <w:noProof/>
            <w:webHidden/>
          </w:rPr>
          <w:t>26</w:t>
        </w:r>
        <w:r w:rsidR="00440940">
          <w:rPr>
            <w:noProof/>
            <w:webHidden/>
          </w:rPr>
          <w:fldChar w:fldCharType="end"/>
        </w:r>
      </w:hyperlink>
    </w:p>
    <w:p w14:paraId="03FEEF22" w14:textId="25BBA329" w:rsidR="00440940" w:rsidRDefault="00901734">
      <w:pPr>
        <w:pStyle w:val="TableofFigures"/>
        <w:tabs>
          <w:tab w:val="right" w:leader="dot" w:pos="9350"/>
        </w:tabs>
        <w:rPr>
          <w:rFonts w:asciiTheme="minorHAnsi" w:eastAsiaTheme="minorEastAsia" w:hAnsiTheme="minorHAnsi" w:cstheme="minorBidi"/>
          <w:noProof/>
          <w:sz w:val="22"/>
          <w:szCs w:val="22"/>
        </w:rPr>
      </w:pPr>
      <w:hyperlink w:anchor="_Toc48107726" w:history="1">
        <w:r w:rsidR="00440940" w:rsidRPr="008F34A5">
          <w:rPr>
            <w:rStyle w:val="Hyperlink"/>
            <w:noProof/>
          </w:rPr>
          <w:t>Figure 7. 68 Face landmarks</w:t>
        </w:r>
        <w:r w:rsidR="00440940">
          <w:rPr>
            <w:noProof/>
            <w:webHidden/>
          </w:rPr>
          <w:tab/>
        </w:r>
        <w:r w:rsidR="00440940">
          <w:rPr>
            <w:noProof/>
            <w:webHidden/>
          </w:rPr>
          <w:fldChar w:fldCharType="begin"/>
        </w:r>
        <w:r w:rsidR="00440940">
          <w:rPr>
            <w:noProof/>
            <w:webHidden/>
          </w:rPr>
          <w:instrText xml:space="preserve"> PAGEREF _Toc48107726 \h </w:instrText>
        </w:r>
        <w:r w:rsidR="00440940">
          <w:rPr>
            <w:noProof/>
            <w:webHidden/>
          </w:rPr>
        </w:r>
        <w:r w:rsidR="00440940">
          <w:rPr>
            <w:noProof/>
            <w:webHidden/>
          </w:rPr>
          <w:fldChar w:fldCharType="separate"/>
        </w:r>
        <w:r w:rsidR="003F3523">
          <w:rPr>
            <w:noProof/>
            <w:webHidden/>
          </w:rPr>
          <w:t>30</w:t>
        </w:r>
        <w:r w:rsidR="00440940">
          <w:rPr>
            <w:noProof/>
            <w:webHidden/>
          </w:rPr>
          <w:fldChar w:fldCharType="end"/>
        </w:r>
      </w:hyperlink>
    </w:p>
    <w:p w14:paraId="6628A0D9" w14:textId="02F81251" w:rsidR="00440940" w:rsidRDefault="00901734">
      <w:pPr>
        <w:pStyle w:val="TableofFigures"/>
        <w:tabs>
          <w:tab w:val="right" w:leader="dot" w:pos="9350"/>
        </w:tabs>
        <w:rPr>
          <w:rFonts w:asciiTheme="minorHAnsi" w:eastAsiaTheme="minorEastAsia" w:hAnsiTheme="minorHAnsi" w:cstheme="minorBidi"/>
          <w:noProof/>
          <w:sz w:val="22"/>
          <w:szCs w:val="22"/>
        </w:rPr>
      </w:pPr>
      <w:hyperlink w:anchor="_Toc48107727" w:history="1">
        <w:r w:rsidR="00440940" w:rsidRPr="008F34A5">
          <w:rPr>
            <w:rStyle w:val="Hyperlink"/>
            <w:noProof/>
          </w:rPr>
          <w:t>Figure 8. 3d location of detected 2d points</w:t>
        </w:r>
        <w:r w:rsidR="00440940">
          <w:rPr>
            <w:noProof/>
            <w:webHidden/>
          </w:rPr>
          <w:tab/>
        </w:r>
        <w:r w:rsidR="00440940">
          <w:rPr>
            <w:noProof/>
            <w:webHidden/>
          </w:rPr>
          <w:fldChar w:fldCharType="begin"/>
        </w:r>
        <w:r w:rsidR="00440940">
          <w:rPr>
            <w:noProof/>
            <w:webHidden/>
          </w:rPr>
          <w:instrText xml:space="preserve"> PAGEREF _Toc48107727 \h </w:instrText>
        </w:r>
        <w:r w:rsidR="00440940">
          <w:rPr>
            <w:noProof/>
            <w:webHidden/>
          </w:rPr>
        </w:r>
        <w:r w:rsidR="00440940">
          <w:rPr>
            <w:noProof/>
            <w:webHidden/>
          </w:rPr>
          <w:fldChar w:fldCharType="separate"/>
        </w:r>
        <w:r w:rsidR="003F3523">
          <w:rPr>
            <w:noProof/>
            <w:webHidden/>
          </w:rPr>
          <w:t>32</w:t>
        </w:r>
        <w:r w:rsidR="00440940">
          <w:rPr>
            <w:noProof/>
            <w:webHidden/>
          </w:rPr>
          <w:fldChar w:fldCharType="end"/>
        </w:r>
      </w:hyperlink>
    </w:p>
    <w:p w14:paraId="3FAF9932" w14:textId="08EFC7C8" w:rsidR="00440940" w:rsidRDefault="00901734">
      <w:pPr>
        <w:pStyle w:val="TableofFigures"/>
        <w:tabs>
          <w:tab w:val="right" w:leader="dot" w:pos="9350"/>
        </w:tabs>
        <w:rPr>
          <w:rFonts w:asciiTheme="minorHAnsi" w:eastAsiaTheme="minorEastAsia" w:hAnsiTheme="minorHAnsi" w:cstheme="minorBidi"/>
          <w:noProof/>
          <w:sz w:val="22"/>
          <w:szCs w:val="22"/>
        </w:rPr>
      </w:pPr>
      <w:hyperlink w:anchor="_Toc48107728" w:history="1">
        <w:r w:rsidR="00440940" w:rsidRPr="008F34A5">
          <w:rPr>
            <w:rStyle w:val="Hyperlink"/>
            <w:noProof/>
          </w:rPr>
          <w:t>Figure 9. world Coordinates vs Camera Coordinates</w:t>
        </w:r>
        <w:r w:rsidR="00440940">
          <w:rPr>
            <w:noProof/>
            <w:webHidden/>
          </w:rPr>
          <w:tab/>
        </w:r>
        <w:r w:rsidR="00440940">
          <w:rPr>
            <w:noProof/>
            <w:webHidden/>
          </w:rPr>
          <w:fldChar w:fldCharType="begin"/>
        </w:r>
        <w:r w:rsidR="00440940">
          <w:rPr>
            <w:noProof/>
            <w:webHidden/>
          </w:rPr>
          <w:instrText xml:space="preserve"> PAGEREF _Toc48107728 \h </w:instrText>
        </w:r>
        <w:r w:rsidR="00440940">
          <w:rPr>
            <w:noProof/>
            <w:webHidden/>
          </w:rPr>
        </w:r>
        <w:r w:rsidR="00440940">
          <w:rPr>
            <w:noProof/>
            <w:webHidden/>
          </w:rPr>
          <w:fldChar w:fldCharType="separate"/>
        </w:r>
        <w:r w:rsidR="003F3523">
          <w:rPr>
            <w:noProof/>
            <w:webHidden/>
          </w:rPr>
          <w:t>35</w:t>
        </w:r>
        <w:r w:rsidR="00440940">
          <w:rPr>
            <w:noProof/>
            <w:webHidden/>
          </w:rPr>
          <w:fldChar w:fldCharType="end"/>
        </w:r>
      </w:hyperlink>
    </w:p>
    <w:p w14:paraId="4E94F060" w14:textId="506B4C81" w:rsidR="00440940" w:rsidRDefault="00901734">
      <w:pPr>
        <w:pStyle w:val="TableofFigures"/>
        <w:tabs>
          <w:tab w:val="right" w:leader="dot" w:pos="9350"/>
        </w:tabs>
        <w:rPr>
          <w:rFonts w:asciiTheme="minorHAnsi" w:eastAsiaTheme="minorEastAsia" w:hAnsiTheme="minorHAnsi" w:cstheme="minorBidi"/>
          <w:noProof/>
          <w:sz w:val="22"/>
          <w:szCs w:val="22"/>
        </w:rPr>
      </w:pPr>
      <w:hyperlink w:anchor="_Toc48107729" w:history="1">
        <w:r w:rsidR="00440940" w:rsidRPr="008F34A5">
          <w:rPr>
            <w:rStyle w:val="Hyperlink"/>
            <w:noProof/>
          </w:rPr>
          <w:t>Figure 10. Eye Blinking technique</w:t>
        </w:r>
        <w:r w:rsidR="00440940">
          <w:rPr>
            <w:noProof/>
            <w:webHidden/>
          </w:rPr>
          <w:tab/>
        </w:r>
        <w:r w:rsidR="00440940">
          <w:rPr>
            <w:noProof/>
            <w:webHidden/>
          </w:rPr>
          <w:fldChar w:fldCharType="begin"/>
        </w:r>
        <w:r w:rsidR="00440940">
          <w:rPr>
            <w:noProof/>
            <w:webHidden/>
          </w:rPr>
          <w:instrText xml:space="preserve"> PAGEREF _Toc48107729 \h </w:instrText>
        </w:r>
        <w:r w:rsidR="00440940">
          <w:rPr>
            <w:noProof/>
            <w:webHidden/>
          </w:rPr>
        </w:r>
        <w:r w:rsidR="00440940">
          <w:rPr>
            <w:noProof/>
            <w:webHidden/>
          </w:rPr>
          <w:fldChar w:fldCharType="separate"/>
        </w:r>
        <w:r w:rsidR="003F3523">
          <w:rPr>
            <w:noProof/>
            <w:webHidden/>
          </w:rPr>
          <w:t>38</w:t>
        </w:r>
        <w:r w:rsidR="00440940">
          <w:rPr>
            <w:noProof/>
            <w:webHidden/>
          </w:rPr>
          <w:fldChar w:fldCharType="end"/>
        </w:r>
      </w:hyperlink>
    </w:p>
    <w:p w14:paraId="42D66B37" w14:textId="4C8B671D" w:rsidR="00440940" w:rsidRDefault="00901734">
      <w:pPr>
        <w:pStyle w:val="TableofFigures"/>
        <w:tabs>
          <w:tab w:val="right" w:leader="dot" w:pos="9350"/>
        </w:tabs>
        <w:rPr>
          <w:rFonts w:asciiTheme="minorHAnsi" w:eastAsiaTheme="minorEastAsia" w:hAnsiTheme="minorHAnsi" w:cstheme="minorBidi"/>
          <w:noProof/>
          <w:sz w:val="22"/>
          <w:szCs w:val="22"/>
        </w:rPr>
      </w:pPr>
      <w:hyperlink w:anchor="_Toc48107730" w:history="1">
        <w:r w:rsidR="00440940" w:rsidRPr="008F34A5">
          <w:rPr>
            <w:rStyle w:val="Hyperlink"/>
            <w:noProof/>
          </w:rPr>
          <w:t>Figure 11. Eq of Eye Blinking technique</w:t>
        </w:r>
        <w:r w:rsidR="00440940">
          <w:rPr>
            <w:noProof/>
            <w:webHidden/>
          </w:rPr>
          <w:tab/>
        </w:r>
        <w:r w:rsidR="00440940">
          <w:rPr>
            <w:noProof/>
            <w:webHidden/>
          </w:rPr>
          <w:fldChar w:fldCharType="begin"/>
        </w:r>
        <w:r w:rsidR="00440940">
          <w:rPr>
            <w:noProof/>
            <w:webHidden/>
          </w:rPr>
          <w:instrText xml:space="preserve"> PAGEREF _Toc48107730 \h </w:instrText>
        </w:r>
        <w:r w:rsidR="00440940">
          <w:rPr>
            <w:noProof/>
            <w:webHidden/>
          </w:rPr>
        </w:r>
        <w:r w:rsidR="00440940">
          <w:rPr>
            <w:noProof/>
            <w:webHidden/>
          </w:rPr>
          <w:fldChar w:fldCharType="separate"/>
        </w:r>
        <w:r w:rsidR="003F3523">
          <w:rPr>
            <w:noProof/>
            <w:webHidden/>
          </w:rPr>
          <w:t>38</w:t>
        </w:r>
        <w:r w:rsidR="00440940">
          <w:rPr>
            <w:noProof/>
            <w:webHidden/>
          </w:rPr>
          <w:fldChar w:fldCharType="end"/>
        </w:r>
      </w:hyperlink>
    </w:p>
    <w:p w14:paraId="36DBFCBD" w14:textId="5B8A3A71" w:rsidR="00440940" w:rsidRDefault="00901734">
      <w:pPr>
        <w:pStyle w:val="TableofFigures"/>
        <w:tabs>
          <w:tab w:val="right" w:leader="dot" w:pos="9350"/>
        </w:tabs>
        <w:rPr>
          <w:rFonts w:asciiTheme="minorHAnsi" w:eastAsiaTheme="minorEastAsia" w:hAnsiTheme="minorHAnsi" w:cstheme="minorBidi"/>
          <w:noProof/>
          <w:sz w:val="22"/>
          <w:szCs w:val="22"/>
        </w:rPr>
      </w:pPr>
      <w:hyperlink w:anchor="_Toc48107731" w:history="1">
        <w:r w:rsidR="00440940" w:rsidRPr="008F34A5">
          <w:rPr>
            <w:rStyle w:val="Hyperlink"/>
            <w:noProof/>
          </w:rPr>
          <w:t>Figure 12. Aspect-Ratio rotational invariance</w:t>
        </w:r>
        <w:r w:rsidR="00440940">
          <w:rPr>
            <w:noProof/>
            <w:webHidden/>
          </w:rPr>
          <w:tab/>
        </w:r>
        <w:r w:rsidR="00440940">
          <w:rPr>
            <w:noProof/>
            <w:webHidden/>
          </w:rPr>
          <w:fldChar w:fldCharType="begin"/>
        </w:r>
        <w:r w:rsidR="00440940">
          <w:rPr>
            <w:noProof/>
            <w:webHidden/>
          </w:rPr>
          <w:instrText xml:space="preserve"> PAGEREF _Toc48107731 \h </w:instrText>
        </w:r>
        <w:r w:rsidR="00440940">
          <w:rPr>
            <w:noProof/>
            <w:webHidden/>
          </w:rPr>
        </w:r>
        <w:r w:rsidR="00440940">
          <w:rPr>
            <w:noProof/>
            <w:webHidden/>
          </w:rPr>
          <w:fldChar w:fldCharType="separate"/>
        </w:r>
        <w:r w:rsidR="003F3523">
          <w:rPr>
            <w:noProof/>
            <w:webHidden/>
          </w:rPr>
          <w:t>39</w:t>
        </w:r>
        <w:r w:rsidR="00440940">
          <w:rPr>
            <w:noProof/>
            <w:webHidden/>
          </w:rPr>
          <w:fldChar w:fldCharType="end"/>
        </w:r>
      </w:hyperlink>
    </w:p>
    <w:p w14:paraId="307BBDBF" w14:textId="1565D358" w:rsidR="00440940" w:rsidRDefault="00901734">
      <w:pPr>
        <w:pStyle w:val="TableofFigures"/>
        <w:tabs>
          <w:tab w:val="right" w:leader="dot" w:pos="9350"/>
        </w:tabs>
        <w:rPr>
          <w:rFonts w:asciiTheme="minorHAnsi" w:eastAsiaTheme="minorEastAsia" w:hAnsiTheme="minorHAnsi" w:cstheme="minorBidi"/>
          <w:noProof/>
          <w:sz w:val="22"/>
          <w:szCs w:val="22"/>
        </w:rPr>
      </w:pPr>
      <w:hyperlink w:anchor="_Toc48107732" w:history="1">
        <w:r w:rsidR="00440940" w:rsidRPr="008F34A5">
          <w:rPr>
            <w:rStyle w:val="Hyperlink"/>
            <w:noProof/>
          </w:rPr>
          <w:t>Figure 13. Eq of Aspect-Ratio rotational invariance</w:t>
        </w:r>
        <w:r w:rsidR="00440940" w:rsidRPr="008F34A5">
          <w:rPr>
            <w:rStyle w:val="Hyperlink"/>
            <w:rFonts w:asciiTheme="majorBidi" w:hAnsiTheme="majorBidi" w:cstheme="majorBidi"/>
            <w:noProof/>
          </w:rPr>
          <mc:AlternateContent>
            <mc:Choice Requires="wps">
              <w:drawing>
                <wp:inline distT="0" distB="0" distL="0" distR="0" wp14:anchorId="6FFC978E" wp14:editId="484F1886">
                  <wp:extent cx="304800" cy="304800"/>
                  <wp:effectExtent l="0" t="0" r="0" b="0"/>
                  <wp:docPr id="15" name="AutoShape 170" descr="$$&#10;\begin{aligned}&#10;&amp; d_{ref} = \frac{d_{00} + d_{11}}{2} = \frac{\Vert P_{27} - P_8 \Vert + \Vert P_0 - P_{16} \Vert}{2} \\&#10;&amp; d_1 = \Vert P_{37} - P_{41} \Vert \\&#10;&amp; \vdots \\&#10;&amp; d_4 = \Vert P_{44} - P_{46} \Vert \\[1em]&#10;&amp; leftEyeWid = 6\times(\frac{d_1 + d_2}{2d_{ref}} - 0.02) \\&#10;&amp; rightEyeWid = 6\times(\frac{d_3 + d_4}{2d_{ref}} - 0.02) \\&#10;&amp; mouthWid = 1.27\times (\frac{d_5}{d_{ref}}-0.13) + 0.02 \\&#10;&amp; mouthLen = \frac{d_6}{d_{ref}}&#10;\end{aligned}&#10;$$">
                    <a:hlinkClick xmlns:a="http://schemas.openxmlformats.org/drawingml/2006/main" r:id="rId15" tgtFrame="&quot;_blank&quot;"/>
                  </wp:docPr>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7C1066E" id="AutoShape 170" o:spid="_x0000_s1026" alt="$$&#10;\begin{aligned}&#10;&amp; d_{ref} = \frac{d_{00} + d_{11}}{2} = \frac{\Vert P_{27} - P_8 \Vert + \Vert P_0 - P_{16} \Vert}{2} \\&#10;&amp; d_1 = \Vert P_{37} - P_{41} \Vert \\&#10;&amp; \vdots \\&#10;&amp; d_4 = \Vert P_{44} - P_{46} \Vert \\[1em]&#10;&amp; leftEyeWid = 6\times(\frac{d_1 + d_2}{2d_{ref}} - 0.02) \\&#10;&amp; rightEyeWid = 6\times(\frac{d_3 + d_4}{2d_{ref}} - 0.02) \\&#10;&amp; mouthWid = 1.27\times (\frac{d_5}{d_{ref}}-0.13) + 0.02 \\&#10;&amp; mouthLen = \frac{d_6}{d_{ref}}&#10;\end{aligned}&#10;$$" href="https://github.com/TianxingWu/OpenVHead/blob/master/Formulas/c8a8ce65e9d41a49545800744f3f5388.svg" target="&quot;_blank&quot;"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" o:button="t" filled="f" stroked="f">
                  <v:fill o:detectmouseclick="t"/>
                  <o:lock v:ext="edit" aspectratio="t"/>
                  <w10:anchorlock/>
                </v:rect>
              </w:pict>
            </mc:Fallback>
          </mc:AlternateContent>
        </w:r>
        <w:r w:rsidR="00440940">
          <w:rPr>
            <w:noProof/>
            <w:webHidden/>
          </w:rPr>
          <w:tab/>
        </w:r>
        <w:r w:rsidR="00440940">
          <w:rPr>
            <w:noProof/>
            <w:webHidden/>
          </w:rPr>
          <w:fldChar w:fldCharType="begin"/>
        </w:r>
        <w:r w:rsidR="00440940">
          <w:rPr>
            <w:noProof/>
            <w:webHidden/>
          </w:rPr>
          <w:instrText xml:space="preserve"> PAGEREF _Toc48107732 \h </w:instrText>
        </w:r>
        <w:r w:rsidR="00440940">
          <w:rPr>
            <w:noProof/>
            <w:webHidden/>
          </w:rPr>
        </w:r>
        <w:r w:rsidR="00440940">
          <w:rPr>
            <w:noProof/>
            <w:webHidden/>
          </w:rPr>
          <w:fldChar w:fldCharType="separate"/>
        </w:r>
        <w:r w:rsidR="003F3523">
          <w:rPr>
            <w:noProof/>
            <w:webHidden/>
          </w:rPr>
          <w:t>39</w:t>
        </w:r>
        <w:r w:rsidR="00440940">
          <w:rPr>
            <w:noProof/>
            <w:webHidden/>
          </w:rPr>
          <w:fldChar w:fldCharType="end"/>
        </w:r>
      </w:hyperlink>
    </w:p>
    <w:p w14:paraId="162B0F1F" w14:textId="34696CA3" w:rsidR="00440940" w:rsidRDefault="00901734">
      <w:pPr>
        <w:pStyle w:val="TableofFigures"/>
        <w:tabs>
          <w:tab w:val="right" w:leader="dot" w:pos="9350"/>
        </w:tabs>
        <w:rPr>
          <w:rFonts w:asciiTheme="minorHAnsi" w:eastAsiaTheme="minorEastAsia" w:hAnsiTheme="minorHAnsi" w:cstheme="minorBidi"/>
          <w:noProof/>
          <w:sz w:val="22"/>
          <w:szCs w:val="22"/>
        </w:rPr>
      </w:pPr>
      <w:hyperlink w:anchor="_Toc48107733" w:history="1">
        <w:r w:rsidR="00440940" w:rsidRPr="008F34A5">
          <w:rPr>
            <w:rStyle w:val="Hyperlink"/>
            <w:noProof/>
          </w:rPr>
          <w:t>Figure 14 non-processed vs processed signal</w:t>
        </w:r>
        <w:r w:rsidR="00440940">
          <w:rPr>
            <w:noProof/>
            <w:webHidden/>
          </w:rPr>
          <w:tab/>
        </w:r>
        <w:r w:rsidR="00440940">
          <w:rPr>
            <w:noProof/>
            <w:webHidden/>
          </w:rPr>
          <w:fldChar w:fldCharType="begin"/>
        </w:r>
        <w:r w:rsidR="00440940">
          <w:rPr>
            <w:noProof/>
            <w:webHidden/>
          </w:rPr>
          <w:instrText xml:space="preserve"> PAGEREF _Toc48107733 \h </w:instrText>
        </w:r>
        <w:r w:rsidR="00440940">
          <w:rPr>
            <w:noProof/>
            <w:webHidden/>
          </w:rPr>
        </w:r>
        <w:r w:rsidR="00440940">
          <w:rPr>
            <w:noProof/>
            <w:webHidden/>
          </w:rPr>
          <w:fldChar w:fldCharType="separate"/>
        </w:r>
        <w:r w:rsidR="003F3523">
          <w:rPr>
            <w:noProof/>
            <w:webHidden/>
          </w:rPr>
          <w:t>41</w:t>
        </w:r>
        <w:r w:rsidR="00440940">
          <w:rPr>
            <w:noProof/>
            <w:webHidden/>
          </w:rPr>
          <w:fldChar w:fldCharType="end"/>
        </w:r>
      </w:hyperlink>
    </w:p>
    <w:p w14:paraId="0CEFDDB9" w14:textId="0BF6AC2E" w:rsidR="00440940" w:rsidRDefault="00901734">
      <w:pPr>
        <w:pStyle w:val="TableofFigures"/>
        <w:tabs>
          <w:tab w:val="right" w:leader="dot" w:pos="9350"/>
        </w:tabs>
        <w:rPr>
          <w:rFonts w:asciiTheme="minorHAnsi" w:eastAsiaTheme="minorEastAsia" w:hAnsiTheme="minorHAnsi" w:cstheme="minorBidi"/>
          <w:noProof/>
          <w:sz w:val="22"/>
          <w:szCs w:val="22"/>
        </w:rPr>
      </w:pPr>
      <w:hyperlink w:anchor="_Toc48107734" w:history="1">
        <w:r w:rsidR="00440940" w:rsidRPr="008F34A5">
          <w:rPr>
            <w:rStyle w:val="Hyperlink"/>
            <w:noProof/>
          </w:rPr>
          <w:t>Figure 15. frequency with Alpha = 0 vs Alpha -0.7</w:t>
        </w:r>
        <w:r w:rsidR="00440940">
          <w:rPr>
            <w:noProof/>
            <w:webHidden/>
          </w:rPr>
          <w:tab/>
        </w:r>
        <w:r w:rsidR="00440940">
          <w:rPr>
            <w:noProof/>
            <w:webHidden/>
          </w:rPr>
          <w:fldChar w:fldCharType="begin"/>
        </w:r>
        <w:r w:rsidR="00440940">
          <w:rPr>
            <w:noProof/>
            <w:webHidden/>
          </w:rPr>
          <w:instrText xml:space="preserve"> PAGEREF _Toc48107734 \h </w:instrText>
        </w:r>
        <w:r w:rsidR="00440940">
          <w:rPr>
            <w:noProof/>
            <w:webHidden/>
          </w:rPr>
        </w:r>
        <w:r w:rsidR="00440940">
          <w:rPr>
            <w:noProof/>
            <w:webHidden/>
          </w:rPr>
          <w:fldChar w:fldCharType="separate"/>
        </w:r>
        <w:r w:rsidR="003F3523">
          <w:rPr>
            <w:noProof/>
            <w:webHidden/>
          </w:rPr>
          <w:t>42</w:t>
        </w:r>
        <w:r w:rsidR="00440940">
          <w:rPr>
            <w:noProof/>
            <w:webHidden/>
          </w:rPr>
          <w:fldChar w:fldCharType="end"/>
        </w:r>
      </w:hyperlink>
    </w:p>
    <w:p w14:paraId="6919C44B" w14:textId="30B2F85E" w:rsidR="00440940" w:rsidRDefault="00901734">
      <w:pPr>
        <w:pStyle w:val="TableofFigures"/>
        <w:tabs>
          <w:tab w:val="right" w:leader="dot" w:pos="9350"/>
        </w:tabs>
        <w:rPr>
          <w:rFonts w:asciiTheme="minorHAnsi" w:eastAsiaTheme="minorEastAsia" w:hAnsiTheme="minorHAnsi" w:cstheme="minorBidi"/>
          <w:noProof/>
          <w:sz w:val="22"/>
          <w:szCs w:val="22"/>
        </w:rPr>
      </w:pPr>
      <w:hyperlink w:anchor="_Toc48107735" w:history="1">
        <w:r w:rsidR="00440940" w:rsidRPr="008F34A5">
          <w:rPr>
            <w:rStyle w:val="Hyperlink"/>
            <w:noProof/>
          </w:rPr>
          <w:t>Figure 16. Deformation Functions</w:t>
        </w:r>
        <w:r w:rsidR="00440940">
          <w:rPr>
            <w:noProof/>
            <w:webHidden/>
          </w:rPr>
          <w:tab/>
        </w:r>
        <w:r w:rsidR="00440940">
          <w:rPr>
            <w:noProof/>
            <w:webHidden/>
          </w:rPr>
          <w:fldChar w:fldCharType="begin"/>
        </w:r>
        <w:r w:rsidR="00440940">
          <w:rPr>
            <w:noProof/>
            <w:webHidden/>
          </w:rPr>
          <w:instrText xml:space="preserve"> PAGEREF _Toc48107735 \h </w:instrText>
        </w:r>
        <w:r w:rsidR="00440940">
          <w:rPr>
            <w:noProof/>
            <w:webHidden/>
          </w:rPr>
        </w:r>
        <w:r w:rsidR="00440940">
          <w:rPr>
            <w:noProof/>
            <w:webHidden/>
          </w:rPr>
          <w:fldChar w:fldCharType="separate"/>
        </w:r>
        <w:r w:rsidR="003F3523">
          <w:rPr>
            <w:noProof/>
            <w:webHidden/>
          </w:rPr>
          <w:t>43</w:t>
        </w:r>
        <w:r w:rsidR="00440940">
          <w:rPr>
            <w:noProof/>
            <w:webHidden/>
          </w:rPr>
          <w:fldChar w:fldCharType="end"/>
        </w:r>
      </w:hyperlink>
    </w:p>
    <w:p w14:paraId="1C8C5308" w14:textId="5796D7A7" w:rsidR="00440940" w:rsidRDefault="00901734">
      <w:pPr>
        <w:pStyle w:val="TableofFigures"/>
        <w:tabs>
          <w:tab w:val="right" w:leader="dot" w:pos="9350"/>
        </w:tabs>
        <w:rPr>
          <w:rFonts w:asciiTheme="minorHAnsi" w:eastAsiaTheme="minorEastAsia" w:hAnsiTheme="minorHAnsi" w:cstheme="minorBidi"/>
          <w:noProof/>
          <w:sz w:val="22"/>
          <w:szCs w:val="22"/>
        </w:rPr>
      </w:pPr>
      <w:hyperlink w:anchor="_Toc48107736" w:history="1">
        <w:r w:rsidR="00440940" w:rsidRPr="008F34A5">
          <w:rPr>
            <w:rStyle w:val="Hyperlink"/>
            <w:noProof/>
          </w:rPr>
          <w:t>Figure 17. original response vs new response</w:t>
        </w:r>
        <w:r w:rsidR="00440940">
          <w:rPr>
            <w:noProof/>
            <w:webHidden/>
          </w:rPr>
          <w:tab/>
        </w:r>
        <w:r w:rsidR="00440940">
          <w:rPr>
            <w:noProof/>
            <w:webHidden/>
          </w:rPr>
          <w:fldChar w:fldCharType="begin"/>
        </w:r>
        <w:r w:rsidR="00440940">
          <w:rPr>
            <w:noProof/>
            <w:webHidden/>
          </w:rPr>
          <w:instrText xml:space="preserve"> PAGEREF _Toc48107736 \h </w:instrText>
        </w:r>
        <w:r w:rsidR="00440940">
          <w:rPr>
            <w:noProof/>
            <w:webHidden/>
          </w:rPr>
        </w:r>
        <w:r w:rsidR="00440940">
          <w:rPr>
            <w:noProof/>
            <w:webHidden/>
          </w:rPr>
          <w:fldChar w:fldCharType="separate"/>
        </w:r>
        <w:r w:rsidR="003F3523">
          <w:rPr>
            <w:noProof/>
            <w:webHidden/>
          </w:rPr>
          <w:t>44</w:t>
        </w:r>
        <w:r w:rsidR="00440940">
          <w:rPr>
            <w:noProof/>
            <w:webHidden/>
          </w:rPr>
          <w:fldChar w:fldCharType="end"/>
        </w:r>
      </w:hyperlink>
    </w:p>
    <w:p w14:paraId="18707C42" w14:textId="4E5A0EF4" w:rsidR="00993384" w:rsidRDefault="005A6CFB" w:rsidP="00993384">
      <w:pPr>
        <w:jc w:val="both"/>
        <w:rPr>
          <w:rFonts w:asciiTheme="majorBidi" w:hAnsiTheme="majorBidi" w:cstheme="majorBidi"/>
          <w:color w:val="808080" w:themeColor="background1" w:themeShade="80"/>
          <w:szCs w:val="28"/>
        </w:rPr>
      </w:pPr>
      <w:r w:rsidRPr="007F712C">
        <w:rPr>
          <w:rFonts w:asciiTheme="majorBidi" w:hAnsiTheme="majorBidi" w:cstheme="majorBidi"/>
          <w:color w:val="808080" w:themeColor="background1" w:themeShade="80"/>
          <w:szCs w:val="28"/>
        </w:rPr>
        <w:fldChar w:fldCharType="end"/>
      </w:r>
    </w:p>
    <w:p w14:paraId="2E5BBD27" w14:textId="77777777" w:rsidR="005A6CFB" w:rsidRDefault="005A6CFB" w:rsidP="00993384">
      <w:pPr>
        <w:jc w:val="both"/>
        <w:rPr>
          <w:rFonts w:asciiTheme="majorBidi" w:hAnsiTheme="majorBidi" w:cstheme="majorBidi"/>
          <w:color w:val="808080" w:themeColor="background1" w:themeShade="80"/>
          <w:szCs w:val="28"/>
        </w:rPr>
      </w:pPr>
    </w:p>
    <w:p w14:paraId="63BEC862" w14:textId="77777777" w:rsidR="00993384" w:rsidRPr="008B718F" w:rsidRDefault="00993384">
      <w:pPr>
        <w:rPr>
          <w:rFonts w:asciiTheme="majorBidi" w:hAnsiTheme="majorBidi" w:cstheme="majorBidi"/>
          <w:color w:val="808080" w:themeColor="background1" w:themeShade="80"/>
          <w:szCs w:val="28"/>
        </w:rPr>
      </w:pPr>
    </w:p>
    <w:p w14:paraId="291A411A" w14:textId="77777777" w:rsidR="00993384" w:rsidRDefault="00993384">
      <w:pPr>
        <w:rPr>
          <w:szCs w:val="28"/>
        </w:rPr>
      </w:pPr>
    </w:p>
    <w:p w14:paraId="6F4052B1" w14:textId="77777777" w:rsidR="00993384" w:rsidRDefault="00993384">
      <w:pPr>
        <w:rPr>
          <w:szCs w:val="28"/>
        </w:rPr>
      </w:pPr>
    </w:p>
    <w:p w14:paraId="11B13EC0" w14:textId="77777777" w:rsidR="00993384" w:rsidRDefault="00993384">
      <w:pPr>
        <w:rPr>
          <w:szCs w:val="28"/>
        </w:rPr>
      </w:pPr>
    </w:p>
    <w:p w14:paraId="57C0F556" w14:textId="77777777" w:rsidR="00993384" w:rsidRDefault="00993384">
      <w:pPr>
        <w:rPr>
          <w:szCs w:val="28"/>
        </w:rPr>
      </w:pPr>
    </w:p>
    <w:p w14:paraId="2090B6D1" w14:textId="77777777" w:rsidR="00993384" w:rsidRDefault="00993384">
      <w:pPr>
        <w:rPr>
          <w:szCs w:val="28"/>
        </w:rPr>
      </w:pPr>
    </w:p>
    <w:p w14:paraId="6AC229D8" w14:textId="0EC84F48" w:rsidR="00993384" w:rsidRDefault="00993384">
      <w:pPr>
        <w:rPr>
          <w:szCs w:val="28"/>
        </w:rPr>
      </w:pPr>
    </w:p>
    <w:p w14:paraId="35962EFC" w14:textId="5D954B5E" w:rsidR="000A0B19" w:rsidRDefault="000A0B19">
      <w:pPr>
        <w:rPr>
          <w:szCs w:val="28"/>
        </w:rPr>
      </w:pPr>
    </w:p>
    <w:p w14:paraId="43793C7A" w14:textId="1D11DA4E" w:rsidR="000A0B19" w:rsidRDefault="000A0B19">
      <w:pPr>
        <w:rPr>
          <w:szCs w:val="28"/>
        </w:rPr>
      </w:pPr>
    </w:p>
    <w:p w14:paraId="50F0AED6" w14:textId="3C70330A" w:rsidR="000A0B19" w:rsidRDefault="000A0B19">
      <w:pPr>
        <w:rPr>
          <w:szCs w:val="28"/>
        </w:rPr>
      </w:pPr>
    </w:p>
    <w:p w14:paraId="3762E4AB" w14:textId="67EB4C62" w:rsidR="000A0B19" w:rsidRDefault="000A0B19">
      <w:pPr>
        <w:rPr>
          <w:szCs w:val="28"/>
        </w:rPr>
      </w:pPr>
    </w:p>
    <w:p w14:paraId="48DE4AC1" w14:textId="12E6B152" w:rsidR="000A0B19" w:rsidRDefault="000A0B19">
      <w:pPr>
        <w:rPr>
          <w:szCs w:val="28"/>
        </w:rPr>
      </w:pPr>
    </w:p>
    <w:p w14:paraId="372D5D26" w14:textId="625B43C8" w:rsidR="000A0B19" w:rsidRDefault="000A0B19">
      <w:pPr>
        <w:rPr>
          <w:szCs w:val="28"/>
        </w:rPr>
      </w:pPr>
    </w:p>
    <w:p w14:paraId="62444CB6" w14:textId="713FC206" w:rsidR="000A0B19" w:rsidRDefault="000A0B19">
      <w:pPr>
        <w:rPr>
          <w:szCs w:val="28"/>
        </w:rPr>
      </w:pPr>
    </w:p>
    <w:p w14:paraId="36034D34" w14:textId="77777777" w:rsidR="000A0B19" w:rsidRDefault="000A0B19">
      <w:pPr>
        <w:rPr>
          <w:szCs w:val="28"/>
        </w:rPr>
      </w:pPr>
    </w:p>
    <w:p w14:paraId="35CC2CF8" w14:textId="77777777" w:rsidR="00993384" w:rsidRDefault="00993384">
      <w:pPr>
        <w:rPr>
          <w:szCs w:val="28"/>
        </w:rPr>
      </w:pPr>
    </w:p>
    <w:p w14:paraId="74E5F657" w14:textId="77777777" w:rsidR="00993384" w:rsidRDefault="00993384">
      <w:pPr>
        <w:rPr>
          <w:szCs w:val="28"/>
        </w:rPr>
      </w:pPr>
    </w:p>
    <w:p w14:paraId="3528560D" w14:textId="77777777" w:rsidR="00993384" w:rsidRDefault="00993384">
      <w:pPr>
        <w:rPr>
          <w:szCs w:val="28"/>
        </w:rPr>
      </w:pPr>
    </w:p>
    <w:p w14:paraId="677A00AB" w14:textId="7304E178" w:rsidR="00993384" w:rsidRPr="00743FA1" w:rsidRDefault="00993384" w:rsidP="005A6CFB">
      <w:pPr>
        <w:pStyle w:val="Heading1"/>
      </w:pPr>
      <w:bookmarkStart w:id="7" w:name="_Toc48107686"/>
      <w:r w:rsidRPr="00743FA1">
        <w:t xml:space="preserve">List of </w:t>
      </w:r>
      <w:r>
        <w:t>Abbreviations</w:t>
      </w:r>
      <w:bookmarkEnd w:id="7"/>
    </w:p>
    <w:p w14:paraId="4E78990E" w14:textId="77777777" w:rsidR="00993384" w:rsidRDefault="00993384" w:rsidP="00993384">
      <w:pPr>
        <w:jc w:val="center"/>
        <w:rPr>
          <w:b/>
          <w:bCs/>
          <w:sz w:val="32"/>
          <w:szCs w:val="32"/>
          <w:u w:val="single"/>
        </w:rPr>
      </w:pPr>
    </w:p>
    <w:tbl>
      <w:tblPr>
        <w:tblStyle w:val="TableGrid"/>
        <w:tblW w:w="90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1694"/>
        <w:gridCol w:w="6577"/>
        <w:gridCol w:w="762"/>
      </w:tblGrid>
      <w:tr w:rsidR="00993384" w14:paraId="323EFCBE" w14:textId="77777777" w:rsidTr="00C97D19">
        <w:trPr>
          <w:trHeight w:val="360"/>
        </w:trPr>
        <w:tc>
          <w:tcPr>
            <w:tcW w:w="1554" w:type="dxa"/>
          </w:tcPr>
          <w:p w14:paraId="7523A489" w14:textId="77777777" w:rsidR="00FC3E88" w:rsidRDefault="00993384" w:rsidP="00FC3E88">
            <w:r w:rsidRPr="00993384">
              <w:t>Abbreviation</w:t>
            </w:r>
          </w:p>
          <w:p w14:paraId="412928B4" w14:textId="630B645E" w:rsidR="00585CC2" w:rsidRDefault="00585CC2" w:rsidP="00FC3E88">
            <w:pPr>
              <w:rPr>
                <w:szCs w:val="28"/>
              </w:rPr>
            </w:pPr>
            <w:r w:rsidRPr="00144226">
              <w:rPr>
                <w:szCs w:val="28"/>
              </w:rPr>
              <w:t>DLT</w:t>
            </w:r>
          </w:p>
          <w:p w14:paraId="63204422" w14:textId="1B41AA26" w:rsidR="00585CC2" w:rsidRDefault="00585CC2" w:rsidP="00FC3E88">
            <w:r w:rsidRPr="00FC3E88">
              <w:rPr>
                <w:szCs w:val="28"/>
              </w:rPr>
              <w:t>HOG</w:t>
            </w:r>
          </w:p>
          <w:p w14:paraId="03948E5F" w14:textId="4E530CD6" w:rsidR="00FC3E88" w:rsidRPr="00993384" w:rsidRDefault="00FC3E88" w:rsidP="00FC3E88">
            <w:r>
              <w:t>PnP</w:t>
            </w:r>
          </w:p>
        </w:tc>
        <w:tc>
          <w:tcPr>
            <w:tcW w:w="6703" w:type="dxa"/>
          </w:tcPr>
          <w:p w14:paraId="3EED1E66" w14:textId="77777777" w:rsidR="00993384" w:rsidRDefault="00993384" w:rsidP="00FC3E88">
            <w:r w:rsidRPr="00993384">
              <w:t>What the abbreviation stands for</w:t>
            </w:r>
          </w:p>
          <w:p w14:paraId="41AD33DC" w14:textId="239973DA" w:rsidR="00585CC2" w:rsidRDefault="00585CC2" w:rsidP="00FC3E88">
            <w:pPr>
              <w:rPr>
                <w:szCs w:val="28"/>
              </w:rPr>
            </w:pPr>
            <w:r w:rsidRPr="00D17D9E">
              <w:t>Direct Linear Transform</w:t>
            </w:r>
          </w:p>
          <w:p w14:paraId="61D3A02E" w14:textId="47166854" w:rsidR="00585CC2" w:rsidRDefault="00585CC2" w:rsidP="00FC3E88">
            <w:pPr>
              <w:rPr>
                <w:rStyle w:val="Strong"/>
                <w:rFonts w:asciiTheme="majorBidi" w:hAnsiTheme="majorBidi" w:cstheme="majorBidi"/>
                <w:b w:val="0"/>
                <w:bCs w:val="0"/>
                <w:color w:val="24292E"/>
                <w:szCs w:val="28"/>
              </w:rPr>
            </w:pPr>
            <w:r w:rsidRPr="00FC3E88">
              <w:rPr>
                <w:szCs w:val="28"/>
              </w:rPr>
              <w:t>histogram of oriented gradients</w:t>
            </w:r>
          </w:p>
          <w:p w14:paraId="752695A5" w14:textId="7F89BAE3" w:rsidR="00FC3E88" w:rsidRPr="00FC3E88" w:rsidRDefault="00FC3E88" w:rsidP="00FC3E88">
            <w:pPr>
              <w:rPr>
                <w:b/>
                <w:bCs/>
              </w:rPr>
            </w:pPr>
            <w:r w:rsidRPr="00FC3E88">
              <w:rPr>
                <w:rStyle w:val="Strong"/>
                <w:rFonts w:asciiTheme="majorBidi" w:hAnsiTheme="majorBidi" w:cstheme="majorBidi"/>
                <w:b w:val="0"/>
                <w:bCs w:val="0"/>
                <w:color w:val="24292E"/>
                <w:szCs w:val="28"/>
              </w:rPr>
              <w:t>Perspective-n-Point</w:t>
            </w:r>
          </w:p>
        </w:tc>
        <w:tc>
          <w:tcPr>
            <w:tcW w:w="776" w:type="dxa"/>
          </w:tcPr>
          <w:p w14:paraId="6447D18D" w14:textId="77777777" w:rsidR="00993384" w:rsidRDefault="00993384" w:rsidP="00C97D19">
            <w:pPr>
              <w:jc w:val="right"/>
              <w:rPr>
                <w:szCs w:val="28"/>
              </w:rPr>
            </w:pPr>
          </w:p>
        </w:tc>
      </w:tr>
      <w:tr w:rsidR="00993384" w14:paraId="2476659B" w14:textId="77777777" w:rsidTr="00C97D19">
        <w:trPr>
          <w:trHeight w:val="360"/>
        </w:trPr>
        <w:tc>
          <w:tcPr>
            <w:tcW w:w="1554" w:type="dxa"/>
          </w:tcPr>
          <w:p w14:paraId="3572DBCB" w14:textId="1C1AE52C" w:rsidR="00993384" w:rsidRDefault="00993384" w:rsidP="00C97D19">
            <w:pPr>
              <w:tabs>
                <w:tab w:val="left" w:pos="1200"/>
              </w:tabs>
              <w:rPr>
                <w:szCs w:val="28"/>
              </w:rPr>
            </w:pPr>
          </w:p>
        </w:tc>
        <w:tc>
          <w:tcPr>
            <w:tcW w:w="6703" w:type="dxa"/>
          </w:tcPr>
          <w:p w14:paraId="1266BB43" w14:textId="3F5E6279" w:rsidR="00993384" w:rsidRDefault="00993384" w:rsidP="00C97D19">
            <w:pPr>
              <w:jc w:val="both"/>
              <w:rPr>
                <w:szCs w:val="28"/>
              </w:rPr>
            </w:pPr>
          </w:p>
        </w:tc>
        <w:tc>
          <w:tcPr>
            <w:tcW w:w="776" w:type="dxa"/>
          </w:tcPr>
          <w:p w14:paraId="0A2ABBE1" w14:textId="77777777" w:rsidR="00993384" w:rsidRDefault="00993384" w:rsidP="00C97D19">
            <w:pPr>
              <w:jc w:val="right"/>
              <w:rPr>
                <w:szCs w:val="28"/>
              </w:rPr>
            </w:pPr>
          </w:p>
        </w:tc>
      </w:tr>
      <w:tr w:rsidR="00993384" w14:paraId="7D22D68E" w14:textId="77777777" w:rsidTr="00C97D19">
        <w:trPr>
          <w:trHeight w:val="360"/>
        </w:trPr>
        <w:tc>
          <w:tcPr>
            <w:tcW w:w="1554" w:type="dxa"/>
          </w:tcPr>
          <w:p w14:paraId="6D24ADFE" w14:textId="3DE52823" w:rsidR="00993384" w:rsidRDefault="00993384" w:rsidP="00C97D19">
            <w:pPr>
              <w:tabs>
                <w:tab w:val="left" w:pos="1200"/>
              </w:tabs>
              <w:rPr>
                <w:szCs w:val="28"/>
              </w:rPr>
            </w:pPr>
          </w:p>
        </w:tc>
        <w:tc>
          <w:tcPr>
            <w:tcW w:w="6703" w:type="dxa"/>
          </w:tcPr>
          <w:p w14:paraId="3333DC70" w14:textId="63B4A136" w:rsidR="00993384" w:rsidRDefault="00993384" w:rsidP="00C97D19">
            <w:pPr>
              <w:jc w:val="both"/>
              <w:rPr>
                <w:szCs w:val="28"/>
              </w:rPr>
            </w:pPr>
          </w:p>
        </w:tc>
        <w:tc>
          <w:tcPr>
            <w:tcW w:w="776" w:type="dxa"/>
          </w:tcPr>
          <w:p w14:paraId="679C9591" w14:textId="77777777" w:rsidR="00993384" w:rsidRDefault="00993384" w:rsidP="00C97D19">
            <w:pPr>
              <w:jc w:val="right"/>
              <w:rPr>
                <w:szCs w:val="28"/>
              </w:rPr>
            </w:pPr>
          </w:p>
        </w:tc>
      </w:tr>
      <w:tr w:rsidR="00993384" w14:paraId="6C8C0714" w14:textId="77777777" w:rsidTr="00C97D19">
        <w:trPr>
          <w:trHeight w:val="360"/>
        </w:trPr>
        <w:tc>
          <w:tcPr>
            <w:tcW w:w="1554" w:type="dxa"/>
          </w:tcPr>
          <w:p w14:paraId="3C8E0198" w14:textId="77777777" w:rsidR="00993384" w:rsidRDefault="00993384" w:rsidP="00C97D19">
            <w:pPr>
              <w:rPr>
                <w:szCs w:val="28"/>
              </w:rPr>
            </w:pPr>
          </w:p>
        </w:tc>
        <w:tc>
          <w:tcPr>
            <w:tcW w:w="6703" w:type="dxa"/>
          </w:tcPr>
          <w:p w14:paraId="2EDFEF60" w14:textId="77777777" w:rsidR="00993384" w:rsidRPr="0087595E" w:rsidRDefault="00993384" w:rsidP="00C97D19">
            <w:pPr>
              <w:jc w:val="both"/>
              <w:rPr>
                <w:szCs w:val="28"/>
              </w:rPr>
            </w:pPr>
          </w:p>
        </w:tc>
        <w:tc>
          <w:tcPr>
            <w:tcW w:w="776" w:type="dxa"/>
          </w:tcPr>
          <w:p w14:paraId="5FEEF078" w14:textId="77777777" w:rsidR="00993384" w:rsidRDefault="00993384" w:rsidP="00C97D19">
            <w:pPr>
              <w:jc w:val="right"/>
              <w:rPr>
                <w:szCs w:val="28"/>
              </w:rPr>
            </w:pPr>
          </w:p>
        </w:tc>
      </w:tr>
      <w:tr w:rsidR="00993384" w14:paraId="7406E96F" w14:textId="77777777" w:rsidTr="00C97D19">
        <w:trPr>
          <w:trHeight w:val="360"/>
        </w:trPr>
        <w:tc>
          <w:tcPr>
            <w:tcW w:w="1554" w:type="dxa"/>
          </w:tcPr>
          <w:p w14:paraId="52F88226" w14:textId="77777777" w:rsidR="00993384" w:rsidRDefault="00993384" w:rsidP="00C97D19">
            <w:pPr>
              <w:rPr>
                <w:szCs w:val="28"/>
              </w:rPr>
            </w:pPr>
          </w:p>
        </w:tc>
        <w:tc>
          <w:tcPr>
            <w:tcW w:w="6703" w:type="dxa"/>
          </w:tcPr>
          <w:p w14:paraId="22A5DD9F" w14:textId="77777777" w:rsidR="00993384" w:rsidRPr="00096E26" w:rsidRDefault="00993384" w:rsidP="00C97D19">
            <w:pPr>
              <w:jc w:val="both"/>
              <w:rPr>
                <w:szCs w:val="28"/>
              </w:rPr>
            </w:pPr>
          </w:p>
        </w:tc>
        <w:tc>
          <w:tcPr>
            <w:tcW w:w="776" w:type="dxa"/>
          </w:tcPr>
          <w:p w14:paraId="5033F33A" w14:textId="77777777" w:rsidR="00993384" w:rsidRDefault="00993384" w:rsidP="00C97D19">
            <w:pPr>
              <w:jc w:val="right"/>
              <w:rPr>
                <w:szCs w:val="28"/>
              </w:rPr>
            </w:pPr>
          </w:p>
        </w:tc>
      </w:tr>
      <w:tr w:rsidR="00993384" w14:paraId="434296C9" w14:textId="77777777" w:rsidTr="00C97D19">
        <w:trPr>
          <w:trHeight w:val="360"/>
        </w:trPr>
        <w:tc>
          <w:tcPr>
            <w:tcW w:w="1554" w:type="dxa"/>
          </w:tcPr>
          <w:p w14:paraId="483640B5" w14:textId="77777777" w:rsidR="00993384" w:rsidRDefault="00993384" w:rsidP="00C97D19">
            <w:pPr>
              <w:rPr>
                <w:szCs w:val="28"/>
              </w:rPr>
            </w:pPr>
          </w:p>
        </w:tc>
        <w:tc>
          <w:tcPr>
            <w:tcW w:w="6703" w:type="dxa"/>
          </w:tcPr>
          <w:p w14:paraId="645D437B" w14:textId="77777777" w:rsidR="00993384" w:rsidRPr="009B4D7C" w:rsidRDefault="00993384" w:rsidP="00C97D19">
            <w:pPr>
              <w:jc w:val="both"/>
              <w:rPr>
                <w:szCs w:val="28"/>
              </w:rPr>
            </w:pPr>
          </w:p>
        </w:tc>
        <w:tc>
          <w:tcPr>
            <w:tcW w:w="776" w:type="dxa"/>
          </w:tcPr>
          <w:p w14:paraId="68F2BCD1" w14:textId="77777777" w:rsidR="00993384" w:rsidRDefault="00993384" w:rsidP="00C97D19">
            <w:pPr>
              <w:jc w:val="right"/>
              <w:rPr>
                <w:szCs w:val="28"/>
              </w:rPr>
            </w:pPr>
          </w:p>
        </w:tc>
      </w:tr>
    </w:tbl>
    <w:p w14:paraId="50006673" w14:textId="77777777" w:rsidR="00993384" w:rsidRDefault="00993384">
      <w:pPr>
        <w:rPr>
          <w:szCs w:val="28"/>
        </w:rPr>
      </w:pPr>
    </w:p>
    <w:p w14:paraId="3A671C59" w14:textId="77777777" w:rsidR="00993384" w:rsidRDefault="00993384">
      <w:pPr>
        <w:rPr>
          <w:szCs w:val="28"/>
        </w:rPr>
      </w:pPr>
    </w:p>
    <w:p w14:paraId="20B7629E" w14:textId="77777777" w:rsidR="00993384" w:rsidRDefault="00993384">
      <w:pPr>
        <w:rPr>
          <w:szCs w:val="28"/>
        </w:rPr>
      </w:pPr>
    </w:p>
    <w:p w14:paraId="364F0A89" w14:textId="77777777" w:rsidR="00993384" w:rsidRDefault="00993384">
      <w:pPr>
        <w:rPr>
          <w:szCs w:val="28"/>
        </w:rPr>
      </w:pPr>
    </w:p>
    <w:p w14:paraId="1153FA05" w14:textId="77777777" w:rsidR="00993384" w:rsidRDefault="00993384">
      <w:pPr>
        <w:rPr>
          <w:szCs w:val="28"/>
        </w:rPr>
      </w:pPr>
    </w:p>
    <w:p w14:paraId="5DAB59E5" w14:textId="77777777" w:rsidR="00993384" w:rsidRDefault="00993384">
      <w:pPr>
        <w:rPr>
          <w:szCs w:val="28"/>
        </w:rPr>
      </w:pPr>
    </w:p>
    <w:p w14:paraId="11A49C5B" w14:textId="77777777" w:rsidR="00993384" w:rsidRDefault="00993384">
      <w:pPr>
        <w:rPr>
          <w:szCs w:val="28"/>
        </w:rPr>
      </w:pPr>
    </w:p>
    <w:p w14:paraId="730F13B1" w14:textId="77777777" w:rsidR="00993384" w:rsidRDefault="00993384">
      <w:pPr>
        <w:rPr>
          <w:szCs w:val="28"/>
        </w:rPr>
      </w:pPr>
    </w:p>
    <w:p w14:paraId="247355D4" w14:textId="77777777" w:rsidR="00993384" w:rsidRDefault="00993384">
      <w:pPr>
        <w:rPr>
          <w:szCs w:val="28"/>
        </w:rPr>
      </w:pPr>
    </w:p>
    <w:p w14:paraId="77B06879" w14:textId="77777777" w:rsidR="00993384" w:rsidRDefault="00993384">
      <w:pPr>
        <w:rPr>
          <w:szCs w:val="28"/>
        </w:rPr>
      </w:pPr>
    </w:p>
    <w:p w14:paraId="45A4EE95" w14:textId="77777777" w:rsidR="00993384" w:rsidRDefault="00993384">
      <w:pPr>
        <w:rPr>
          <w:szCs w:val="28"/>
        </w:rPr>
      </w:pPr>
    </w:p>
    <w:p w14:paraId="63619116" w14:textId="77777777" w:rsidR="00993384" w:rsidRDefault="00993384">
      <w:pPr>
        <w:rPr>
          <w:szCs w:val="28"/>
        </w:rPr>
      </w:pPr>
    </w:p>
    <w:p w14:paraId="3107D35B" w14:textId="77777777" w:rsidR="00993384" w:rsidRDefault="00993384">
      <w:pPr>
        <w:rPr>
          <w:szCs w:val="28"/>
        </w:rPr>
      </w:pPr>
    </w:p>
    <w:p w14:paraId="14442626" w14:textId="77777777" w:rsidR="00993384" w:rsidRDefault="00993384">
      <w:pPr>
        <w:rPr>
          <w:szCs w:val="28"/>
        </w:rPr>
      </w:pPr>
    </w:p>
    <w:p w14:paraId="15783C5A" w14:textId="77777777" w:rsidR="00993384" w:rsidRDefault="00993384">
      <w:pPr>
        <w:rPr>
          <w:szCs w:val="28"/>
        </w:rPr>
      </w:pPr>
    </w:p>
    <w:p w14:paraId="40AFF32E" w14:textId="77777777" w:rsidR="00993384" w:rsidRDefault="00993384">
      <w:pPr>
        <w:rPr>
          <w:szCs w:val="28"/>
        </w:rPr>
      </w:pPr>
    </w:p>
    <w:p w14:paraId="3911052D" w14:textId="77777777" w:rsidR="00993384" w:rsidRDefault="00993384">
      <w:pPr>
        <w:rPr>
          <w:szCs w:val="28"/>
        </w:rPr>
      </w:pPr>
    </w:p>
    <w:p w14:paraId="5D00648A" w14:textId="77777777" w:rsidR="00993384" w:rsidRDefault="00993384">
      <w:pPr>
        <w:rPr>
          <w:szCs w:val="28"/>
        </w:rPr>
      </w:pPr>
    </w:p>
    <w:p w14:paraId="731DF020" w14:textId="77777777" w:rsidR="00993384" w:rsidRDefault="00993384">
      <w:pPr>
        <w:rPr>
          <w:szCs w:val="28"/>
        </w:rPr>
      </w:pPr>
    </w:p>
    <w:p w14:paraId="5E91EE57" w14:textId="77777777" w:rsidR="00993384" w:rsidRDefault="00993384">
      <w:pPr>
        <w:rPr>
          <w:szCs w:val="28"/>
        </w:rPr>
      </w:pPr>
    </w:p>
    <w:p w14:paraId="1F715D0B" w14:textId="77777777" w:rsidR="00993384" w:rsidRDefault="00993384">
      <w:pPr>
        <w:rPr>
          <w:szCs w:val="28"/>
        </w:rPr>
      </w:pPr>
    </w:p>
    <w:p w14:paraId="5B0B35E0" w14:textId="77777777" w:rsidR="00993384" w:rsidRDefault="00993384">
      <w:pPr>
        <w:rPr>
          <w:szCs w:val="28"/>
        </w:rPr>
      </w:pPr>
    </w:p>
    <w:p w14:paraId="581ECC22" w14:textId="77777777" w:rsidR="00993384" w:rsidRDefault="00993384">
      <w:pPr>
        <w:rPr>
          <w:szCs w:val="28"/>
        </w:rPr>
      </w:pPr>
    </w:p>
    <w:p w14:paraId="308A1490" w14:textId="77777777" w:rsidR="00993384" w:rsidRDefault="00993384">
      <w:pPr>
        <w:rPr>
          <w:szCs w:val="28"/>
        </w:rPr>
      </w:pPr>
    </w:p>
    <w:p w14:paraId="3C43947B" w14:textId="77777777" w:rsidR="00993384" w:rsidRDefault="00993384">
      <w:pPr>
        <w:rPr>
          <w:szCs w:val="28"/>
        </w:rPr>
      </w:pPr>
    </w:p>
    <w:p w14:paraId="1CF1A331" w14:textId="77777777" w:rsidR="003245C1" w:rsidRDefault="003245C1" w:rsidP="009F6477">
      <w:pPr>
        <w:pStyle w:val="Heading1"/>
      </w:pPr>
    </w:p>
    <w:p w14:paraId="2BF3D736" w14:textId="77777777" w:rsidR="009F6477" w:rsidRDefault="009F6477" w:rsidP="009F6477"/>
    <w:p w14:paraId="0646099C" w14:textId="58BA3A22" w:rsidR="009F6477" w:rsidRDefault="00B91D26" w:rsidP="009F6477">
      <w:pPr>
        <w:spacing w:line="200" w:lineRule="exact"/>
      </w:pPr>
      <w:r>
        <w:rPr>
          <w:noProof/>
          <w:color w:val="FF0000"/>
        </w:rPr>
        <mc:AlternateContent>
          <mc:Choice Requires="wps">
            <w:drawing>
              <wp:anchor distT="0" distB="0" distL="114300" distR="114300" simplePos="0" relativeHeight="251678720" behindDoc="1" locked="0" layoutInCell="0" allowOverlap="1" wp14:anchorId="4493F022" wp14:editId="37F54DE6">
                <wp:simplePos x="0" y="0"/>
                <wp:positionH relativeFrom="page">
                  <wp:posOffset>307340</wp:posOffset>
                </wp:positionH>
                <wp:positionV relativeFrom="page">
                  <wp:posOffset>304800</wp:posOffset>
                </wp:positionV>
                <wp:extent cx="0" cy="9451340"/>
                <wp:effectExtent l="12065" t="9525" r="6985" b="6985"/>
                <wp:wrapNone/>
                <wp:docPr id="91" name="Lin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451340"/>
                        </a:xfrm>
                        <a:prstGeom prst="line">
                          <a:avLst/>
                        </a:prstGeom>
                        <a:noFill/>
                        <a:ln w="609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55B582B" id="Line 32" o:spid="_x0000_s1026" style="position:absolute;z-index:-2516377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24.2pt,24pt" to="24.2pt,76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" o:allowincell="f" strokeweight=".16931mm">
                <w10:wrap anchorx="page" anchory="page"/>
              </v:line>
            </w:pict>
          </mc:Fallback>
        </mc:AlternateContent>
      </w:r>
      <w:r>
        <w:rPr>
          <w:noProof/>
          <w:color w:val="FF0000"/>
        </w:rPr>
        <mc:AlternateContent>
          <mc:Choice Requires="wps">
            <w:drawing>
              <wp:anchor distT="0" distB="0" distL="114300" distR="114300" simplePos="0" relativeHeight="251679744" behindDoc="1" locked="0" layoutInCell="0" allowOverlap="1" wp14:anchorId="7A70270F" wp14:editId="0AF85558">
                <wp:simplePos x="0" y="0"/>
                <wp:positionH relativeFrom="page">
                  <wp:posOffset>7460615</wp:posOffset>
                </wp:positionH>
                <wp:positionV relativeFrom="page">
                  <wp:posOffset>304800</wp:posOffset>
                </wp:positionV>
                <wp:extent cx="12700" cy="17780"/>
                <wp:effectExtent l="2540" t="0" r="3810" b="1270"/>
                <wp:wrapNone/>
                <wp:docPr id="90"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700" cy="17780"/>
                        </a:xfrm>
                        <a:prstGeom prst="rect">
                          <a:avLst/>
                        </a:prstGeom>
                        <a:solidFill>
                          <a:srgbClr val="000000"/>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50D658A" id="Rectangle 33" o:spid="_x0000_s1026" style="position:absolute;margin-left:587.45pt;margin-top:24pt;width:1pt;height:1.4pt;z-index:-2516367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" o:allowincell="f" fillcolor="black" strokecolor="white">
                <w10:wrap anchorx="page" anchory="page"/>
              </v:rect>
            </w:pict>
          </mc:Fallback>
        </mc:AlternateContent>
      </w:r>
      <w:r>
        <w:rPr>
          <w:noProof/>
          <w:color w:val="FF0000"/>
        </w:rPr>
        <mc:AlternateContent>
          <mc:Choice Requires="wps">
            <w:drawing>
              <wp:anchor distT="0" distB="0" distL="114300" distR="114300" simplePos="0" relativeHeight="251680768" behindDoc="1" locked="0" layoutInCell="0" allowOverlap="1" wp14:anchorId="3B975B11" wp14:editId="4A5FE85A">
                <wp:simplePos x="0" y="0"/>
                <wp:positionH relativeFrom="page">
                  <wp:posOffset>304800</wp:posOffset>
                </wp:positionH>
                <wp:positionV relativeFrom="page">
                  <wp:posOffset>307340</wp:posOffset>
                </wp:positionV>
                <wp:extent cx="7165340" cy="0"/>
                <wp:effectExtent l="9525" t="12065" r="6985" b="6985"/>
                <wp:wrapNone/>
                <wp:docPr id="89" name="Lin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65340" cy="0"/>
                        </a:xfrm>
                        <a:prstGeom prst="line">
                          <a:avLst/>
                        </a:prstGeom>
                        <a:noFill/>
                        <a:ln w="609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416BF5D" id="Line 34" o:spid="_x0000_s1026" style="position:absolute;z-index:-2516357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24pt,24.2pt" to="588.2pt,2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" o:allowincell="f" strokeweight=".16931mm">
                <w10:wrap anchorx="page" anchory="page"/>
              </v:line>
            </w:pict>
          </mc:Fallback>
        </mc:AlternateContent>
      </w:r>
      <w:r>
        <w:rPr>
          <w:noProof/>
          <w:color w:val="FF0000"/>
        </w:rPr>
        <mc:AlternateContent>
          <mc:Choice Requires="wps">
            <w:drawing>
              <wp:anchor distT="0" distB="0" distL="114300" distR="114300" simplePos="0" relativeHeight="251681792" behindDoc="1" locked="0" layoutInCell="0" allowOverlap="1" wp14:anchorId="388D7551" wp14:editId="69B0722C">
                <wp:simplePos x="0" y="0"/>
                <wp:positionH relativeFrom="page">
                  <wp:posOffset>7454900</wp:posOffset>
                </wp:positionH>
                <wp:positionV relativeFrom="page">
                  <wp:posOffset>310515</wp:posOffset>
                </wp:positionV>
                <wp:extent cx="12065" cy="12065"/>
                <wp:effectExtent l="0" t="0" r="635" b="1270"/>
                <wp:wrapNone/>
                <wp:docPr id="88"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65" cy="12065"/>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35587C1" id="Rectangle 35" o:spid="_x0000_s1026" style="position:absolute;margin-left:587pt;margin-top:24.45pt;width:.95pt;height:.95pt;z-index:-2516346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" o:allowincell="f" strokecolor="white">
                <w10:wrap anchorx="page" anchory="page"/>
              </v:rect>
            </w:pict>
          </mc:Fallback>
        </mc:AlternateContent>
      </w:r>
      <w:r>
        <w:rPr>
          <w:noProof/>
          <w:color w:val="FF0000"/>
        </w:rPr>
        <mc:AlternateContent>
          <mc:Choice Requires="wps">
            <w:drawing>
              <wp:anchor distT="0" distB="0" distL="114300" distR="114300" simplePos="0" relativeHeight="251682816" behindDoc="1" locked="0" layoutInCell="0" allowOverlap="1" wp14:anchorId="25DA6B9C" wp14:editId="5A50CCF6">
                <wp:simplePos x="0" y="0"/>
                <wp:positionH relativeFrom="page">
                  <wp:posOffset>310515</wp:posOffset>
                </wp:positionH>
                <wp:positionV relativeFrom="page">
                  <wp:posOffset>313690</wp:posOffset>
                </wp:positionV>
                <wp:extent cx="7153275" cy="0"/>
                <wp:effectExtent l="5715" t="8890" r="13335" b="10160"/>
                <wp:wrapNone/>
                <wp:docPr id="87" name="Lin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53275" cy="0"/>
                        </a:xfrm>
                        <a:prstGeom prst="line">
                          <a:avLst/>
                        </a:prstGeom>
                        <a:noFill/>
                        <a:ln w="6096">
                          <a:solidFill>
                            <a:srgbClr val="FFFF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4EC3DC6" id="Line 36" o:spid="_x0000_s1026" style="position:absolute;z-index:-2516336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24.45pt,24.7pt" to="587.7pt,2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" o:allowincell="f" strokecolor="white" strokeweight=".48pt">
                <w10:wrap anchorx="page" anchory="page"/>
              </v:line>
            </w:pict>
          </mc:Fallback>
        </mc:AlternateContent>
      </w:r>
      <w:r>
        <w:rPr>
          <w:noProof/>
          <w:color w:val="FF0000"/>
        </w:rPr>
        <mc:AlternateContent>
          <mc:Choice Requires="wps">
            <w:drawing>
              <wp:anchor distT="0" distB="0" distL="114300" distR="114300" simplePos="0" relativeHeight="251683840" behindDoc="1" locked="0" layoutInCell="0" allowOverlap="1" wp14:anchorId="475F0894" wp14:editId="4C9D556A">
                <wp:simplePos x="0" y="0"/>
                <wp:positionH relativeFrom="page">
                  <wp:posOffset>316865</wp:posOffset>
                </wp:positionH>
                <wp:positionV relativeFrom="page">
                  <wp:posOffset>320040</wp:posOffset>
                </wp:positionV>
                <wp:extent cx="7141210" cy="0"/>
                <wp:effectExtent l="12065" t="5715" r="9525" b="13335"/>
                <wp:wrapNone/>
                <wp:docPr id="86" name="Lin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41210" cy="0"/>
                        </a:xfrm>
                        <a:prstGeom prst="line">
                          <a:avLst/>
                        </a:prstGeom>
                        <a:noFill/>
                        <a:ln w="609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098518C" id="Line 37" o:spid="_x0000_s1026" style="position:absolute;z-index:-2516326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24.95pt,25.2pt" to="587.25pt,2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" o:allowincell="f" strokeweight=".16931mm">
                <w10:wrap anchorx="page" anchory="page"/>
              </v:line>
            </w:pict>
          </mc:Fallback>
        </mc:AlternateContent>
      </w:r>
      <w:r>
        <w:rPr>
          <w:noProof/>
          <w:color w:val="FF0000"/>
        </w:rPr>
        <mc:AlternateContent>
          <mc:Choice Requires="wps">
            <w:drawing>
              <wp:anchor distT="0" distB="0" distL="114300" distR="114300" simplePos="0" relativeHeight="251684864" behindDoc="1" locked="0" layoutInCell="0" allowOverlap="1" wp14:anchorId="23D8E57E" wp14:editId="7C2AA824">
                <wp:simplePos x="0" y="0"/>
                <wp:positionH relativeFrom="page">
                  <wp:posOffset>320040</wp:posOffset>
                </wp:positionH>
                <wp:positionV relativeFrom="page">
                  <wp:posOffset>316865</wp:posOffset>
                </wp:positionV>
                <wp:extent cx="0" cy="9427210"/>
                <wp:effectExtent l="5715" t="12065" r="13335" b="9525"/>
                <wp:wrapNone/>
                <wp:docPr id="85" name="Lin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42721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A56640B" id="Line 38" o:spid="_x0000_s1026" style="position:absolute;z-index:-2516316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25.2pt,24.95pt" to="25.2pt,76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" o:allowincell="f" strokeweight=".48pt">
                <w10:wrap anchorx="page" anchory="page"/>
              </v:line>
            </w:pict>
          </mc:Fallback>
        </mc:AlternateContent>
      </w:r>
      <w:r>
        <w:rPr>
          <w:noProof/>
          <w:color w:val="FF0000"/>
        </w:rPr>
        <mc:AlternateContent>
          <mc:Choice Requires="wps">
            <w:drawing>
              <wp:anchor distT="0" distB="0" distL="114300" distR="114300" simplePos="0" relativeHeight="251685888" behindDoc="1" locked="0" layoutInCell="0" allowOverlap="1" wp14:anchorId="52E8D070" wp14:editId="4B965602">
                <wp:simplePos x="0" y="0"/>
                <wp:positionH relativeFrom="page">
                  <wp:posOffset>7466965</wp:posOffset>
                </wp:positionH>
                <wp:positionV relativeFrom="page">
                  <wp:posOffset>322580</wp:posOffset>
                </wp:positionV>
                <wp:extent cx="0" cy="9433560"/>
                <wp:effectExtent l="8890" t="8255" r="10160" b="6985"/>
                <wp:wrapNone/>
                <wp:docPr id="84" name="Lin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433560"/>
                        </a:xfrm>
                        <a:prstGeom prst="line">
                          <a:avLst/>
                        </a:prstGeom>
                        <a:noFill/>
                        <a:ln w="609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55A74DC" id="Line 39" o:spid="_x0000_s1026" style="position:absolute;z-index:-2516305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587.95pt,25.4pt" to="587.95pt,76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" o:allowincell="f" strokeweight=".16931mm">
                <w10:wrap anchorx="page" anchory="page"/>
              </v:line>
            </w:pict>
          </mc:Fallback>
        </mc:AlternateContent>
      </w:r>
      <w:r>
        <w:rPr>
          <w:noProof/>
          <w:color w:val="FF0000"/>
        </w:rPr>
        <mc:AlternateContent>
          <mc:Choice Requires="wps">
            <w:drawing>
              <wp:anchor distT="0" distB="0" distL="114300" distR="114300" simplePos="0" relativeHeight="251686912" behindDoc="1" locked="0" layoutInCell="0" allowOverlap="1" wp14:anchorId="48914555" wp14:editId="5BC06E21">
                <wp:simplePos x="0" y="0"/>
                <wp:positionH relativeFrom="page">
                  <wp:posOffset>7454900</wp:posOffset>
                </wp:positionH>
                <wp:positionV relativeFrom="page">
                  <wp:posOffset>316865</wp:posOffset>
                </wp:positionV>
                <wp:extent cx="0" cy="9427210"/>
                <wp:effectExtent l="6350" t="12065" r="12700" b="9525"/>
                <wp:wrapNone/>
                <wp:docPr id="83" name="Line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427210"/>
                        </a:xfrm>
                        <a:prstGeom prst="line">
                          <a:avLst/>
                        </a:prstGeom>
                        <a:noFill/>
                        <a:ln w="609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00AE455" id="Line 40" o:spid="_x0000_s1026" style="position:absolute;z-index:-2516295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587pt,24.95pt" to="587pt,76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" o:allowincell="f" strokeweight=".16931mm">
                <w10:wrap anchorx="page" anchory="page"/>
              </v:line>
            </w:pict>
          </mc:Fallback>
        </mc:AlternateContent>
      </w:r>
      <w:r>
        <w:rPr>
          <w:noProof/>
          <w:color w:val="FF0000"/>
        </w:rPr>
        <mc:AlternateContent>
          <mc:Choice Requires="wps">
            <w:drawing>
              <wp:anchor distT="0" distB="0" distL="114300" distR="114300" simplePos="0" relativeHeight="251687936" behindDoc="1" locked="0" layoutInCell="0" allowOverlap="1" wp14:anchorId="081DB642" wp14:editId="455E9FD5">
                <wp:simplePos x="0" y="0"/>
                <wp:positionH relativeFrom="page">
                  <wp:posOffset>7461250</wp:posOffset>
                </wp:positionH>
                <wp:positionV relativeFrom="page">
                  <wp:posOffset>322580</wp:posOffset>
                </wp:positionV>
                <wp:extent cx="0" cy="9427210"/>
                <wp:effectExtent l="12700" t="8255" r="6350" b="13335"/>
                <wp:wrapNone/>
                <wp:docPr id="82" name="Line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427210"/>
                        </a:xfrm>
                        <a:prstGeom prst="line">
                          <a:avLst/>
                        </a:prstGeom>
                        <a:noFill/>
                        <a:ln w="6096">
                          <a:solidFill>
                            <a:srgbClr val="FFFF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8B01C69" id="Line 41" o:spid="_x0000_s1026" style="position:absolute;z-index:-2516285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587.5pt,25.4pt" to="587.5pt,76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" o:allowincell="f" strokecolor="white" strokeweight=".48pt">
                <w10:wrap anchorx="page" anchory="page"/>
              </v:line>
            </w:pict>
          </mc:Fallback>
        </mc:AlternateContent>
      </w:r>
    </w:p>
    <w:p w14:paraId="47EB595F" w14:textId="77777777" w:rsidR="009F6477" w:rsidRDefault="009F6477" w:rsidP="009F6477">
      <w:pPr>
        <w:spacing w:line="200" w:lineRule="exact"/>
      </w:pPr>
    </w:p>
    <w:p w14:paraId="2AD07817" w14:textId="77777777" w:rsidR="009F6477" w:rsidRDefault="009F6477" w:rsidP="009F6477">
      <w:pPr>
        <w:spacing w:line="200" w:lineRule="exact"/>
      </w:pPr>
    </w:p>
    <w:p w14:paraId="1A9BD762" w14:textId="77777777" w:rsidR="009F6477" w:rsidRDefault="009F6477" w:rsidP="009F6477">
      <w:pPr>
        <w:spacing w:line="200" w:lineRule="exact"/>
      </w:pPr>
    </w:p>
    <w:p w14:paraId="67A299F3" w14:textId="77777777" w:rsidR="009F6477" w:rsidRDefault="009F6477" w:rsidP="009F6477">
      <w:pPr>
        <w:spacing w:line="200" w:lineRule="exact"/>
      </w:pPr>
    </w:p>
    <w:p w14:paraId="63F8E6D4" w14:textId="77777777" w:rsidR="009F6477" w:rsidRDefault="009F6477" w:rsidP="009F6477">
      <w:pPr>
        <w:spacing w:line="200" w:lineRule="exact"/>
      </w:pPr>
    </w:p>
    <w:p w14:paraId="5EBC2DE7" w14:textId="77777777" w:rsidR="009F6477" w:rsidRDefault="009F6477" w:rsidP="009F6477">
      <w:pPr>
        <w:spacing w:line="200" w:lineRule="exact"/>
      </w:pPr>
    </w:p>
    <w:p w14:paraId="7439DD6B" w14:textId="77777777" w:rsidR="009F6477" w:rsidRDefault="009F6477" w:rsidP="009F6477">
      <w:pPr>
        <w:spacing w:line="200" w:lineRule="exact"/>
      </w:pPr>
    </w:p>
    <w:p w14:paraId="6AF03E4A" w14:textId="77777777" w:rsidR="009F6477" w:rsidRDefault="009F6477" w:rsidP="009F6477">
      <w:pPr>
        <w:spacing w:line="350" w:lineRule="exact"/>
      </w:pPr>
    </w:p>
    <w:p w14:paraId="1D9296CB" w14:textId="77777777" w:rsidR="009F6477" w:rsidRDefault="009F6477" w:rsidP="009F6477">
      <w:pPr>
        <w:spacing w:line="0" w:lineRule="atLeast"/>
        <w:ind w:left="659"/>
        <w:rPr>
          <w:sz w:val="96"/>
        </w:rPr>
      </w:pPr>
      <w:r>
        <w:rPr>
          <w:sz w:val="96"/>
        </w:rPr>
        <w:t>Chapter One:</w:t>
      </w:r>
    </w:p>
    <w:p w14:paraId="1BAFB19B" w14:textId="77777777" w:rsidR="009F6477" w:rsidRDefault="009F6477" w:rsidP="009F6477">
      <w:pPr>
        <w:spacing w:line="200" w:lineRule="exact"/>
      </w:pPr>
    </w:p>
    <w:p w14:paraId="3E3D4234" w14:textId="77777777" w:rsidR="009F6477" w:rsidRDefault="009F6477" w:rsidP="009F6477">
      <w:pPr>
        <w:spacing w:line="200" w:lineRule="exact"/>
      </w:pPr>
    </w:p>
    <w:p w14:paraId="4F2195E3" w14:textId="77777777" w:rsidR="009F6477" w:rsidRDefault="009F6477" w:rsidP="009F6477">
      <w:pPr>
        <w:spacing w:line="200" w:lineRule="exact"/>
      </w:pPr>
    </w:p>
    <w:p w14:paraId="56800CDD" w14:textId="77777777" w:rsidR="009F6477" w:rsidRDefault="009F6477" w:rsidP="009F6477">
      <w:pPr>
        <w:spacing w:line="200" w:lineRule="exact"/>
      </w:pPr>
    </w:p>
    <w:p w14:paraId="097A6D9A" w14:textId="77777777" w:rsidR="009F6477" w:rsidRDefault="009F6477" w:rsidP="009F6477">
      <w:pPr>
        <w:spacing w:line="200" w:lineRule="exact"/>
      </w:pPr>
    </w:p>
    <w:p w14:paraId="38CB7554" w14:textId="77777777" w:rsidR="009F6477" w:rsidRDefault="009F6477" w:rsidP="009F6477">
      <w:pPr>
        <w:spacing w:line="200" w:lineRule="exact"/>
      </w:pPr>
    </w:p>
    <w:p w14:paraId="7060DCD2" w14:textId="77777777" w:rsidR="009F6477" w:rsidRDefault="009F6477" w:rsidP="009F6477">
      <w:pPr>
        <w:spacing w:line="200" w:lineRule="exact"/>
      </w:pPr>
    </w:p>
    <w:p w14:paraId="4F04652A" w14:textId="77777777" w:rsidR="009F6477" w:rsidRDefault="009F6477" w:rsidP="009F6477">
      <w:pPr>
        <w:spacing w:line="200" w:lineRule="exact"/>
      </w:pPr>
    </w:p>
    <w:p w14:paraId="76A9E647" w14:textId="77777777" w:rsidR="009F6477" w:rsidRDefault="009F6477" w:rsidP="009F6477">
      <w:pPr>
        <w:spacing w:line="239" w:lineRule="exact"/>
      </w:pPr>
    </w:p>
    <w:p w14:paraId="6EF432D1" w14:textId="77777777" w:rsidR="009F6477" w:rsidRDefault="009F6477" w:rsidP="009F6477">
      <w:pPr>
        <w:spacing w:line="0" w:lineRule="atLeast"/>
        <w:ind w:left="859"/>
        <w:rPr>
          <w:sz w:val="96"/>
        </w:rPr>
      </w:pPr>
      <w:r>
        <w:rPr>
          <w:sz w:val="96"/>
        </w:rPr>
        <w:t>Introduction</w:t>
      </w:r>
    </w:p>
    <w:p w14:paraId="294E740A" w14:textId="77777777" w:rsidR="009F6477" w:rsidRDefault="009F6477" w:rsidP="009F6477">
      <w:pPr>
        <w:spacing w:line="200" w:lineRule="exact"/>
      </w:pPr>
    </w:p>
    <w:p w14:paraId="41C65DB4" w14:textId="77777777" w:rsidR="009F6477" w:rsidRDefault="009F6477" w:rsidP="009F6477">
      <w:pPr>
        <w:spacing w:line="200" w:lineRule="exact"/>
      </w:pPr>
    </w:p>
    <w:p w14:paraId="72059376" w14:textId="77777777" w:rsidR="009F6477" w:rsidRDefault="009F6477" w:rsidP="009F6477">
      <w:pPr>
        <w:spacing w:line="200" w:lineRule="exact"/>
      </w:pPr>
    </w:p>
    <w:p w14:paraId="5AF7043C" w14:textId="77777777" w:rsidR="009F6477" w:rsidRDefault="009F6477" w:rsidP="009F6477">
      <w:pPr>
        <w:spacing w:line="200" w:lineRule="exact"/>
      </w:pPr>
    </w:p>
    <w:p w14:paraId="516A6111" w14:textId="77777777" w:rsidR="009F6477" w:rsidRDefault="009F6477" w:rsidP="009F6477">
      <w:pPr>
        <w:spacing w:line="200" w:lineRule="exact"/>
      </w:pPr>
    </w:p>
    <w:p w14:paraId="791A98E5" w14:textId="77777777" w:rsidR="009F6477" w:rsidRDefault="009F6477" w:rsidP="009F6477">
      <w:pPr>
        <w:spacing w:line="200" w:lineRule="exact"/>
      </w:pPr>
    </w:p>
    <w:p w14:paraId="0C689396" w14:textId="77777777" w:rsidR="009F6477" w:rsidRDefault="009F6477" w:rsidP="009F6477">
      <w:pPr>
        <w:spacing w:line="200" w:lineRule="exact"/>
      </w:pPr>
    </w:p>
    <w:p w14:paraId="22F2A7DA" w14:textId="77777777" w:rsidR="009F6477" w:rsidRDefault="009F6477" w:rsidP="009F6477">
      <w:pPr>
        <w:spacing w:line="200" w:lineRule="exact"/>
      </w:pPr>
    </w:p>
    <w:p w14:paraId="521E1F2D" w14:textId="77777777" w:rsidR="009F6477" w:rsidRDefault="009F6477" w:rsidP="009F6477">
      <w:pPr>
        <w:spacing w:line="253" w:lineRule="exact"/>
      </w:pPr>
    </w:p>
    <w:p w14:paraId="54274900" w14:textId="3BC8788B" w:rsidR="009F6477" w:rsidRDefault="009F6477" w:rsidP="009F6477">
      <w:pPr>
        <w:ind w:left="1824" w:hangingChars="649" w:hanging="1824"/>
        <w:rPr>
          <w:b/>
        </w:rPr>
      </w:pPr>
    </w:p>
    <w:p w14:paraId="14C53C73" w14:textId="6DACB3FC" w:rsidR="0017693E" w:rsidRDefault="0017693E" w:rsidP="009F6477">
      <w:pPr>
        <w:ind w:left="1824" w:hangingChars="649" w:hanging="1824"/>
        <w:rPr>
          <w:b/>
        </w:rPr>
      </w:pPr>
    </w:p>
    <w:p w14:paraId="1581AAD5" w14:textId="2A837097" w:rsidR="0017693E" w:rsidRDefault="0017693E" w:rsidP="009F6477">
      <w:pPr>
        <w:ind w:left="1824" w:hangingChars="649" w:hanging="1824"/>
        <w:rPr>
          <w:b/>
        </w:rPr>
      </w:pPr>
    </w:p>
    <w:p w14:paraId="0F832813" w14:textId="35A524DD" w:rsidR="0017693E" w:rsidRDefault="0017693E" w:rsidP="009F6477">
      <w:pPr>
        <w:ind w:left="1824" w:hangingChars="649" w:hanging="1824"/>
        <w:rPr>
          <w:b/>
        </w:rPr>
      </w:pPr>
    </w:p>
    <w:p w14:paraId="1B840276" w14:textId="325F29FB" w:rsidR="0017693E" w:rsidRDefault="0017693E" w:rsidP="009F6477">
      <w:pPr>
        <w:ind w:left="1824" w:hangingChars="649" w:hanging="1824"/>
        <w:rPr>
          <w:b/>
        </w:rPr>
      </w:pPr>
    </w:p>
    <w:p w14:paraId="07DA561B" w14:textId="5E260E11" w:rsidR="0017693E" w:rsidRDefault="0017693E" w:rsidP="009F6477">
      <w:pPr>
        <w:ind w:left="1824" w:hangingChars="649" w:hanging="1824"/>
        <w:rPr>
          <w:b/>
        </w:rPr>
      </w:pPr>
    </w:p>
    <w:p w14:paraId="74F68E38" w14:textId="31BAF7B3" w:rsidR="0017693E" w:rsidRDefault="0017693E" w:rsidP="009F6477">
      <w:pPr>
        <w:ind w:left="1824" w:hangingChars="649" w:hanging="1824"/>
        <w:rPr>
          <w:b/>
        </w:rPr>
      </w:pPr>
    </w:p>
    <w:p w14:paraId="6CBD6385" w14:textId="389FC8D2" w:rsidR="0017693E" w:rsidRDefault="0017693E" w:rsidP="009F6477">
      <w:pPr>
        <w:ind w:left="1824" w:hangingChars="649" w:hanging="1824"/>
        <w:rPr>
          <w:b/>
        </w:rPr>
      </w:pPr>
    </w:p>
    <w:p w14:paraId="64E80285" w14:textId="77777777" w:rsidR="0017693E" w:rsidRDefault="0017693E" w:rsidP="009F6477">
      <w:pPr>
        <w:ind w:left="1558" w:hangingChars="649" w:hanging="1558"/>
        <w:rPr>
          <w:color w:val="FF0000"/>
          <w:rtl/>
          <w:lang w:bidi="ar-EG"/>
        </w:rPr>
      </w:pPr>
    </w:p>
    <w:p w14:paraId="15E979EF" w14:textId="77777777" w:rsidR="009F6477" w:rsidRDefault="009F6477" w:rsidP="009F6477">
      <w:pPr>
        <w:ind w:left="1817" w:hangingChars="649" w:hanging="1817"/>
      </w:pPr>
    </w:p>
    <w:p w14:paraId="3AAF6BCB" w14:textId="7AA5A5B6" w:rsidR="00C174F4" w:rsidRPr="005A6CFB" w:rsidRDefault="00C174F4" w:rsidP="005A6CFB">
      <w:pPr>
        <w:pStyle w:val="Heading1"/>
        <w:numPr>
          <w:ilvl w:val="0"/>
          <w:numId w:val="5"/>
        </w:numPr>
      </w:pPr>
      <w:bookmarkStart w:id="8" w:name="_Toc48107687"/>
      <w:r w:rsidRPr="005A6CFB">
        <w:lastRenderedPageBreak/>
        <w:t>Introduction</w:t>
      </w:r>
      <w:bookmarkEnd w:id="8"/>
    </w:p>
    <w:p w14:paraId="76C71E10" w14:textId="77777777" w:rsidR="00993384" w:rsidRDefault="00993384">
      <w:pPr>
        <w:rPr>
          <w:szCs w:val="28"/>
        </w:rPr>
      </w:pPr>
    </w:p>
    <w:p w14:paraId="6FF1786C" w14:textId="19B770BD" w:rsidR="006B3B42" w:rsidRPr="00C97D19" w:rsidRDefault="00424A1D" w:rsidP="00C97D19">
      <w:pPr>
        <w:pStyle w:val="Heading2"/>
      </w:pPr>
      <w:bookmarkStart w:id="9" w:name="_Toc48107688"/>
      <w:r>
        <w:t xml:space="preserve">1.1 </w:t>
      </w:r>
      <w:r w:rsidR="00C174F4" w:rsidRPr="002D3F3B">
        <w:t>Motivation</w:t>
      </w:r>
      <w:bookmarkEnd w:id="9"/>
    </w:p>
    <w:p w14:paraId="60453A34" w14:textId="4B4DB4FB" w:rsidR="008954E0" w:rsidRDefault="00D77491" w:rsidP="008954E0">
      <w:pPr>
        <w:ind w:firstLine="720"/>
        <w:jc w:val="both"/>
        <w:rPr>
          <w:lang w:bidi="ar-EG"/>
        </w:rPr>
      </w:pPr>
      <w:r w:rsidRPr="00705ECF">
        <w:t xml:space="preserve">As computer vision engineers and </w:t>
      </w:r>
      <w:r w:rsidR="00CC4C18" w:rsidRPr="00705ECF">
        <w:t>researcher</w:t>
      </w:r>
      <w:r w:rsidR="00CC4C18">
        <w:t>s,</w:t>
      </w:r>
      <w:r w:rsidR="00472EA0">
        <w:t xml:space="preserve"> </w:t>
      </w:r>
      <w:r w:rsidRPr="00705ECF">
        <w:t>we have been trying to understand the human face since the very early days.</w:t>
      </w:r>
      <w:r w:rsidR="00472EA0">
        <w:t xml:space="preserve"> Motion Capturing of the face performance is tracking the face motions in real time.</w:t>
      </w:r>
      <w:r w:rsidR="008954E0" w:rsidRPr="008954E0">
        <w:rPr>
          <w:lang w:bidi="ar-EG"/>
        </w:rPr>
        <w:t xml:space="preserve"> </w:t>
      </w:r>
      <w:r w:rsidR="00472EA0">
        <w:rPr>
          <w:lang w:bidi="ar-EG"/>
        </w:rPr>
        <w:t>Motion Capture</w:t>
      </w:r>
      <w:r w:rsidR="008954E0">
        <w:rPr>
          <w:lang w:bidi="ar-EG"/>
        </w:rPr>
        <w:t xml:space="preserve"> can be helpful to the area of computer graphics. We can apply lots of applications from this idea as the face can describe the emotions of a character, convey their state of mind and hint at their future actions. So, we can apply this approach to video games and video animations to make it more realistic. We think This research can be helpful to make analysis of a character </w:t>
      </w:r>
      <w:r w:rsidR="007F1BA1">
        <w:rPr>
          <w:lang w:bidi="ar-EG"/>
        </w:rPr>
        <w:t>show</w:t>
      </w:r>
      <w:r w:rsidR="008954E0">
        <w:rPr>
          <w:lang w:bidi="ar-EG"/>
        </w:rPr>
        <w:t xml:space="preserve"> its emotions.</w:t>
      </w:r>
    </w:p>
    <w:p w14:paraId="337EC2C1" w14:textId="4699A855" w:rsidR="00EA57E4" w:rsidRDefault="00EA57E4" w:rsidP="00EA57E4">
      <w:pPr>
        <w:jc w:val="both"/>
      </w:pPr>
      <w:r>
        <w:t xml:space="preserve">The portrayal of high-quality animation is of great importance for the creation of appealing characters in both realist and </w:t>
      </w:r>
      <w:r w:rsidR="00CC4C18">
        <w:t>stylized</w:t>
      </w:r>
      <w:r>
        <w:t xml:space="preserve"> contexts in feature films and </w:t>
      </w:r>
      <w:r w:rsidR="00CC4C18">
        <w:t>videogames</w:t>
      </w:r>
      <w:r>
        <w:t xml:space="preserve">. The massive use of computer graphic for the recreation of fantastic and imaginary creatures in filmmaking and visual effects makes very demanding the investigation of new methods and efficient techniques that create believable animation, specifically when working within realistic contexts Ping et al. </w:t>
      </w:r>
      <w:r w:rsidR="002B44AC">
        <w:fldChar w:fldCharType="begin" w:fldLock="1"/>
      </w:r>
      <w:r w:rsidR="002B44AC">
        <w:instrText>ADDIN CSL_CITATION {"citationItems":[{"id":"ITEM-1","itemData":{"id":"ITEM-1","issued":{"date-parts":[["0"]]},"title":"Ping, H.Y., Abdullah, L.N., Sulaiman, P.S. and Halin, A.A., 2013. Computer Facial Animation: A Review. International Journal of Computer Theory and Engineering, 5(4), 658.","type":"article-journal"},"uris":["http://www.mendeley.com/documents/?uuid=9ec08453-89f9-4294-9a16-04112d83c14c"]}],"mendeley":{"formattedCitation":"[1]","plainTextFormattedCitation":"[1]","previouslyFormattedCitation":"[1]"},"properties":{"noteIndex":0},"schema":"https://github.com/citation-style-language/schema/raw/master/csl-citation.json"}</w:instrText>
      </w:r>
      <w:r w:rsidR="002B44AC">
        <w:fldChar w:fldCharType="separate"/>
      </w:r>
      <w:r w:rsidR="002B44AC" w:rsidRPr="002B44AC">
        <w:rPr>
          <w:noProof/>
        </w:rPr>
        <w:t>[1]</w:t>
      </w:r>
      <w:r w:rsidR="002B44AC">
        <w:fldChar w:fldCharType="end"/>
      </w:r>
      <w:r>
        <w:t xml:space="preserve">. Believable animation is achieved through the correct portrayal of emotion and the illusion of thought process in the characters, giving adequate traits and reactions to them in terms of body and facial motion Lasseter </w:t>
      </w:r>
      <w:r w:rsidR="002B44AC">
        <w:fldChar w:fldCharType="begin" w:fldLock="1"/>
      </w:r>
      <w:r w:rsidR="002B44AC">
        <w:instrText>ADDIN CSL_CITATION {"citationItems":[{"id":"ITEM-1","itemData":{"id":"ITEM-1","issued":{"date-parts":[["0"]]},"title":"Lasseter, J., 1987. Principles of traditional animation applied to 3D computer animation. ACM Siggraph Computer Graphics, 21 (4), 35–44.","type":"article-journal"},"uris":["http://www.mendeley.com/documents/?uuid=3bac3492-f9de-4fe7-9748-9110d88ed15f"]}],"mendeley":{"formattedCitation":"[2]","plainTextFormattedCitation":"[2]","previouslyFormattedCitation":"[2]"},"properties":{"noteIndex":0},"schema":"https://github.com/citation-style-language/schema/raw/master/csl-citation.json"}</w:instrText>
      </w:r>
      <w:r w:rsidR="002B44AC">
        <w:fldChar w:fldCharType="separate"/>
      </w:r>
      <w:r w:rsidR="002B44AC" w:rsidRPr="002B44AC">
        <w:rPr>
          <w:noProof/>
        </w:rPr>
        <w:t>[2]</w:t>
      </w:r>
      <w:r w:rsidR="002B44AC">
        <w:fldChar w:fldCharType="end"/>
      </w:r>
      <w:r>
        <w:t xml:space="preserve">. A key feature for believability in animation is the facial expression and the acting of the characters. The sensitivity of the human eye towards expressions makes the face the most observed feature and the most prone to be subject of critique, given the high amount of subtleties that can be found in each expression Orvalho et al. </w:t>
      </w:r>
      <w:r w:rsidR="002B44AC">
        <w:fldChar w:fldCharType="begin" w:fldLock="1"/>
      </w:r>
      <w:r w:rsidR="002B44AC">
        <w:instrText>ADDIN CSL_CITATION {"citationItems":[{"id":"ITEM-1","itemData":{"id":"ITEM-1","issued":{"date-parts":[["0"]]},"title":"Orvalho, V., Bastos, P., Parke, F.I., Oliveira, B. and Alvarez, X., 2012. A Facial Rigging Survey. Eurographics (STARs), 183–204.","type":"article-journal"},"uris":["http://www.mendeley.com/documents/?uuid=209bb0d0-64b7-497f-88eb-ec436aabb966"]}],"mendeley":{"formattedCitation":"[3]","plainTextFormattedCitation":"[3]","previouslyFormattedCitation":"[3]"},"properties":{"noteIndex":0},"schema":"https://github.com/citation-style-language/schema/raw/master/csl-citation.json"}</w:instrText>
      </w:r>
      <w:r w:rsidR="002B44AC">
        <w:fldChar w:fldCharType="separate"/>
      </w:r>
      <w:r w:rsidR="002B44AC" w:rsidRPr="002B44AC">
        <w:rPr>
          <w:noProof/>
        </w:rPr>
        <w:t>[3]</w:t>
      </w:r>
      <w:r w:rsidR="002B44AC">
        <w:fldChar w:fldCharType="end"/>
      </w:r>
      <w:r>
        <w:t xml:space="preserve">. Also, the complexity of the structure and the muscles of the face makes it hard to simulate it properly Cong et al. </w:t>
      </w:r>
      <w:r w:rsidR="002B44AC">
        <w:fldChar w:fldCharType="begin" w:fldLock="1"/>
      </w:r>
      <w:r w:rsidR="002B44AC">
        <w:instrText>ADDIN CSL_CITATION {"citationItems":[{"id":"ITEM-1","itemData":{"id":"ITEM-1","issued":{"date-parts":[["0"]]},"title":"Cong, M., Lan, L. and Fedkiw, R., 2017. Muscle simulation for facial animation in Kong: Skull Island. ACM SIGGRAPH 2017 Talks, 21.","type":"article-journal"},"uris":["http://www.mendeley.com/documents/?uuid=d08857b5-56ea-4229-a984-48fc18684dea"]}],"mendeley":{"formattedCitation":"[4]","plainTextFormattedCitation":"[4]","previouslyFormattedCitation":"[4]"},"properties":{"noteIndex":0},"schema":"https://github.com/citation-style-language/schema/raw/master/csl-citation.json"}</w:instrText>
      </w:r>
      <w:r w:rsidR="002B44AC">
        <w:fldChar w:fldCharType="separate"/>
      </w:r>
      <w:r w:rsidR="002B44AC" w:rsidRPr="002B44AC">
        <w:rPr>
          <w:noProof/>
        </w:rPr>
        <w:t>[4]</w:t>
      </w:r>
      <w:r w:rsidR="002B44AC">
        <w:fldChar w:fldCharType="end"/>
      </w:r>
      <w:r>
        <w:t xml:space="preserve">. Facial animation, therefore, presents itself as a challenging area within animation both for the artist and the technical departments. To achieve good results in this matter, great effort is put in the articulation process of the face (commonly known as rigging), so animators can have enough control to articulate the desire expressions in the characters. Recent advances in this area have reached levels in which the portrayal of complex facial expressions has been achieved successfully, both in realistic and </w:t>
      </w:r>
      <w:r w:rsidR="00CC4C18">
        <w:t>stylized</w:t>
      </w:r>
      <w:r>
        <w:t xml:space="preserve"> context (see Figure 1). However, current rigging techniques for the face require a considerable amount of effort and resources when working with realism and subtle expressions and, in many cases, they result in cumbersome controllers difficult for animators to handle, getting in the way of the animation process when trying to achieve certain expressions or convey subtle changes such as micro-expressions Orvalho et al. </w:t>
      </w:r>
      <w:r w:rsidR="002B44AC">
        <w:fldChar w:fldCharType="begin" w:fldLock="1"/>
      </w:r>
      <w:r w:rsidR="003E6574">
        <w:instrText>ADDIN CSL_CITATION {"citationItems":[{"id":"ITEM-1","itemData":{"id":"ITEM-1","issued":{"date-parts":[["0"]]},"title":"Orvalho, V., Bastos, P., Parke, F.I., Oliveira, B. and Alvarez, X., 2012. A Facial Rigging Survey. Eurographics (STARs), 183–204.","type":"article-journal"},"uris":["http://www.mendeley.com/documents/?uuid=401c7707-263e-4990-ac0d-80eb5406d742"]}],"mendeley":{"formattedCitation":"[3]","plainTextFormattedCitation":"[3]","previouslyFormattedCitation":"[3]"},"properties":{"noteIndex":0},"schema":"https://github.com/citation-style-language/schema/raw/master/csl-citation.json"}</w:instrText>
      </w:r>
      <w:r w:rsidR="002B44AC">
        <w:fldChar w:fldCharType="separate"/>
      </w:r>
      <w:r w:rsidR="002B44AC" w:rsidRPr="002B44AC">
        <w:rPr>
          <w:noProof/>
        </w:rPr>
        <w:t>[3]</w:t>
      </w:r>
      <w:r w:rsidR="002B44AC">
        <w:fldChar w:fldCharType="end"/>
      </w:r>
      <w:r>
        <w:t xml:space="preserve">. Finding better techniques to facilitate this </w:t>
      </w:r>
      <w:r>
        <w:lastRenderedPageBreak/>
        <w:t>workflow in a more fluid and organic manner is an important subject to study in computer animation.</w:t>
      </w:r>
    </w:p>
    <w:p w14:paraId="03F17EAE" w14:textId="77777777" w:rsidR="000A0B19" w:rsidRDefault="000A0B19" w:rsidP="00EA57E4">
      <w:pPr>
        <w:jc w:val="both"/>
      </w:pPr>
    </w:p>
    <w:p w14:paraId="2CABCC47" w14:textId="77777777" w:rsidR="000A0B19" w:rsidRDefault="000A0B19" w:rsidP="000A0B19">
      <w:pPr>
        <w:keepNext/>
        <w:jc w:val="both"/>
      </w:pPr>
      <w:r>
        <w:rPr>
          <w:noProof/>
        </w:rPr>
        <w:drawing>
          <wp:inline distT="0" distB="0" distL="0" distR="0" wp14:anchorId="24A1D029" wp14:editId="2221DFB2">
            <wp:extent cx="5943600" cy="1461135"/>
            <wp:effectExtent l="0" t="0" r="0" b="5715"/>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1461135"/>
                    </a:xfrm>
                    <a:prstGeom prst="rect">
                      <a:avLst/>
                    </a:prstGeom>
                    <a:noFill/>
                    <a:ln>
                      <a:noFill/>
                    </a:ln>
                  </pic:spPr>
                </pic:pic>
              </a:graphicData>
            </a:graphic>
          </wp:inline>
        </w:drawing>
      </w:r>
    </w:p>
    <w:p w14:paraId="423644CF" w14:textId="7B4AEC04" w:rsidR="000A0B19" w:rsidRPr="000A0B19" w:rsidRDefault="000A0B19" w:rsidP="000A0B19">
      <w:pPr>
        <w:pStyle w:val="Caption"/>
        <w:jc w:val="both"/>
        <w:rPr>
          <w:rtl/>
        </w:rPr>
      </w:pPr>
      <w:bookmarkStart w:id="10" w:name="_Toc48107720"/>
      <w:r>
        <w:t xml:space="preserve">Figure </w:t>
      </w:r>
      <w:fldSimple w:instr=" SEQ Figure \* ARABIC ">
        <w:r w:rsidR="003F3523">
          <w:rPr>
            <w:noProof/>
          </w:rPr>
          <w:t>1</w:t>
        </w:r>
      </w:fldSimple>
      <w:r>
        <w:t>. Still images from Coco (Disney Pixar 2017), Avengers: Infinity War (Marvel Studios</w:t>
      </w:r>
      <w:r w:rsidRPr="000A0B19">
        <w:t xml:space="preserve"> </w:t>
      </w:r>
      <w:r>
        <w:t xml:space="preserve">2018) and </w:t>
      </w:r>
      <w:r w:rsidR="00CC4C18">
        <w:t>Hell blade</w:t>
      </w:r>
      <w:r>
        <w:t>: Senua’s Sacrifice (Ninja Theory 2017).</w:t>
      </w:r>
      <w:bookmarkEnd w:id="10"/>
    </w:p>
    <w:p w14:paraId="4D5BC0C2" w14:textId="77777777" w:rsidR="003A54DA" w:rsidRDefault="003A54DA" w:rsidP="006B3B42"/>
    <w:p w14:paraId="53FEBFF2" w14:textId="79FCAC8E" w:rsidR="003A54DA" w:rsidRDefault="003A54DA" w:rsidP="003A54DA">
      <w:pPr>
        <w:rPr>
          <w:color w:val="808080" w:themeColor="background1" w:themeShade="80"/>
          <w:szCs w:val="28"/>
        </w:rPr>
      </w:pPr>
    </w:p>
    <w:p w14:paraId="2CF41FF1" w14:textId="77777777" w:rsidR="00090A03" w:rsidRDefault="00090A03" w:rsidP="003A54DA">
      <w:pPr>
        <w:rPr>
          <w:color w:val="808080" w:themeColor="background1" w:themeShade="80"/>
          <w:szCs w:val="28"/>
        </w:rPr>
      </w:pPr>
    </w:p>
    <w:p w14:paraId="15F8FCD8" w14:textId="77777777" w:rsidR="00090A03" w:rsidRPr="003A54DA" w:rsidRDefault="00090A03" w:rsidP="003A54DA">
      <w:pPr>
        <w:rPr>
          <w:color w:val="808080" w:themeColor="background1" w:themeShade="80"/>
          <w:szCs w:val="28"/>
        </w:rPr>
      </w:pPr>
    </w:p>
    <w:p w14:paraId="6F168F36" w14:textId="3A913914" w:rsidR="002D3F3B" w:rsidRPr="004608D8" w:rsidRDefault="003A54DA" w:rsidP="003A54DA">
      <w:pPr>
        <w:pStyle w:val="Heading2"/>
      </w:pPr>
      <w:bookmarkStart w:id="11" w:name="_Toc48107689"/>
      <w:r>
        <w:t xml:space="preserve">1.2 </w:t>
      </w:r>
      <w:r w:rsidR="00C174F4" w:rsidRPr="004608D8">
        <w:t>Problem Definition</w:t>
      </w:r>
      <w:bookmarkEnd w:id="11"/>
      <w:r w:rsidR="00C174F4" w:rsidRPr="004608D8">
        <w:t xml:space="preserve"> </w:t>
      </w:r>
    </w:p>
    <w:p w14:paraId="23A2F662" w14:textId="54F54460" w:rsidR="00740210" w:rsidRDefault="00F14DE8" w:rsidP="002B44AC">
      <w:r>
        <w:rPr>
          <w:lang w:bidi="ar-EG"/>
        </w:rPr>
        <w:t>The face can describe the emotions of a character, convey their state of mind and hint at their future actions.</w:t>
      </w:r>
      <w:r>
        <w:rPr>
          <w:color w:val="808080" w:themeColor="background1" w:themeShade="80"/>
          <w:szCs w:val="28"/>
        </w:rPr>
        <w:t xml:space="preserve">  </w:t>
      </w:r>
      <w:r w:rsidRPr="00F14DE8">
        <w:t>Capturing these features is difficult becaus</w:t>
      </w:r>
      <w:r>
        <w:t>e it requires lots of phases to be done</w:t>
      </w:r>
      <w:r w:rsidR="002B44AC">
        <w:t>.</w:t>
      </w:r>
    </w:p>
    <w:p w14:paraId="1D831C65" w14:textId="49E4FEDF" w:rsidR="00F14DE8" w:rsidRDefault="00F14DE8" w:rsidP="00F14DE8"/>
    <w:p w14:paraId="4EDE01F8" w14:textId="79FC2C73" w:rsidR="002B44AC" w:rsidRDefault="00F14DE8" w:rsidP="002B44AC">
      <w:r>
        <w:t xml:space="preserve">Each of these phases has its own challenges </w:t>
      </w:r>
      <w:r w:rsidRPr="00090A03">
        <w:t>such as</w:t>
      </w:r>
      <w:r>
        <w:t>:</w:t>
      </w:r>
      <w:r w:rsidR="002B44AC" w:rsidRPr="002B44AC">
        <w:t xml:space="preserve"> </w:t>
      </w:r>
      <w:r w:rsidR="002B44AC">
        <w:t>face detection, facial</w:t>
      </w:r>
      <w:r w:rsidR="002B44AC" w:rsidRPr="00F14DE8">
        <w:rPr>
          <w:color w:val="FF0000"/>
        </w:rPr>
        <w:t xml:space="preserve"> </w:t>
      </w:r>
      <w:r w:rsidR="002B44AC" w:rsidRPr="002B44AC">
        <w:t>landmarks</w:t>
      </w:r>
      <w:r w:rsidR="002B44AC">
        <w:t xml:space="preserve">, pose estimation, Kalman filter, </w:t>
      </w:r>
      <w:r w:rsidR="002B44AC" w:rsidRPr="00D17D9E">
        <w:rPr>
          <w:rFonts w:asciiTheme="majorBidi" w:hAnsiTheme="majorBidi" w:cstheme="majorBidi"/>
          <w:color w:val="24292E"/>
        </w:rPr>
        <w:t>eye-blinking detection</w:t>
      </w:r>
      <w:r w:rsidR="002B44AC">
        <w:rPr>
          <w:rFonts w:asciiTheme="majorBidi" w:hAnsiTheme="majorBidi" w:cstheme="majorBidi"/>
          <w:color w:val="24292E"/>
        </w:rPr>
        <w:t xml:space="preserve">, </w:t>
      </w:r>
      <w:r w:rsidR="002B44AC" w:rsidRPr="00D17D9E">
        <w:rPr>
          <w:rFonts w:asciiTheme="majorBidi" w:hAnsiTheme="majorBidi"/>
          <w:color w:val="24292E"/>
        </w:rPr>
        <w:t>Facial expression features extraction</w:t>
      </w:r>
      <w:r w:rsidR="002B44AC">
        <w:rPr>
          <w:rFonts w:asciiTheme="majorBidi" w:hAnsiTheme="majorBidi"/>
          <w:color w:val="24292E"/>
        </w:rPr>
        <w:t xml:space="preserve"> and 3d facial model </w:t>
      </w:r>
      <w:r w:rsidR="002B44AC" w:rsidRPr="00D17D9E">
        <w:rPr>
          <w:rFonts w:asciiTheme="majorBidi" w:hAnsiTheme="majorBidi"/>
          <w:color w:val="24292E"/>
        </w:rPr>
        <w:t>expression control</w:t>
      </w:r>
    </w:p>
    <w:p w14:paraId="711282FB" w14:textId="35FE5B2A" w:rsidR="00F14DE8" w:rsidRDefault="00F14DE8" w:rsidP="00F14DE8">
      <w:pPr>
        <w:rPr>
          <w:color w:val="808080" w:themeColor="background1" w:themeShade="80"/>
          <w:szCs w:val="28"/>
        </w:rPr>
      </w:pPr>
    </w:p>
    <w:p w14:paraId="6263B368" w14:textId="7486D080" w:rsidR="008954E0" w:rsidRDefault="002B44AC" w:rsidP="008954E0">
      <w:r>
        <w:t>These challenges need knowledge of:</w:t>
      </w:r>
    </w:p>
    <w:p w14:paraId="3AE7BB8B" w14:textId="1AC1B919" w:rsidR="002B44AC" w:rsidRDefault="002B44AC" w:rsidP="002B44AC">
      <w:pPr>
        <w:pStyle w:val="ListParagraph"/>
        <w:numPr>
          <w:ilvl w:val="0"/>
          <w:numId w:val="28"/>
        </w:numPr>
      </w:pPr>
      <w:r>
        <w:t>Computer vision</w:t>
      </w:r>
    </w:p>
    <w:p w14:paraId="3090A2D3" w14:textId="0CA58F45" w:rsidR="002B44AC" w:rsidRDefault="002B44AC" w:rsidP="002B44AC">
      <w:pPr>
        <w:pStyle w:val="ListParagraph"/>
        <w:numPr>
          <w:ilvl w:val="0"/>
          <w:numId w:val="28"/>
        </w:numPr>
      </w:pPr>
      <w:r>
        <w:t>Unity development</w:t>
      </w:r>
    </w:p>
    <w:p w14:paraId="4676046F" w14:textId="7E49796C" w:rsidR="002B44AC" w:rsidRDefault="00090A03" w:rsidP="002B44AC">
      <w:pPr>
        <w:pStyle w:val="ListParagraph"/>
        <w:numPr>
          <w:ilvl w:val="0"/>
          <w:numId w:val="28"/>
        </w:numPr>
      </w:pPr>
      <w:r>
        <w:t>Socket programming</w:t>
      </w:r>
    </w:p>
    <w:p w14:paraId="63C41CF1" w14:textId="4B220E2E" w:rsidR="00090A03" w:rsidRDefault="00090A03" w:rsidP="002B44AC">
      <w:pPr>
        <w:pStyle w:val="ListParagraph"/>
        <w:numPr>
          <w:ilvl w:val="0"/>
          <w:numId w:val="28"/>
        </w:numPr>
      </w:pPr>
      <w:r>
        <w:t>3d modeling and rigging</w:t>
      </w:r>
    </w:p>
    <w:p w14:paraId="2E1D07AB" w14:textId="4614B6EA" w:rsidR="00BB74E9" w:rsidRDefault="00BB74E9" w:rsidP="008954E0"/>
    <w:p w14:paraId="23B9F66B" w14:textId="302F1E52" w:rsidR="00090A03" w:rsidRDefault="00090A03" w:rsidP="008954E0"/>
    <w:p w14:paraId="3D39C7B8" w14:textId="0A2CD32E" w:rsidR="00090A03" w:rsidRDefault="00090A03" w:rsidP="008954E0"/>
    <w:p w14:paraId="74AE537D" w14:textId="114DBE5C" w:rsidR="00090A03" w:rsidRDefault="00090A03" w:rsidP="008954E0"/>
    <w:p w14:paraId="3E99D8C2" w14:textId="3C76E613" w:rsidR="00090A03" w:rsidRDefault="00090A03" w:rsidP="008954E0"/>
    <w:p w14:paraId="3865373A" w14:textId="77777777" w:rsidR="00090A03" w:rsidRPr="00AB0C9E" w:rsidRDefault="00090A03" w:rsidP="008954E0"/>
    <w:p w14:paraId="5DA9DB5F" w14:textId="14B5CDB3" w:rsidR="002D3F3B" w:rsidRPr="004608D8" w:rsidRDefault="003A54DA" w:rsidP="003A54DA">
      <w:pPr>
        <w:pStyle w:val="Heading2"/>
      </w:pPr>
      <w:bookmarkStart w:id="12" w:name="_Toc48107690"/>
      <w:r>
        <w:lastRenderedPageBreak/>
        <w:t xml:space="preserve">1.3 </w:t>
      </w:r>
      <w:r w:rsidR="00740210" w:rsidRPr="004608D8">
        <w:t>Objective</w:t>
      </w:r>
      <w:bookmarkEnd w:id="12"/>
    </w:p>
    <w:p w14:paraId="79F69515" w14:textId="2308A6E3" w:rsidR="00BB74E9" w:rsidRDefault="007A7BA1" w:rsidP="00BB74E9">
      <w:pPr>
        <w:ind w:firstLine="720"/>
      </w:pPr>
      <w:r>
        <w:t xml:space="preserve">We aim to make a program that uses the video camera to capture Facial expressions. Then analyzes these expressions. After </w:t>
      </w:r>
      <w:r w:rsidR="00CC4C18">
        <w:t>That,</w:t>
      </w:r>
      <w:r>
        <w:t xml:space="preserve"> the program generates a 3D tracker that mimic this movements and Apply this movements to the 3D model that we have.</w:t>
      </w:r>
      <w:r w:rsidR="00BB74E9">
        <w:t xml:space="preserve"> Our second goal was to apply lots of concepts in computer science like Socket programming, computer vision and 3D-model manipulation.</w:t>
      </w:r>
    </w:p>
    <w:p w14:paraId="221B9C0F" w14:textId="2F69693A" w:rsidR="00BB74E9" w:rsidRDefault="00BB74E9" w:rsidP="00BB74E9">
      <w:r>
        <w:t xml:space="preserve"> </w:t>
      </w:r>
    </w:p>
    <w:p w14:paraId="09D873E6" w14:textId="0613BFD2" w:rsidR="00BB74E9" w:rsidRDefault="00BB74E9" w:rsidP="00BB74E9">
      <w:r>
        <w:t>Project Main Objectives:</w:t>
      </w:r>
    </w:p>
    <w:p w14:paraId="65984B22" w14:textId="77777777" w:rsidR="00BB74E9" w:rsidRDefault="00BB74E9" w:rsidP="00BB74E9">
      <w:pPr>
        <w:pStyle w:val="ListParagraph"/>
        <w:numPr>
          <w:ilvl w:val="0"/>
          <w:numId w:val="25"/>
        </w:numPr>
      </w:pPr>
      <w:r>
        <w:t>Make the video camera capture face performance.</w:t>
      </w:r>
    </w:p>
    <w:p w14:paraId="1E8756F5" w14:textId="6D081018" w:rsidR="00BB74E9" w:rsidRDefault="00BB74E9" w:rsidP="00BB74E9">
      <w:pPr>
        <w:pStyle w:val="ListParagraph"/>
        <w:numPr>
          <w:ilvl w:val="0"/>
          <w:numId w:val="25"/>
        </w:numPr>
      </w:pPr>
      <w:r>
        <w:t>Analyze the face performance.</w:t>
      </w:r>
    </w:p>
    <w:p w14:paraId="491FB54B" w14:textId="77777777" w:rsidR="00BB74E9" w:rsidRDefault="00BB74E9" w:rsidP="00BB74E9">
      <w:pPr>
        <w:pStyle w:val="ListParagraph"/>
        <w:numPr>
          <w:ilvl w:val="0"/>
          <w:numId w:val="25"/>
        </w:numPr>
      </w:pPr>
      <w:r>
        <w:t>Making a 3D tracker that mimic this movements.</w:t>
      </w:r>
    </w:p>
    <w:p w14:paraId="607AD23D" w14:textId="77777777" w:rsidR="00BB74E9" w:rsidRPr="00AB0C9E" w:rsidRDefault="00BB74E9" w:rsidP="00BB74E9">
      <w:pPr>
        <w:pStyle w:val="ListParagraph"/>
        <w:numPr>
          <w:ilvl w:val="0"/>
          <w:numId w:val="25"/>
        </w:numPr>
      </w:pPr>
      <w:r>
        <w:t>Apply this movements to the 3D model that we have.</w:t>
      </w:r>
    </w:p>
    <w:p w14:paraId="4F9A1805" w14:textId="77777777" w:rsidR="00BB74E9" w:rsidRDefault="00BB74E9" w:rsidP="00BB74E9">
      <w:pPr>
        <w:ind w:firstLine="720"/>
      </w:pPr>
    </w:p>
    <w:p w14:paraId="34CA5E3B" w14:textId="24DE6B45" w:rsidR="00BB74E9" w:rsidRPr="00AB0C9E" w:rsidRDefault="00BB74E9" w:rsidP="00BB74E9">
      <w:pPr>
        <w:pStyle w:val="ListParagraph"/>
      </w:pPr>
    </w:p>
    <w:p w14:paraId="406F7D60" w14:textId="77777777" w:rsidR="007A7BA1" w:rsidRDefault="007A7BA1">
      <w:pPr>
        <w:rPr>
          <w:color w:val="808080" w:themeColor="background1" w:themeShade="80"/>
          <w:szCs w:val="28"/>
        </w:rPr>
      </w:pPr>
    </w:p>
    <w:p w14:paraId="4F2D2046" w14:textId="77777777" w:rsidR="00740210" w:rsidRDefault="00740210">
      <w:pPr>
        <w:rPr>
          <w:color w:val="808080" w:themeColor="background1" w:themeShade="80"/>
          <w:szCs w:val="28"/>
        </w:rPr>
      </w:pPr>
    </w:p>
    <w:p w14:paraId="113BED4E" w14:textId="14632236" w:rsidR="00C07BA1" w:rsidRPr="004608D8" w:rsidRDefault="00C07BA1" w:rsidP="00C07BA1">
      <w:pPr>
        <w:pStyle w:val="Heading2"/>
      </w:pPr>
      <w:bookmarkStart w:id="13" w:name="_Toc48107691"/>
      <w:r>
        <w:t>1.4 Time Plan</w:t>
      </w:r>
      <w:bookmarkEnd w:id="13"/>
    </w:p>
    <w:p w14:paraId="673CBB14" w14:textId="77777777" w:rsidR="00826DFE" w:rsidRDefault="00990BA8" w:rsidP="00826DFE">
      <w:pPr>
        <w:keepNext/>
      </w:pPr>
      <w:r>
        <w:rPr>
          <w:noProof/>
        </w:rPr>
        <w:drawing>
          <wp:inline distT="0" distB="0" distL="0" distR="0" wp14:anchorId="700E1C98" wp14:editId="02C09DC1">
            <wp:extent cx="5943600" cy="2982595"/>
            <wp:effectExtent l="0" t="0" r="0" b="8255"/>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2982595"/>
                    </a:xfrm>
                    <a:prstGeom prst="rect">
                      <a:avLst/>
                    </a:prstGeom>
                    <a:noFill/>
                    <a:ln>
                      <a:noFill/>
                    </a:ln>
                  </pic:spPr>
                </pic:pic>
              </a:graphicData>
            </a:graphic>
          </wp:inline>
        </w:drawing>
      </w:r>
    </w:p>
    <w:p w14:paraId="430B94F0" w14:textId="382ADE46" w:rsidR="00C07BA1" w:rsidRDefault="00826DFE" w:rsidP="00826DFE">
      <w:pPr>
        <w:pStyle w:val="Caption"/>
        <w:rPr>
          <w:color w:val="808080" w:themeColor="background1" w:themeShade="80"/>
          <w:szCs w:val="28"/>
        </w:rPr>
      </w:pPr>
      <w:bookmarkStart w:id="14" w:name="_Toc48107721"/>
      <w:r>
        <w:t xml:space="preserve">Figure </w:t>
      </w:r>
      <w:fldSimple w:instr=" SEQ Figure \* ARABIC ">
        <w:r w:rsidR="003F3523">
          <w:rPr>
            <w:noProof/>
          </w:rPr>
          <w:t>2</w:t>
        </w:r>
      </w:fldSimple>
      <w:r>
        <w:t>. Time Plan</w:t>
      </w:r>
      <w:bookmarkEnd w:id="14"/>
    </w:p>
    <w:p w14:paraId="2E5D9F98" w14:textId="430D3BC9" w:rsidR="00C07BA1" w:rsidRDefault="00C07BA1">
      <w:pPr>
        <w:rPr>
          <w:color w:val="808080" w:themeColor="background1" w:themeShade="80"/>
          <w:szCs w:val="28"/>
        </w:rPr>
      </w:pPr>
    </w:p>
    <w:p w14:paraId="6DBB672F" w14:textId="497255C2" w:rsidR="00090A03" w:rsidRDefault="00090A03">
      <w:pPr>
        <w:rPr>
          <w:color w:val="808080" w:themeColor="background1" w:themeShade="80"/>
          <w:szCs w:val="28"/>
        </w:rPr>
      </w:pPr>
    </w:p>
    <w:p w14:paraId="4250CBAB" w14:textId="7F5CA1B8" w:rsidR="00090A03" w:rsidRDefault="00090A03">
      <w:pPr>
        <w:rPr>
          <w:color w:val="808080" w:themeColor="background1" w:themeShade="80"/>
          <w:szCs w:val="28"/>
        </w:rPr>
      </w:pPr>
    </w:p>
    <w:p w14:paraId="1FB502B6" w14:textId="565A91A2" w:rsidR="00090A03" w:rsidRDefault="00090A03">
      <w:pPr>
        <w:rPr>
          <w:color w:val="808080" w:themeColor="background1" w:themeShade="80"/>
          <w:szCs w:val="28"/>
        </w:rPr>
      </w:pPr>
    </w:p>
    <w:p w14:paraId="6B91CD17" w14:textId="133EC62E" w:rsidR="00090A03" w:rsidRDefault="00090A03">
      <w:pPr>
        <w:rPr>
          <w:color w:val="808080" w:themeColor="background1" w:themeShade="80"/>
          <w:szCs w:val="28"/>
        </w:rPr>
      </w:pPr>
    </w:p>
    <w:p w14:paraId="6A458C07" w14:textId="152ECA5B" w:rsidR="00090A03" w:rsidRDefault="00090A03">
      <w:pPr>
        <w:rPr>
          <w:color w:val="808080" w:themeColor="background1" w:themeShade="80"/>
          <w:szCs w:val="28"/>
        </w:rPr>
      </w:pPr>
    </w:p>
    <w:p w14:paraId="3F15CAAB" w14:textId="2CD3AF59" w:rsidR="00090A03" w:rsidRDefault="00090A03">
      <w:pPr>
        <w:rPr>
          <w:color w:val="808080" w:themeColor="background1" w:themeShade="80"/>
          <w:szCs w:val="28"/>
        </w:rPr>
      </w:pPr>
    </w:p>
    <w:p w14:paraId="4FFAACD8" w14:textId="77777777" w:rsidR="00090A03" w:rsidRDefault="00090A03">
      <w:pPr>
        <w:rPr>
          <w:color w:val="808080" w:themeColor="background1" w:themeShade="80"/>
          <w:szCs w:val="28"/>
        </w:rPr>
      </w:pPr>
    </w:p>
    <w:p w14:paraId="58C04CFB" w14:textId="13A19B3B" w:rsidR="002D3F3B" w:rsidRPr="004608D8" w:rsidRDefault="00C07BA1" w:rsidP="003A54DA">
      <w:pPr>
        <w:pStyle w:val="Heading2"/>
      </w:pPr>
      <w:bookmarkStart w:id="15" w:name="_Toc48107692"/>
      <w:r>
        <w:t>1.5</w:t>
      </w:r>
      <w:r w:rsidR="003A54DA">
        <w:t xml:space="preserve"> </w:t>
      </w:r>
      <w:r w:rsidR="00740210" w:rsidRPr="004608D8">
        <w:t>Document</w:t>
      </w:r>
      <w:r w:rsidR="002D3F3B" w:rsidRPr="004608D8">
        <w:t xml:space="preserve"> Organization</w:t>
      </w:r>
      <w:bookmarkEnd w:id="15"/>
    </w:p>
    <w:p w14:paraId="2EF2C854" w14:textId="0ACC13EB" w:rsidR="003816EE" w:rsidRDefault="00AE7B54">
      <w:pPr>
        <w:rPr>
          <w:szCs w:val="28"/>
        </w:rPr>
      </w:pPr>
      <w:r>
        <w:rPr>
          <w:szCs w:val="28"/>
        </w:rPr>
        <w:t>Chapter 2: cover a detailed description of our project and its main phases. It also covers a project survey and similar systems.</w:t>
      </w:r>
    </w:p>
    <w:p w14:paraId="41D36F22" w14:textId="675B511A" w:rsidR="00AE7B54" w:rsidRDefault="00AE7B54">
      <w:pPr>
        <w:rPr>
          <w:szCs w:val="28"/>
        </w:rPr>
      </w:pPr>
    </w:p>
    <w:p w14:paraId="354345E9" w14:textId="65AD4098" w:rsidR="00AE7B54" w:rsidRDefault="00AE7B54">
      <w:pPr>
        <w:rPr>
          <w:szCs w:val="28"/>
        </w:rPr>
      </w:pPr>
      <w:r>
        <w:rPr>
          <w:szCs w:val="28"/>
        </w:rPr>
        <w:t xml:space="preserve">Chapter 3: Includes the system architecture and its users and </w:t>
      </w:r>
      <w:r w:rsidR="0074662A">
        <w:rPr>
          <w:szCs w:val="28"/>
        </w:rPr>
        <w:t>the diagrams of the system.</w:t>
      </w:r>
    </w:p>
    <w:p w14:paraId="0F1AD7C5" w14:textId="13D457CB" w:rsidR="0074662A" w:rsidRDefault="0074662A">
      <w:pPr>
        <w:rPr>
          <w:szCs w:val="28"/>
        </w:rPr>
      </w:pPr>
    </w:p>
    <w:p w14:paraId="5438C0B4" w14:textId="575F87B7" w:rsidR="0074662A" w:rsidRDefault="0074662A">
      <w:pPr>
        <w:rPr>
          <w:szCs w:val="28"/>
        </w:rPr>
      </w:pPr>
      <w:r>
        <w:rPr>
          <w:szCs w:val="28"/>
        </w:rPr>
        <w:t>Chapter 4: Includes the implementation details of the project and the challenges that we solved.</w:t>
      </w:r>
    </w:p>
    <w:p w14:paraId="06E64DF4" w14:textId="4C492E48" w:rsidR="0074662A" w:rsidRDefault="0074662A">
      <w:pPr>
        <w:rPr>
          <w:szCs w:val="28"/>
        </w:rPr>
      </w:pPr>
    </w:p>
    <w:p w14:paraId="2E81532E" w14:textId="2187BC0B" w:rsidR="0074662A" w:rsidRDefault="0074662A">
      <w:pPr>
        <w:rPr>
          <w:szCs w:val="28"/>
        </w:rPr>
      </w:pPr>
      <w:r>
        <w:rPr>
          <w:szCs w:val="28"/>
        </w:rPr>
        <w:t>Chapter 5: it has the user manual and screen shots of the project testing and exe runs and an installation guide.</w:t>
      </w:r>
    </w:p>
    <w:p w14:paraId="56E4F8F2" w14:textId="6FA173F7" w:rsidR="0074662A" w:rsidRPr="00AE7B54" w:rsidRDefault="0074662A">
      <w:pPr>
        <w:rPr>
          <w:szCs w:val="28"/>
        </w:rPr>
      </w:pPr>
    </w:p>
    <w:p w14:paraId="543BC953" w14:textId="77777777" w:rsidR="00C14881" w:rsidRDefault="00C14881">
      <w:pPr>
        <w:rPr>
          <w:color w:val="808080" w:themeColor="background1" w:themeShade="80"/>
          <w:szCs w:val="28"/>
        </w:rPr>
      </w:pPr>
    </w:p>
    <w:p w14:paraId="14A76972" w14:textId="77777777" w:rsidR="00C14881" w:rsidRDefault="00C14881">
      <w:pPr>
        <w:rPr>
          <w:color w:val="808080" w:themeColor="background1" w:themeShade="80"/>
          <w:szCs w:val="28"/>
        </w:rPr>
      </w:pPr>
    </w:p>
    <w:p w14:paraId="7584EA4A" w14:textId="77777777" w:rsidR="00C14881" w:rsidRDefault="00C14881">
      <w:pPr>
        <w:rPr>
          <w:color w:val="808080" w:themeColor="background1" w:themeShade="80"/>
          <w:szCs w:val="28"/>
        </w:rPr>
      </w:pPr>
    </w:p>
    <w:p w14:paraId="071D1BB6" w14:textId="11BA8BB7" w:rsidR="00C14881" w:rsidRDefault="00C14881">
      <w:pPr>
        <w:rPr>
          <w:color w:val="808080" w:themeColor="background1" w:themeShade="80"/>
          <w:szCs w:val="28"/>
        </w:rPr>
      </w:pPr>
    </w:p>
    <w:p w14:paraId="3C8EB7FC" w14:textId="6D0A5C18" w:rsidR="007A7BA1" w:rsidRDefault="007A7BA1">
      <w:pPr>
        <w:rPr>
          <w:color w:val="808080" w:themeColor="background1" w:themeShade="80"/>
          <w:szCs w:val="28"/>
        </w:rPr>
      </w:pPr>
    </w:p>
    <w:p w14:paraId="417BF197" w14:textId="4AF004D9" w:rsidR="00D05D10" w:rsidRDefault="00D05D10">
      <w:pPr>
        <w:rPr>
          <w:color w:val="808080" w:themeColor="background1" w:themeShade="80"/>
          <w:szCs w:val="28"/>
        </w:rPr>
      </w:pPr>
    </w:p>
    <w:p w14:paraId="74F6CE3F" w14:textId="3B5349C9" w:rsidR="00D05D10" w:rsidRDefault="00D05D10">
      <w:pPr>
        <w:rPr>
          <w:color w:val="808080" w:themeColor="background1" w:themeShade="80"/>
          <w:szCs w:val="28"/>
        </w:rPr>
      </w:pPr>
    </w:p>
    <w:p w14:paraId="05428A73" w14:textId="64C61CDD" w:rsidR="00D05D10" w:rsidRDefault="00D05D10">
      <w:pPr>
        <w:rPr>
          <w:color w:val="808080" w:themeColor="background1" w:themeShade="80"/>
          <w:szCs w:val="28"/>
        </w:rPr>
      </w:pPr>
    </w:p>
    <w:p w14:paraId="1F4E483E" w14:textId="193632F7" w:rsidR="00D05D10" w:rsidRDefault="00D05D10">
      <w:pPr>
        <w:rPr>
          <w:color w:val="808080" w:themeColor="background1" w:themeShade="80"/>
          <w:szCs w:val="28"/>
        </w:rPr>
      </w:pPr>
    </w:p>
    <w:p w14:paraId="4F4DE94C" w14:textId="7AFBF1F5" w:rsidR="00D05D10" w:rsidRDefault="00D05D10">
      <w:pPr>
        <w:rPr>
          <w:color w:val="808080" w:themeColor="background1" w:themeShade="80"/>
          <w:szCs w:val="28"/>
        </w:rPr>
      </w:pPr>
    </w:p>
    <w:p w14:paraId="2E7E2CAE" w14:textId="3984DF9C" w:rsidR="00D05D10" w:rsidRDefault="00D05D10">
      <w:pPr>
        <w:rPr>
          <w:color w:val="808080" w:themeColor="background1" w:themeShade="80"/>
          <w:szCs w:val="28"/>
        </w:rPr>
      </w:pPr>
    </w:p>
    <w:p w14:paraId="398339B1" w14:textId="7A4902DB" w:rsidR="00D05D10" w:rsidRDefault="00D05D10">
      <w:pPr>
        <w:rPr>
          <w:color w:val="808080" w:themeColor="background1" w:themeShade="80"/>
          <w:szCs w:val="28"/>
        </w:rPr>
      </w:pPr>
    </w:p>
    <w:p w14:paraId="5DFF774E" w14:textId="2C90CCF8" w:rsidR="00D05D10" w:rsidRDefault="00D05D10">
      <w:pPr>
        <w:rPr>
          <w:color w:val="808080" w:themeColor="background1" w:themeShade="80"/>
          <w:szCs w:val="28"/>
        </w:rPr>
      </w:pPr>
    </w:p>
    <w:p w14:paraId="4A141392" w14:textId="7F3F9AD5" w:rsidR="00D05D10" w:rsidRDefault="00D05D10">
      <w:pPr>
        <w:rPr>
          <w:color w:val="808080" w:themeColor="background1" w:themeShade="80"/>
          <w:szCs w:val="28"/>
        </w:rPr>
      </w:pPr>
    </w:p>
    <w:p w14:paraId="4623D291" w14:textId="6751E1CF" w:rsidR="00D05D10" w:rsidRDefault="00D05D10">
      <w:pPr>
        <w:rPr>
          <w:color w:val="808080" w:themeColor="background1" w:themeShade="80"/>
          <w:szCs w:val="28"/>
        </w:rPr>
      </w:pPr>
    </w:p>
    <w:p w14:paraId="4B50B9EF" w14:textId="72F9E9B3" w:rsidR="00D05D10" w:rsidRDefault="00D05D10">
      <w:pPr>
        <w:rPr>
          <w:color w:val="808080" w:themeColor="background1" w:themeShade="80"/>
          <w:szCs w:val="28"/>
        </w:rPr>
      </w:pPr>
    </w:p>
    <w:p w14:paraId="78877D19" w14:textId="00D718B4" w:rsidR="00D05D10" w:rsidRDefault="00D05D10">
      <w:pPr>
        <w:rPr>
          <w:color w:val="808080" w:themeColor="background1" w:themeShade="80"/>
          <w:szCs w:val="28"/>
        </w:rPr>
      </w:pPr>
    </w:p>
    <w:p w14:paraId="56DB652A" w14:textId="39C4E9CE" w:rsidR="00D05D10" w:rsidRDefault="00D05D10">
      <w:pPr>
        <w:rPr>
          <w:color w:val="808080" w:themeColor="background1" w:themeShade="80"/>
          <w:szCs w:val="28"/>
        </w:rPr>
      </w:pPr>
    </w:p>
    <w:p w14:paraId="524A5834" w14:textId="77777777" w:rsidR="00D05D10" w:rsidRDefault="00D05D10">
      <w:pPr>
        <w:rPr>
          <w:color w:val="808080" w:themeColor="background1" w:themeShade="80"/>
          <w:szCs w:val="28"/>
        </w:rPr>
      </w:pPr>
    </w:p>
    <w:p w14:paraId="417D8985" w14:textId="04331D52" w:rsidR="00472EA0" w:rsidRDefault="00472EA0" w:rsidP="00472EA0">
      <w:pPr>
        <w:pStyle w:val="Heading1"/>
      </w:pPr>
    </w:p>
    <w:p w14:paraId="37F887D7" w14:textId="54800DA8" w:rsidR="00090A03" w:rsidRDefault="00090A03" w:rsidP="00090A03"/>
    <w:p w14:paraId="4F98DBF8" w14:textId="77777777" w:rsidR="00090A03" w:rsidRPr="00090A03" w:rsidRDefault="00090A03" w:rsidP="00090A03"/>
    <w:p w14:paraId="08117D59" w14:textId="77777777" w:rsidR="00472EA0" w:rsidRDefault="00472EA0" w:rsidP="00472EA0"/>
    <w:p w14:paraId="2202847E" w14:textId="77777777" w:rsidR="00472EA0" w:rsidRDefault="00472EA0" w:rsidP="00472EA0">
      <w:pPr>
        <w:spacing w:line="200" w:lineRule="exact"/>
      </w:pPr>
      <w:r>
        <w:rPr>
          <w:noProof/>
          <w:color w:val="FF0000"/>
        </w:rPr>
        <mc:AlternateContent>
          <mc:Choice Requires="wps">
            <w:drawing>
              <wp:anchor distT="0" distB="0" distL="114300" distR="114300" simplePos="0" relativeHeight="251689984" behindDoc="1" locked="0" layoutInCell="0" allowOverlap="1" wp14:anchorId="7B4F0FAE" wp14:editId="23197A34">
                <wp:simplePos x="0" y="0"/>
                <wp:positionH relativeFrom="page">
                  <wp:posOffset>307340</wp:posOffset>
                </wp:positionH>
                <wp:positionV relativeFrom="page">
                  <wp:posOffset>304800</wp:posOffset>
                </wp:positionV>
                <wp:extent cx="0" cy="9451340"/>
                <wp:effectExtent l="12065" t="9525" r="6985" b="6985"/>
                <wp:wrapNone/>
                <wp:docPr id="99" name="Lin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451340"/>
                        </a:xfrm>
                        <a:prstGeom prst="line">
                          <a:avLst/>
                        </a:prstGeom>
                        <a:noFill/>
                        <a:ln w="609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AD93735" id="Line 32" o:spid="_x0000_s1026" style="position:absolute;z-index:-2516264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24.2pt,24pt" to="24.2pt,76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" o:allowincell="f" strokeweight=".16931mm">
                <w10:wrap anchorx="page" anchory="page"/>
              </v:line>
            </w:pict>
          </mc:Fallback>
        </mc:AlternateContent>
      </w:r>
      <w:r>
        <w:rPr>
          <w:noProof/>
          <w:color w:val="FF0000"/>
        </w:rPr>
        <mc:AlternateContent>
          <mc:Choice Requires="wps">
            <w:drawing>
              <wp:anchor distT="0" distB="0" distL="114300" distR="114300" simplePos="0" relativeHeight="251691008" behindDoc="1" locked="0" layoutInCell="0" allowOverlap="1" wp14:anchorId="2371D743" wp14:editId="615BEBEC">
                <wp:simplePos x="0" y="0"/>
                <wp:positionH relativeFrom="page">
                  <wp:posOffset>7460615</wp:posOffset>
                </wp:positionH>
                <wp:positionV relativeFrom="page">
                  <wp:posOffset>304800</wp:posOffset>
                </wp:positionV>
                <wp:extent cx="12700" cy="17780"/>
                <wp:effectExtent l="2540" t="0" r="3810" b="1270"/>
                <wp:wrapNone/>
                <wp:docPr id="100"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700" cy="17780"/>
                        </a:xfrm>
                        <a:prstGeom prst="rect">
                          <a:avLst/>
                        </a:prstGeom>
                        <a:solidFill>
                          <a:srgbClr val="000000"/>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530C57C" id="Rectangle 33" o:spid="_x0000_s1026" style="position:absolute;margin-left:587.45pt;margin-top:24pt;width:1pt;height:1.4pt;z-index:-2516254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" o:allowincell="f" fillcolor="black" strokecolor="white">
                <w10:wrap anchorx="page" anchory="page"/>
              </v:rect>
            </w:pict>
          </mc:Fallback>
        </mc:AlternateContent>
      </w:r>
      <w:r>
        <w:rPr>
          <w:noProof/>
          <w:color w:val="FF0000"/>
        </w:rPr>
        <mc:AlternateContent>
          <mc:Choice Requires="wps">
            <w:drawing>
              <wp:anchor distT="0" distB="0" distL="114300" distR="114300" simplePos="0" relativeHeight="251692032" behindDoc="1" locked="0" layoutInCell="0" allowOverlap="1" wp14:anchorId="1E769A9F" wp14:editId="47169017">
                <wp:simplePos x="0" y="0"/>
                <wp:positionH relativeFrom="page">
                  <wp:posOffset>304800</wp:posOffset>
                </wp:positionH>
                <wp:positionV relativeFrom="page">
                  <wp:posOffset>307340</wp:posOffset>
                </wp:positionV>
                <wp:extent cx="7165340" cy="0"/>
                <wp:effectExtent l="9525" t="12065" r="6985" b="6985"/>
                <wp:wrapNone/>
                <wp:docPr id="101" name="Lin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65340" cy="0"/>
                        </a:xfrm>
                        <a:prstGeom prst="line">
                          <a:avLst/>
                        </a:prstGeom>
                        <a:noFill/>
                        <a:ln w="609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AF33A0A" id="Line 34" o:spid="_x0000_s1026" style="position:absolute;z-index:-2516244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24pt,24.2pt" to="588.2pt,2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" o:allowincell="f" strokeweight=".16931mm">
                <w10:wrap anchorx="page" anchory="page"/>
              </v:line>
            </w:pict>
          </mc:Fallback>
        </mc:AlternateContent>
      </w:r>
      <w:r>
        <w:rPr>
          <w:noProof/>
          <w:color w:val="FF0000"/>
        </w:rPr>
        <mc:AlternateContent>
          <mc:Choice Requires="wps">
            <w:drawing>
              <wp:anchor distT="0" distB="0" distL="114300" distR="114300" simplePos="0" relativeHeight="251693056" behindDoc="1" locked="0" layoutInCell="0" allowOverlap="1" wp14:anchorId="47A2A363" wp14:editId="4562EF6C">
                <wp:simplePos x="0" y="0"/>
                <wp:positionH relativeFrom="page">
                  <wp:posOffset>7454900</wp:posOffset>
                </wp:positionH>
                <wp:positionV relativeFrom="page">
                  <wp:posOffset>310515</wp:posOffset>
                </wp:positionV>
                <wp:extent cx="12065" cy="12065"/>
                <wp:effectExtent l="0" t="0" r="635" b="1270"/>
                <wp:wrapNone/>
                <wp:docPr id="102"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65" cy="12065"/>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EB19880" id="Rectangle 35" o:spid="_x0000_s1026" style="position:absolute;margin-left:587pt;margin-top:24.45pt;width:.95pt;height:.95pt;z-index:-2516234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" o:allowincell="f" strokecolor="white">
                <w10:wrap anchorx="page" anchory="page"/>
              </v:rect>
            </w:pict>
          </mc:Fallback>
        </mc:AlternateContent>
      </w:r>
      <w:r>
        <w:rPr>
          <w:noProof/>
          <w:color w:val="FF0000"/>
        </w:rPr>
        <mc:AlternateContent>
          <mc:Choice Requires="wps">
            <w:drawing>
              <wp:anchor distT="0" distB="0" distL="114300" distR="114300" simplePos="0" relativeHeight="251694080" behindDoc="1" locked="0" layoutInCell="0" allowOverlap="1" wp14:anchorId="7F87CFA2" wp14:editId="18356C0C">
                <wp:simplePos x="0" y="0"/>
                <wp:positionH relativeFrom="page">
                  <wp:posOffset>310515</wp:posOffset>
                </wp:positionH>
                <wp:positionV relativeFrom="page">
                  <wp:posOffset>313690</wp:posOffset>
                </wp:positionV>
                <wp:extent cx="7153275" cy="0"/>
                <wp:effectExtent l="5715" t="8890" r="13335" b="10160"/>
                <wp:wrapNone/>
                <wp:docPr id="103" name="Lin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53275" cy="0"/>
                        </a:xfrm>
                        <a:prstGeom prst="line">
                          <a:avLst/>
                        </a:prstGeom>
                        <a:noFill/>
                        <a:ln w="6096">
                          <a:solidFill>
                            <a:srgbClr val="FFFF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DAA5587" id="Line 36" o:spid="_x0000_s1026" style="position:absolute;z-index:-2516224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24.45pt,24.7pt" to="587.7pt,2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" o:allowincell="f" strokecolor="white" strokeweight=".48pt">
                <w10:wrap anchorx="page" anchory="page"/>
              </v:line>
            </w:pict>
          </mc:Fallback>
        </mc:AlternateContent>
      </w:r>
      <w:r>
        <w:rPr>
          <w:noProof/>
          <w:color w:val="FF0000"/>
        </w:rPr>
        <mc:AlternateContent>
          <mc:Choice Requires="wps">
            <w:drawing>
              <wp:anchor distT="0" distB="0" distL="114300" distR="114300" simplePos="0" relativeHeight="251695104" behindDoc="1" locked="0" layoutInCell="0" allowOverlap="1" wp14:anchorId="547EB4F1" wp14:editId="1BF05E51">
                <wp:simplePos x="0" y="0"/>
                <wp:positionH relativeFrom="page">
                  <wp:posOffset>316865</wp:posOffset>
                </wp:positionH>
                <wp:positionV relativeFrom="page">
                  <wp:posOffset>320040</wp:posOffset>
                </wp:positionV>
                <wp:extent cx="7141210" cy="0"/>
                <wp:effectExtent l="12065" t="5715" r="9525" b="13335"/>
                <wp:wrapNone/>
                <wp:docPr id="104" name="Lin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41210" cy="0"/>
                        </a:xfrm>
                        <a:prstGeom prst="line">
                          <a:avLst/>
                        </a:prstGeom>
                        <a:noFill/>
                        <a:ln w="609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C6DD14A" id="Line 37" o:spid="_x0000_s1026" style="position:absolute;z-index:-2516213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24.95pt,25.2pt" to="587.25pt,2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" o:allowincell="f" strokeweight=".16931mm">
                <w10:wrap anchorx="page" anchory="page"/>
              </v:line>
            </w:pict>
          </mc:Fallback>
        </mc:AlternateContent>
      </w:r>
      <w:r>
        <w:rPr>
          <w:noProof/>
          <w:color w:val="FF0000"/>
        </w:rPr>
        <mc:AlternateContent>
          <mc:Choice Requires="wps">
            <w:drawing>
              <wp:anchor distT="0" distB="0" distL="114300" distR="114300" simplePos="0" relativeHeight="251696128" behindDoc="1" locked="0" layoutInCell="0" allowOverlap="1" wp14:anchorId="6F5EF7F4" wp14:editId="295B4421">
                <wp:simplePos x="0" y="0"/>
                <wp:positionH relativeFrom="page">
                  <wp:posOffset>320040</wp:posOffset>
                </wp:positionH>
                <wp:positionV relativeFrom="page">
                  <wp:posOffset>316865</wp:posOffset>
                </wp:positionV>
                <wp:extent cx="0" cy="9427210"/>
                <wp:effectExtent l="5715" t="12065" r="13335" b="9525"/>
                <wp:wrapNone/>
                <wp:docPr id="105" name="Lin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42721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2477B42" id="Line 38" o:spid="_x0000_s1026" style="position:absolute;z-index:-2516203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25.2pt,24.95pt" to="25.2pt,76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" o:allowincell="f" strokeweight=".48pt">
                <w10:wrap anchorx="page" anchory="page"/>
              </v:line>
            </w:pict>
          </mc:Fallback>
        </mc:AlternateContent>
      </w:r>
      <w:r>
        <w:rPr>
          <w:noProof/>
          <w:color w:val="FF0000"/>
        </w:rPr>
        <mc:AlternateContent>
          <mc:Choice Requires="wps">
            <w:drawing>
              <wp:anchor distT="0" distB="0" distL="114300" distR="114300" simplePos="0" relativeHeight="251697152" behindDoc="1" locked="0" layoutInCell="0" allowOverlap="1" wp14:anchorId="2D515C76" wp14:editId="2554F6BB">
                <wp:simplePos x="0" y="0"/>
                <wp:positionH relativeFrom="page">
                  <wp:posOffset>7466965</wp:posOffset>
                </wp:positionH>
                <wp:positionV relativeFrom="page">
                  <wp:posOffset>322580</wp:posOffset>
                </wp:positionV>
                <wp:extent cx="0" cy="9433560"/>
                <wp:effectExtent l="8890" t="8255" r="10160" b="6985"/>
                <wp:wrapNone/>
                <wp:docPr id="106" name="Lin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433560"/>
                        </a:xfrm>
                        <a:prstGeom prst="line">
                          <a:avLst/>
                        </a:prstGeom>
                        <a:noFill/>
                        <a:ln w="609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E9A6F54" id="Line 39" o:spid="_x0000_s1026" style="position:absolute;z-index:-2516193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587.95pt,25.4pt" to="587.95pt,76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" o:allowincell="f" strokeweight=".16931mm">
                <w10:wrap anchorx="page" anchory="page"/>
              </v:line>
            </w:pict>
          </mc:Fallback>
        </mc:AlternateContent>
      </w:r>
      <w:r>
        <w:rPr>
          <w:noProof/>
          <w:color w:val="FF0000"/>
        </w:rPr>
        <mc:AlternateContent>
          <mc:Choice Requires="wps">
            <w:drawing>
              <wp:anchor distT="0" distB="0" distL="114300" distR="114300" simplePos="0" relativeHeight="251698176" behindDoc="1" locked="0" layoutInCell="0" allowOverlap="1" wp14:anchorId="478A31EF" wp14:editId="1BAA7B0A">
                <wp:simplePos x="0" y="0"/>
                <wp:positionH relativeFrom="page">
                  <wp:posOffset>7454900</wp:posOffset>
                </wp:positionH>
                <wp:positionV relativeFrom="page">
                  <wp:posOffset>316865</wp:posOffset>
                </wp:positionV>
                <wp:extent cx="0" cy="9427210"/>
                <wp:effectExtent l="6350" t="12065" r="12700" b="9525"/>
                <wp:wrapNone/>
                <wp:docPr id="107" name="Line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427210"/>
                        </a:xfrm>
                        <a:prstGeom prst="line">
                          <a:avLst/>
                        </a:prstGeom>
                        <a:noFill/>
                        <a:ln w="609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644FE1C" id="Line 40" o:spid="_x0000_s1026" style="position:absolute;z-index:-2516183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587pt,24.95pt" to="587pt,76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" o:allowincell="f" strokeweight=".16931mm">
                <w10:wrap anchorx="page" anchory="page"/>
              </v:line>
            </w:pict>
          </mc:Fallback>
        </mc:AlternateContent>
      </w:r>
      <w:r>
        <w:rPr>
          <w:noProof/>
          <w:color w:val="FF0000"/>
        </w:rPr>
        <mc:AlternateContent>
          <mc:Choice Requires="wps">
            <w:drawing>
              <wp:anchor distT="0" distB="0" distL="114300" distR="114300" simplePos="0" relativeHeight="251699200" behindDoc="1" locked="0" layoutInCell="0" allowOverlap="1" wp14:anchorId="763EE09B" wp14:editId="653BA06E">
                <wp:simplePos x="0" y="0"/>
                <wp:positionH relativeFrom="page">
                  <wp:posOffset>7461250</wp:posOffset>
                </wp:positionH>
                <wp:positionV relativeFrom="page">
                  <wp:posOffset>322580</wp:posOffset>
                </wp:positionV>
                <wp:extent cx="0" cy="9427210"/>
                <wp:effectExtent l="12700" t="8255" r="6350" b="13335"/>
                <wp:wrapNone/>
                <wp:docPr id="108" name="Line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427210"/>
                        </a:xfrm>
                        <a:prstGeom prst="line">
                          <a:avLst/>
                        </a:prstGeom>
                        <a:noFill/>
                        <a:ln w="6096">
                          <a:solidFill>
                            <a:srgbClr val="FFFF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EBCE9AA" id="Line 41" o:spid="_x0000_s1026" style="position:absolute;z-index:-2516172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587.5pt,25.4pt" to="587.5pt,76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" o:allowincell="f" strokecolor="white" strokeweight=".48pt">
                <w10:wrap anchorx="page" anchory="page"/>
              </v:line>
            </w:pict>
          </mc:Fallback>
        </mc:AlternateContent>
      </w:r>
    </w:p>
    <w:p w14:paraId="55A1A259" w14:textId="77777777" w:rsidR="00472EA0" w:rsidRDefault="00472EA0" w:rsidP="00472EA0">
      <w:pPr>
        <w:spacing w:line="200" w:lineRule="exact"/>
      </w:pPr>
    </w:p>
    <w:p w14:paraId="34DE2299" w14:textId="77777777" w:rsidR="00472EA0" w:rsidRDefault="00472EA0" w:rsidP="00472EA0">
      <w:pPr>
        <w:spacing w:line="200" w:lineRule="exact"/>
      </w:pPr>
    </w:p>
    <w:p w14:paraId="48E2217F" w14:textId="77777777" w:rsidR="00472EA0" w:rsidRDefault="00472EA0" w:rsidP="00472EA0">
      <w:pPr>
        <w:spacing w:line="200" w:lineRule="exact"/>
      </w:pPr>
    </w:p>
    <w:p w14:paraId="262BDDC7" w14:textId="77777777" w:rsidR="00472EA0" w:rsidRDefault="00472EA0" w:rsidP="00472EA0">
      <w:pPr>
        <w:spacing w:line="200" w:lineRule="exact"/>
      </w:pPr>
    </w:p>
    <w:p w14:paraId="7BE7F08F" w14:textId="77777777" w:rsidR="00472EA0" w:rsidRDefault="00472EA0" w:rsidP="00472EA0">
      <w:pPr>
        <w:spacing w:line="200" w:lineRule="exact"/>
      </w:pPr>
    </w:p>
    <w:p w14:paraId="0C0492EA" w14:textId="77777777" w:rsidR="00472EA0" w:rsidRDefault="00472EA0" w:rsidP="00472EA0">
      <w:pPr>
        <w:spacing w:line="200" w:lineRule="exact"/>
      </w:pPr>
    </w:p>
    <w:p w14:paraId="2684E351" w14:textId="77777777" w:rsidR="00472EA0" w:rsidRDefault="00472EA0" w:rsidP="00472EA0">
      <w:pPr>
        <w:spacing w:line="200" w:lineRule="exact"/>
      </w:pPr>
    </w:p>
    <w:p w14:paraId="531158C4" w14:textId="77777777" w:rsidR="00472EA0" w:rsidRDefault="00472EA0" w:rsidP="00472EA0">
      <w:pPr>
        <w:spacing w:line="350" w:lineRule="exact"/>
      </w:pPr>
    </w:p>
    <w:p w14:paraId="40F1B661" w14:textId="77777777" w:rsidR="00090A03" w:rsidRDefault="00090A03" w:rsidP="0074662A">
      <w:pPr>
        <w:spacing w:line="0" w:lineRule="atLeast"/>
        <w:rPr>
          <w:sz w:val="96"/>
        </w:rPr>
      </w:pPr>
    </w:p>
    <w:p w14:paraId="3E7BFDB7" w14:textId="77777777" w:rsidR="00090A03" w:rsidRDefault="00090A03" w:rsidP="00472EA0">
      <w:pPr>
        <w:spacing w:line="0" w:lineRule="atLeast"/>
        <w:ind w:left="659"/>
        <w:rPr>
          <w:sz w:val="96"/>
        </w:rPr>
      </w:pPr>
    </w:p>
    <w:p w14:paraId="5B8735D6" w14:textId="13EE77F0" w:rsidR="00472EA0" w:rsidRDefault="00472EA0" w:rsidP="00472EA0">
      <w:pPr>
        <w:spacing w:line="0" w:lineRule="atLeast"/>
        <w:ind w:left="659"/>
        <w:rPr>
          <w:sz w:val="96"/>
        </w:rPr>
      </w:pPr>
      <w:r>
        <w:rPr>
          <w:sz w:val="96"/>
        </w:rPr>
        <w:t>Chapter Two:</w:t>
      </w:r>
    </w:p>
    <w:p w14:paraId="6D293C63" w14:textId="77777777" w:rsidR="00472EA0" w:rsidRDefault="00472EA0" w:rsidP="00472EA0">
      <w:pPr>
        <w:spacing w:line="200" w:lineRule="exact"/>
      </w:pPr>
    </w:p>
    <w:p w14:paraId="61FEA683" w14:textId="77777777" w:rsidR="00472EA0" w:rsidRDefault="00472EA0" w:rsidP="00472EA0">
      <w:pPr>
        <w:spacing w:line="200" w:lineRule="exact"/>
      </w:pPr>
    </w:p>
    <w:p w14:paraId="0146D5DF" w14:textId="77777777" w:rsidR="00472EA0" w:rsidRDefault="00472EA0" w:rsidP="00472EA0">
      <w:pPr>
        <w:spacing w:line="200" w:lineRule="exact"/>
      </w:pPr>
    </w:p>
    <w:p w14:paraId="15877D2B" w14:textId="77777777" w:rsidR="00472EA0" w:rsidRDefault="00472EA0" w:rsidP="00472EA0">
      <w:pPr>
        <w:spacing w:line="200" w:lineRule="exact"/>
      </w:pPr>
    </w:p>
    <w:p w14:paraId="09D99419" w14:textId="77777777" w:rsidR="00472EA0" w:rsidRDefault="00472EA0" w:rsidP="00472EA0">
      <w:pPr>
        <w:spacing w:line="200" w:lineRule="exact"/>
      </w:pPr>
    </w:p>
    <w:p w14:paraId="7B1327E8" w14:textId="77777777" w:rsidR="00472EA0" w:rsidRDefault="00472EA0" w:rsidP="00472EA0">
      <w:pPr>
        <w:spacing w:line="200" w:lineRule="exact"/>
      </w:pPr>
    </w:p>
    <w:p w14:paraId="28EEE6E8" w14:textId="77777777" w:rsidR="00472EA0" w:rsidRDefault="00472EA0" w:rsidP="00472EA0">
      <w:pPr>
        <w:spacing w:line="200" w:lineRule="exact"/>
      </w:pPr>
    </w:p>
    <w:p w14:paraId="701D18A3" w14:textId="77777777" w:rsidR="00472EA0" w:rsidRDefault="00472EA0" w:rsidP="00472EA0">
      <w:pPr>
        <w:spacing w:line="200" w:lineRule="exact"/>
      </w:pPr>
    </w:p>
    <w:p w14:paraId="2747148F" w14:textId="77777777" w:rsidR="00472EA0" w:rsidRDefault="00472EA0" w:rsidP="00472EA0">
      <w:pPr>
        <w:spacing w:line="239" w:lineRule="exact"/>
      </w:pPr>
    </w:p>
    <w:p w14:paraId="6CEC88CA" w14:textId="676FBEA9" w:rsidR="00472EA0" w:rsidRDefault="00472EA0" w:rsidP="00472EA0">
      <w:pPr>
        <w:spacing w:line="0" w:lineRule="atLeast"/>
        <w:ind w:left="859"/>
        <w:rPr>
          <w:sz w:val="96"/>
        </w:rPr>
      </w:pPr>
      <w:r>
        <w:rPr>
          <w:sz w:val="96"/>
        </w:rPr>
        <w:t>Background</w:t>
      </w:r>
    </w:p>
    <w:p w14:paraId="49489B3A" w14:textId="77777777" w:rsidR="00472EA0" w:rsidRDefault="00472EA0" w:rsidP="00472EA0">
      <w:pPr>
        <w:spacing w:line="200" w:lineRule="exact"/>
      </w:pPr>
    </w:p>
    <w:p w14:paraId="0177E501" w14:textId="77777777" w:rsidR="00472EA0" w:rsidRDefault="00472EA0" w:rsidP="00472EA0">
      <w:pPr>
        <w:spacing w:line="200" w:lineRule="exact"/>
      </w:pPr>
    </w:p>
    <w:p w14:paraId="6F98FE2C" w14:textId="77777777" w:rsidR="00472EA0" w:rsidRDefault="00472EA0" w:rsidP="00472EA0">
      <w:pPr>
        <w:spacing w:line="200" w:lineRule="exact"/>
      </w:pPr>
    </w:p>
    <w:p w14:paraId="5B5BE1A2" w14:textId="77777777" w:rsidR="00472EA0" w:rsidRDefault="00472EA0" w:rsidP="00472EA0">
      <w:pPr>
        <w:spacing w:line="200" w:lineRule="exact"/>
      </w:pPr>
    </w:p>
    <w:p w14:paraId="6EEBEEC6" w14:textId="77777777" w:rsidR="00472EA0" w:rsidRDefault="00472EA0" w:rsidP="00472EA0">
      <w:pPr>
        <w:spacing w:line="200" w:lineRule="exact"/>
      </w:pPr>
    </w:p>
    <w:p w14:paraId="6C34037C" w14:textId="77777777" w:rsidR="00472EA0" w:rsidRDefault="00472EA0" w:rsidP="00472EA0">
      <w:pPr>
        <w:spacing w:line="200" w:lineRule="exact"/>
      </w:pPr>
    </w:p>
    <w:p w14:paraId="22769912" w14:textId="77777777" w:rsidR="00472EA0" w:rsidRDefault="00472EA0" w:rsidP="00472EA0">
      <w:pPr>
        <w:spacing w:line="200" w:lineRule="exact"/>
      </w:pPr>
    </w:p>
    <w:p w14:paraId="3ADB061B" w14:textId="77777777" w:rsidR="00472EA0" w:rsidRDefault="00472EA0" w:rsidP="00472EA0">
      <w:pPr>
        <w:spacing w:line="200" w:lineRule="exact"/>
      </w:pPr>
    </w:p>
    <w:p w14:paraId="7F8606FB" w14:textId="77777777" w:rsidR="00472EA0" w:rsidRDefault="00472EA0" w:rsidP="00472EA0">
      <w:pPr>
        <w:spacing w:line="253" w:lineRule="exact"/>
      </w:pPr>
    </w:p>
    <w:p w14:paraId="37D82D4F" w14:textId="77777777" w:rsidR="00472EA0" w:rsidRDefault="00472EA0" w:rsidP="00472EA0">
      <w:pPr>
        <w:ind w:left="1817" w:hangingChars="649" w:hanging="1817"/>
        <w:rPr>
          <w:color w:val="FF0000"/>
        </w:rPr>
      </w:pPr>
    </w:p>
    <w:p w14:paraId="7245DC03" w14:textId="7D165E8A" w:rsidR="007A7BA1" w:rsidRDefault="007A7BA1">
      <w:pPr>
        <w:rPr>
          <w:color w:val="808080" w:themeColor="background1" w:themeShade="80"/>
          <w:szCs w:val="28"/>
        </w:rPr>
      </w:pPr>
    </w:p>
    <w:p w14:paraId="5E35D349" w14:textId="51F77ACC" w:rsidR="007A7BA1" w:rsidRDefault="007A7BA1">
      <w:pPr>
        <w:rPr>
          <w:color w:val="808080" w:themeColor="background1" w:themeShade="80"/>
          <w:szCs w:val="28"/>
        </w:rPr>
      </w:pPr>
    </w:p>
    <w:p w14:paraId="1E2ED7CD" w14:textId="06199856" w:rsidR="007A7BA1" w:rsidRDefault="007A7BA1">
      <w:pPr>
        <w:rPr>
          <w:color w:val="808080" w:themeColor="background1" w:themeShade="80"/>
          <w:szCs w:val="28"/>
        </w:rPr>
      </w:pPr>
    </w:p>
    <w:p w14:paraId="5083CCFB" w14:textId="77777777" w:rsidR="00C14881" w:rsidRDefault="00C14881">
      <w:pPr>
        <w:rPr>
          <w:color w:val="808080" w:themeColor="background1" w:themeShade="80"/>
          <w:szCs w:val="28"/>
        </w:rPr>
      </w:pPr>
    </w:p>
    <w:p w14:paraId="6B5BA321" w14:textId="363B8F30" w:rsidR="000C692F" w:rsidRDefault="000C692F">
      <w:pPr>
        <w:spacing w:after="200" w:line="276" w:lineRule="auto"/>
        <w:rPr>
          <w:color w:val="808080" w:themeColor="background1" w:themeShade="80"/>
          <w:szCs w:val="28"/>
        </w:rPr>
      </w:pPr>
    </w:p>
    <w:p w14:paraId="311F32E3" w14:textId="77777777" w:rsidR="00C97D19" w:rsidRDefault="00C97D19">
      <w:pPr>
        <w:spacing w:after="200" w:line="276" w:lineRule="auto"/>
        <w:rPr>
          <w:color w:val="808080" w:themeColor="background1" w:themeShade="80"/>
          <w:szCs w:val="28"/>
        </w:rPr>
      </w:pPr>
    </w:p>
    <w:p w14:paraId="358E230C" w14:textId="2F24EF37" w:rsidR="00C14881" w:rsidRPr="00410BF2" w:rsidRDefault="00C14881" w:rsidP="002D3F3B">
      <w:pPr>
        <w:pStyle w:val="Heading1"/>
        <w:numPr>
          <w:ilvl w:val="0"/>
          <w:numId w:val="5"/>
        </w:numPr>
      </w:pPr>
      <w:bookmarkStart w:id="16" w:name="_Toc48107693"/>
      <w:r>
        <w:t>Background</w:t>
      </w:r>
      <w:bookmarkEnd w:id="16"/>
    </w:p>
    <w:p w14:paraId="4D8B15BE" w14:textId="77777777" w:rsidR="001E6469" w:rsidRDefault="001E6469" w:rsidP="001E6469">
      <w:pPr>
        <w:rPr>
          <w:color w:val="808080" w:themeColor="background1" w:themeShade="80"/>
          <w:szCs w:val="28"/>
        </w:rPr>
      </w:pPr>
    </w:p>
    <w:p w14:paraId="6BCDF090" w14:textId="77777777" w:rsidR="001E6469" w:rsidRDefault="001E6469" w:rsidP="001E6469">
      <w:pPr>
        <w:rPr>
          <w:color w:val="808080" w:themeColor="background1" w:themeShade="80"/>
          <w:szCs w:val="28"/>
        </w:rPr>
      </w:pPr>
    </w:p>
    <w:p w14:paraId="5692BCA5" w14:textId="77777777" w:rsidR="001E6469" w:rsidRDefault="001E6469" w:rsidP="001E6469">
      <w:pPr>
        <w:rPr>
          <w:color w:val="808080" w:themeColor="background1" w:themeShade="80"/>
          <w:szCs w:val="28"/>
        </w:rPr>
      </w:pPr>
    </w:p>
    <w:p w14:paraId="565BFB5A" w14:textId="3F8491F5" w:rsidR="001E6469" w:rsidRDefault="00E50831" w:rsidP="00E50831">
      <w:pPr>
        <w:pStyle w:val="Heading2"/>
        <w:ind w:left="720"/>
      </w:pPr>
      <w:bookmarkStart w:id="17" w:name="_Toc48107694"/>
      <w:r>
        <w:t xml:space="preserve">2.1 </w:t>
      </w:r>
      <w:r w:rsidR="004A2746">
        <w:t xml:space="preserve">detailed description </w:t>
      </w:r>
      <w:r>
        <w:t>and scientific background</w:t>
      </w:r>
      <w:bookmarkEnd w:id="17"/>
    </w:p>
    <w:p w14:paraId="414758C6" w14:textId="354F0208" w:rsidR="00E50831" w:rsidRDefault="00E50831" w:rsidP="00E50831">
      <w:pPr>
        <w:ind w:left="720"/>
      </w:pPr>
      <w:r w:rsidRPr="00705ECF">
        <w:t>The most obvious application of facial analysis is Face Recognition. But to be able to identify a person in an image we first need to find where in the image a face is located. Therefore, face detection — locating a face in an image and returning a bounding rectangle / square that contains the face was a hot research area. In 2001, Paul Viola and Michael Jones pretty much nailed the problem with their paper titled</w:t>
      </w:r>
      <w:r>
        <w:t xml:space="preserve"> </w:t>
      </w:r>
      <w:r>
        <w:fldChar w:fldCharType="begin" w:fldLock="1"/>
      </w:r>
      <w:r w:rsidR="002B44AC">
        <w:instrText>ADDIN CSL_CITATION {"citationItems":[{"id":"ITEM-1","itemData":{"abstract":"This paper describes a machine learning approach for visual object detection which is capable of processing images extremely rapidly and achieving high detection rates. This work is distinguished by three key contributions. The first is the introduction of a new image representation called the \"Integral Image\" which allows the features used by our detector to be computed very quickly. The second is a learning algorithm, based on AdaBoost, which selects a small number of critical visual features from a larger set and yields extremely efficient classifiers[6]. The third contribution is a method for combining increasingly more complex classi-fiers in a \"cascade\" which allows background regions of the image to be quickly discarded while spending more computation on promising object-like regions. The cascade can be viewed as an object specific focus-of-attention mechanism which unlike previous approaches provides statistical guarantees that discarded regions are unlikely to contain the object of interest. In the domain of face detection the system yields detection rates comparable to the best previous systems. Used in real-time applications, the detector runs at 15 frames per second without resorting to image differenc-ing or skin color detection.","author":[{"dropping-particle":"","family":"Viola","given":"Paul","non-dropping-particle":"","parse-names":false,"suffix":""},{"dropping-particle":"","family":"Jones","given":"Michael","non-dropping-particle":"","parse-names":false,"suffix":""}],"id":"ITEM-1","issued":{"date-parts":[["2001"]]},"title":"Rapid Object Detection using a Boosted Cascade of Simple Features","type":"report"},"uris":["http://www.mendeley.com/documents/?uuid=968bf977-2da1-3f7e-942e-ff9ae60fdaa4"]}],"mendeley":{"formattedCitation":"[5]","plainTextFormattedCitation":"[5]","previouslyFormattedCitation":"[5]"},"properties":{"noteIndex":0},"schema":"https://github.com/citation-style-language/schema/raw/master/csl-citation.json"}</w:instrText>
      </w:r>
      <w:r>
        <w:fldChar w:fldCharType="separate"/>
      </w:r>
      <w:r w:rsidR="002B44AC" w:rsidRPr="002B44AC">
        <w:rPr>
          <w:noProof/>
        </w:rPr>
        <w:t>[5]</w:t>
      </w:r>
      <w:r>
        <w:fldChar w:fldCharType="end"/>
      </w:r>
      <w:r w:rsidRPr="00705ECF">
        <w:t xml:space="preserve"> In the early days of OpenCV and to some extent even now, the killer application of OpenCV was a good implementation of the Viola and Jones face detector.</w:t>
      </w:r>
    </w:p>
    <w:p w14:paraId="69257107" w14:textId="01AA0B20" w:rsidR="00E50831" w:rsidRDefault="00E50831" w:rsidP="00E50831">
      <w:pPr>
        <w:ind w:left="720"/>
      </w:pPr>
      <w:r w:rsidRPr="00705ECF">
        <w:t xml:space="preserve">Once you have a bounding box around the face, the obvious research problem is to see if you can find the location of different facial features ( e.g. corners of the eyes, eyebrows, and the mouth, the tip of the nose </w:t>
      </w:r>
      <w:r w:rsidR="00CC4C18" w:rsidRPr="00705ECF">
        <w:t>etc.</w:t>
      </w:r>
      <w:r w:rsidRPr="00705ECF">
        <w:t xml:space="preserve"> ) accurately. Facial feature detection is also referred to as “facial landmark detection”, “facial key</w:t>
      </w:r>
      <w:r>
        <w:t>-point</w:t>
      </w:r>
      <w:r w:rsidRPr="00705ECF">
        <w:t xml:space="preserve"> detection” and “face alignment” in the literature</w:t>
      </w:r>
      <w:r>
        <w:t>.</w:t>
      </w:r>
      <w:r w:rsidRPr="00705ECF">
        <w:t xml:space="preserve"> </w:t>
      </w:r>
    </w:p>
    <w:p w14:paraId="5C6E1639" w14:textId="77777777" w:rsidR="00E50831" w:rsidRDefault="00E50831" w:rsidP="00E50831">
      <w:pPr>
        <w:ind w:left="720"/>
      </w:pPr>
      <w:r w:rsidRPr="00705ECF">
        <w:t>Once you know a few landmark points, you can also estimate the pose of the head. In other word you can figure out how the head is oriented in space, or where the person is looking</w:t>
      </w:r>
      <w:r>
        <w:t xml:space="preserve">. </w:t>
      </w:r>
    </w:p>
    <w:p w14:paraId="06576C24" w14:textId="77777777" w:rsidR="00E50831" w:rsidRDefault="00E50831" w:rsidP="00E50831">
      <w:pPr>
        <w:ind w:left="720"/>
      </w:pPr>
    </w:p>
    <w:p w14:paraId="62DC55FA" w14:textId="77777777" w:rsidR="00E50831" w:rsidRDefault="00E50831" w:rsidP="00E50831">
      <w:pPr>
        <w:ind w:left="720"/>
      </w:pPr>
      <w:r w:rsidRPr="007251BC">
        <w:t>Since the location of the detected landmarks are quite noisy which would make pose estimation extremely unstable, a Kalman filter is used to track the landmarks, which means the history information is used rather than just relying on the detected location from current frame alone.</w:t>
      </w:r>
    </w:p>
    <w:p w14:paraId="39DB3ACD" w14:textId="77777777" w:rsidR="00E50831" w:rsidRDefault="00E50831" w:rsidP="00E50831"/>
    <w:p w14:paraId="2A6BA24A" w14:textId="77777777" w:rsidR="00E50831" w:rsidRDefault="00E50831" w:rsidP="00E50831">
      <w:pPr>
        <w:ind w:left="720"/>
      </w:pPr>
      <w:r>
        <w:t>In computer vision the pose of an object refers to its relative orientation and position with respect to a camera. You can change the pose by either moving the object with respect to the camera, or the camera with respect to the object.</w:t>
      </w:r>
    </w:p>
    <w:p w14:paraId="7E3DC639" w14:textId="77777777" w:rsidR="00E50831" w:rsidRDefault="00E50831" w:rsidP="00E50831">
      <w:pPr>
        <w:ind w:left="720"/>
      </w:pPr>
    </w:p>
    <w:p w14:paraId="22EA74A4" w14:textId="77777777" w:rsidR="00E50831" w:rsidRDefault="00E50831" w:rsidP="00E50831">
      <w:pPr>
        <w:ind w:left="720"/>
      </w:pPr>
      <w:r>
        <w:t xml:space="preserve">The pose estimation problem described in this project is often referred to as Perspective-n-Point problem or PNP in computer vision but we will use the </w:t>
      </w:r>
      <w:r w:rsidRPr="00835454">
        <w:t>DLS algorith</w:t>
      </w:r>
      <w:r>
        <w:t xml:space="preserve">m rather than the PNP in this problem the goal is to find the </w:t>
      </w:r>
      <w:r>
        <w:lastRenderedPageBreak/>
        <w:t>pose of an object when we have a calibrated camera, and we know the locations of n 3D points on the object and the corresponding 2D projections in the image.</w:t>
      </w:r>
    </w:p>
    <w:p w14:paraId="17897BD7" w14:textId="5BE04004" w:rsidR="00E50831" w:rsidRDefault="00E50831" w:rsidP="00E50831">
      <w:pPr>
        <w:ind w:left="720"/>
      </w:pPr>
      <w:r>
        <w:t xml:space="preserve">After that we apply results to a 3D model that has blend-shapes to make it track the performance of the face. </w:t>
      </w:r>
    </w:p>
    <w:p w14:paraId="4504B564" w14:textId="60AF924C" w:rsidR="00E50831" w:rsidRDefault="00E50831" w:rsidP="00E50831"/>
    <w:p w14:paraId="4A8C46B3" w14:textId="3FE1C07E" w:rsidR="00E50831" w:rsidRDefault="00E50831" w:rsidP="00E50831">
      <w:pPr>
        <w:pStyle w:val="Heading2"/>
        <w:ind w:firstLine="720"/>
      </w:pPr>
      <w:bookmarkStart w:id="18" w:name="_Toc48107695"/>
      <w:r>
        <w:t>2.2 survey of the work</w:t>
      </w:r>
      <w:bookmarkEnd w:id="18"/>
    </w:p>
    <w:p w14:paraId="52A26728" w14:textId="2AD686C8" w:rsidR="00E50831" w:rsidRDefault="00E50831" w:rsidP="00E50831">
      <w:pPr>
        <w:pStyle w:val="ListParagraph"/>
      </w:pPr>
      <w:r>
        <w:t xml:space="preserve">The beginning of computer facial animation research has its origins in 1972, in the work of Parke </w:t>
      </w:r>
      <w:r w:rsidR="0063692F">
        <w:fldChar w:fldCharType="begin" w:fldLock="1"/>
      </w:r>
      <w:r w:rsidR="002B44AC">
        <w:instrText>ADDIN CSL_CITATION {"citationItems":[{"id":"ITEM-1","itemData":{"id":"ITEM-1","issued":{"date-parts":[["0"]]},"title":"Parke, F.I., 1972. Computer generated animation of faces. Proceedings of the ACM annual conference, 1, 451–457.","type":"article-journal"},"uris":["http://www.mendeley.com/documents/?uuid=f478717b-a73b-4950-9a5f-62f852364318"]}],"mendeley":{"formattedCitation":"[6]","plainTextFormattedCitation":"[6]","previouslyFormattedCitation":"[6]"},"properties":{"noteIndex":0},"schema":"https://github.com/citation-style-language/schema/raw/master/csl-citation.json"}</w:instrText>
      </w:r>
      <w:r w:rsidR="0063692F">
        <w:fldChar w:fldCharType="separate"/>
      </w:r>
      <w:r w:rsidR="002B44AC" w:rsidRPr="002B44AC">
        <w:rPr>
          <w:noProof/>
        </w:rPr>
        <w:t>[6]</w:t>
      </w:r>
      <w:r w:rsidR="0063692F">
        <w:fldChar w:fldCharType="end"/>
      </w:r>
      <w:r>
        <w:t xml:space="preserve"> with the proposal of the first computer generated animated face, in a period when computer graphics was starting to develop and to gain more attention. This pioneer attempt would open a new branch of research, leading to the development of new techniques for facial animation such as the work of Gillenson </w:t>
      </w:r>
      <w:r w:rsidR="0063692F">
        <w:fldChar w:fldCharType="begin" w:fldLock="1"/>
      </w:r>
      <w:r w:rsidR="002B44AC">
        <w:instrText>ADDIN CSL_CITATION {"citationItems":[{"id":"ITEM-1","itemData":{"id":"ITEM-1","issued":{"date-parts":[["0"]]},"title":"Gillenson, M.L., 1974. The interactive generation of facial images on a CRT using a heuristic strategy. Thesis (PhD). The Ohio State University.","type":"article-journal"},"uris":["http://www.mendeley.com/documents/?uuid=eafd1229-0651-4f5e-8029-c0023d6649a1"]}],"mendeley":{"formattedCitation":"[7]","plainTextFormattedCitation":"[7]","previouslyFormattedCitation":"[7]"},"properties":{"noteIndex":0},"schema":"https://github.com/citation-style-language/schema/raw/master/csl-citation.json"}</w:instrText>
      </w:r>
      <w:r w:rsidR="0063692F">
        <w:fldChar w:fldCharType="separate"/>
      </w:r>
      <w:r w:rsidR="002B44AC" w:rsidRPr="002B44AC">
        <w:rPr>
          <w:noProof/>
        </w:rPr>
        <w:t>[7]</w:t>
      </w:r>
      <w:r w:rsidR="0063692F">
        <w:fldChar w:fldCharType="end"/>
      </w:r>
      <w:r>
        <w:t xml:space="preserve">, who proposed the first interactive system to create 2D facial images, and Platt </w:t>
      </w:r>
      <w:r w:rsidR="0063692F">
        <w:fldChar w:fldCharType="begin" w:fldLock="1"/>
      </w:r>
      <w:r w:rsidR="002B44AC">
        <w:instrText>ADDIN CSL_CITATION {"citationItems":[{"id":"ITEM-1","itemData":{"id":"ITEM-1","issued":{"date-parts":[["0"]]},"title":"Platt, S.M., 1980. A system for computer simulation of the human face. University of Pennsylvania.","type":"article-journal"},"uris":["http://www.mendeley.com/documents/?uuid=9b46182c-ee7b-4c4c-a08e-5099413276f2"]}],"mendeley":{"formattedCitation":"[8]","plainTextFormattedCitation":"[8]","previouslyFormattedCitation":"[8]"},"properties":{"noteIndex":0},"schema":"https://github.com/citation-style-language/schema/raw/master/csl-citation.json"}</w:instrText>
      </w:r>
      <w:r w:rsidR="0063692F">
        <w:fldChar w:fldCharType="separate"/>
      </w:r>
      <w:r w:rsidR="002B44AC" w:rsidRPr="002B44AC">
        <w:rPr>
          <w:noProof/>
        </w:rPr>
        <w:t>[8]</w:t>
      </w:r>
      <w:r w:rsidR="0063692F">
        <w:fldChar w:fldCharType="end"/>
      </w:r>
      <w:r>
        <w:t xml:space="preserve"> on the first facial model controlled by muscle simulation. These highlights would lead to the development of further research and the creation of the first computer animated shorts depicting facial animation, such as Tony de Peltrie </w:t>
      </w:r>
      <w:r w:rsidR="0063692F">
        <w:fldChar w:fldCharType="begin" w:fldLock="1"/>
      </w:r>
      <w:r w:rsidR="002B44AC">
        <w:instrText>ADDIN CSL_CITATION {"citationItems":[{"id":"ITEM-1","itemData":{"id":"ITEM-1","issued":{"date-parts":[["0"]]},"title":"Tony de Peltrie, 1985 [film]. Directed by Pierre Lachapelle et. al. Canada: University of Montreal.","type":"article-journal"},"uris":["http://www.mendeley.com/documents/?uuid=bd17c677-9cfe-4b77-bb9e-9def66055a9d"]}],"mendeley":{"formattedCitation":"[9]","plainTextFormattedCitation":"[9]","previouslyFormattedCitation":"[9]"},"properties":{"noteIndex":0},"schema":"https://github.com/citation-style-language/schema/raw/master/csl-citation.json"}</w:instrText>
      </w:r>
      <w:r w:rsidR="0063692F">
        <w:fldChar w:fldCharType="separate"/>
      </w:r>
      <w:r w:rsidR="002B44AC" w:rsidRPr="002B44AC">
        <w:rPr>
          <w:noProof/>
        </w:rPr>
        <w:t>[9]</w:t>
      </w:r>
      <w:r w:rsidR="0063692F">
        <w:fldChar w:fldCharType="end"/>
      </w:r>
      <w:r>
        <w:t xml:space="preserve"> and Tin Toy Disney Pixar </w:t>
      </w:r>
      <w:r w:rsidR="0063692F">
        <w:fldChar w:fldCharType="begin" w:fldLock="1"/>
      </w:r>
      <w:r w:rsidR="002B44AC">
        <w:instrText>ADDIN CSL_CITATION {"citationItems":[{"id":"ITEM-1","itemData":{"id":"ITEM-1","issued":{"date-parts":[["0"]]},"title":"Tin Toy, 1988 [film]. Directed by John Lasseter. USA: Disney Pixar.","type":"article-journal"},"uris":["http://www.mendeley.com/documents/?uuid=3f84f413-9a09-4271-93a7-174e2b7f74f7"]}],"mendeley":{"formattedCitation":"[10]","plainTextFormattedCitation":"[10]","previouslyFormattedCitation":"[10]"},"properties":{"noteIndex":0},"schema":"https://github.com/citation-style-language/schema/raw/master/csl-citation.json"}</w:instrText>
      </w:r>
      <w:r w:rsidR="0063692F">
        <w:fldChar w:fldCharType="separate"/>
      </w:r>
      <w:r w:rsidR="002B44AC" w:rsidRPr="002B44AC">
        <w:rPr>
          <w:noProof/>
        </w:rPr>
        <w:t>[10]</w:t>
      </w:r>
      <w:r w:rsidR="0063692F">
        <w:fldChar w:fldCharType="end"/>
      </w:r>
      <w:r>
        <w:t>. Since then, many approaches have been developed in relation to the creation of more realistic facial animation.</w:t>
      </w:r>
    </w:p>
    <w:p w14:paraId="77D11D07" w14:textId="5EE4726E" w:rsidR="00E50831" w:rsidRDefault="00E50831" w:rsidP="00E50831">
      <w:pPr>
        <w:pStyle w:val="ListParagraph"/>
      </w:pPr>
      <w:r>
        <w:t xml:space="preserve">In recent years, the techniques for the recreation of realistic facial animation have reached high levels of fidelity, with examples such as the work of Alexander et al. </w:t>
      </w:r>
      <w:r w:rsidR="0063692F">
        <w:fldChar w:fldCharType="begin" w:fldLock="1"/>
      </w:r>
      <w:r w:rsidR="002B44AC">
        <w:instrText>ADDIN CSL_CITATION {"citationItems":[{"id":"ITEM-1","itemData":{"id":"ITEM-1","issued":{"date-parts":[["0"]]},"title":"Alexander, O., Rogers, M., Lambeth, W., Chiang, J.Y., Ma, W.C., Wang, C.C. and Debevec, P., 2010. The digital Emily project: Achieving a photorealistic digital actor. IEEE Computer Graphics and Applications, 30(4), 20-31.","type":"article-journal"},"uris":["http://www.mendeley.com/documents/?uuid=0b50614b-ccb4-45e5-9220-75ecd4b91025"]}],"mendeley":{"formattedCitation":"[11]","plainTextFormattedCitation":"[11]","previouslyFormattedCitation":"[11]"},"properties":{"noteIndex":0},"schema":"https://github.com/citation-style-language/schema/raw/master/csl-citation.json"}</w:instrText>
      </w:r>
      <w:r w:rsidR="0063692F">
        <w:fldChar w:fldCharType="separate"/>
      </w:r>
      <w:r w:rsidR="002B44AC" w:rsidRPr="002B44AC">
        <w:rPr>
          <w:noProof/>
        </w:rPr>
        <w:t>[11]</w:t>
      </w:r>
      <w:r w:rsidR="0063692F">
        <w:fldChar w:fldCharType="end"/>
      </w:r>
      <w:r>
        <w:t xml:space="preserve">, with the photorealistic recreation of the animated face of an actor, or Ichim et al. </w:t>
      </w:r>
      <w:r w:rsidR="00EA57E4">
        <w:fldChar w:fldCharType="begin" w:fldLock="1"/>
      </w:r>
      <w:r w:rsidR="002B44AC">
        <w:instrText>ADDIN CSL_CITATION {"citationItems":[{"id":"ITEM-1","itemData":{"id":"ITEM-1","issued":{"date-parts":[["0"]]},"title":"Ichim, A.E., Kadleček, P., Kavan, L. and Pauly, M., 2017. Phace: Physics-based face modeling and animation. ACM Transactions on Graphics (TOG), 36(4), 153.","type":"article-journal"},"uris":["http://www.mendeley.com/documents/?uuid=8044233f-bd50-4673-a3ff-b604b2ba3436"]}],"mendeley":{"formattedCitation":"[12]","plainTextFormattedCitation":"[12]","previouslyFormattedCitation":"[12]"},"properties":{"noteIndex":0},"schema":"https://github.com/citation-style-language/schema/raw/master/csl-citation.json"}</w:instrText>
      </w:r>
      <w:r w:rsidR="00EA57E4">
        <w:fldChar w:fldCharType="separate"/>
      </w:r>
      <w:r w:rsidR="002B44AC" w:rsidRPr="002B44AC">
        <w:rPr>
          <w:noProof/>
        </w:rPr>
        <w:t>[12]</w:t>
      </w:r>
      <w:r w:rsidR="00EA57E4">
        <w:fldChar w:fldCharType="end"/>
      </w:r>
      <w:r>
        <w:t xml:space="preserve"> on the use of physics-based simulation for the realistic animation of facial muscles and flesh. The state-of-the-art of this field offers now a wide range of solutions adapted to each of the possible scenarios in which facial animation plays a key role, both in the entertainment industry and in more academic and scientific applications. Continuous research effort is being invested on achieving more accurate results and better performance and expressivity in digital facial models.</w:t>
      </w:r>
    </w:p>
    <w:p w14:paraId="7D06D932" w14:textId="0AC7614E" w:rsidR="00A8272B" w:rsidRDefault="00A8272B" w:rsidP="00E50831">
      <w:pPr>
        <w:pStyle w:val="ListParagraph"/>
      </w:pPr>
    </w:p>
    <w:p w14:paraId="7186B43D" w14:textId="77777777" w:rsidR="00A8272B" w:rsidRDefault="00A8272B" w:rsidP="00E50831">
      <w:pPr>
        <w:pStyle w:val="ListParagraph"/>
      </w:pPr>
    </w:p>
    <w:p w14:paraId="1DF70005" w14:textId="77777777" w:rsidR="00A8272B" w:rsidRDefault="00A8272B" w:rsidP="00E50831">
      <w:pPr>
        <w:pStyle w:val="ListParagraph"/>
      </w:pPr>
    </w:p>
    <w:p w14:paraId="1E21B62D" w14:textId="5C0D3EDC" w:rsidR="0017693E" w:rsidRDefault="00A8272B" w:rsidP="00E50831">
      <w:pPr>
        <w:pStyle w:val="ListParagraph"/>
      </w:pPr>
      <w:r>
        <w:t>The development within computer facial animation has brought up a wide range of techniques for the recreation of digital faces. The following sub-sections cover some of the most common methods used nowadays: bone-based with blend</w:t>
      </w:r>
      <w:r w:rsidR="003E6574">
        <w:t xml:space="preserve"> </w:t>
      </w:r>
      <w:r>
        <w:t>shapes, physics</w:t>
      </w:r>
      <w:r w:rsidR="003E6574">
        <w:t xml:space="preserve"> </w:t>
      </w:r>
      <w:r w:rsidR="00CC4C18">
        <w:t>based,</w:t>
      </w:r>
      <w:r>
        <w:t xml:space="preserve"> and motion capture based. 6 Bone-Based and Blend</w:t>
      </w:r>
      <w:r w:rsidR="003E6574">
        <w:t xml:space="preserve"> </w:t>
      </w:r>
      <w:r>
        <w:t xml:space="preserve">shapes </w:t>
      </w:r>
      <w:r w:rsidR="00CC4C18">
        <w:t>in</w:t>
      </w:r>
      <w:r>
        <w:t xml:space="preserve"> general terms, facial animation can be considered a special case for body animation, and in many cases the methods and solutions employed for body rigging can be applied to facial rigging. As </w:t>
      </w:r>
      <w:r>
        <w:lastRenderedPageBreak/>
        <w:t xml:space="preserve">such, a common practice in facial rigging involves the use of a </w:t>
      </w:r>
      <w:r w:rsidR="00CC4C18">
        <w:t>bone-based</w:t>
      </w:r>
      <w:r>
        <w:t xml:space="preserve"> rig to set the deformation of its main features, such as the cheeks, the </w:t>
      </w:r>
      <w:r w:rsidR="00CC4C18">
        <w:t>eyelids,</w:t>
      </w:r>
      <w:r>
        <w:t xml:space="preserve"> and the jaw. Along with this, blend</w:t>
      </w:r>
      <w:r w:rsidR="003E6574">
        <w:t xml:space="preserve"> </w:t>
      </w:r>
      <w:r>
        <w:t xml:space="preserve">shapes allow the artists to sculpt certain features and details of the face that are difficult to achieve with bones, and these two techniques in combination are usually enough to reproduce a believable set of expressions with high efficiency McLaughlin et al. </w:t>
      </w:r>
      <w:r w:rsidR="003E6574">
        <w:fldChar w:fldCharType="begin" w:fldLock="1"/>
      </w:r>
      <w:r w:rsidR="003E6574">
        <w:instrText>ADDIN CSL_CITATION {"citationItems":[{"id":"ITEM-1","itemData":{"id":"ITEM-1","issued":{"date-parts":[["0"]]},"title":"McLaughlin, T., Cutler, L. and Coleman, D., 2011. Character rigging, deformations, and simulations in film and game production. ACM SIGGRAPH 2011 Courses, 5.","type":"article-journal"},"uris":["http://www.mendeley.com/documents/?uuid=bf852f5d-7fe2-4599-ba17-347a3a1f08e9"]}],"mendeley":{"formattedCitation":"[13]","plainTextFormattedCitation":"[13]","previouslyFormattedCitation":"[13]"},"properties":{"noteIndex":0},"schema":"https://github.com/citation-style-language/schema/raw/master/csl-citation.json"}</w:instrText>
      </w:r>
      <w:r w:rsidR="003E6574">
        <w:fldChar w:fldCharType="separate"/>
      </w:r>
      <w:r w:rsidR="003E6574" w:rsidRPr="003E6574">
        <w:rPr>
          <w:noProof/>
        </w:rPr>
        <w:t>[13]</w:t>
      </w:r>
      <w:r w:rsidR="003E6574">
        <w:fldChar w:fldCharType="end"/>
      </w:r>
      <w:r>
        <w:t>. In a higher level of detail, a related approach for facial animation consists on the use of a dictionary of blend</w:t>
      </w:r>
      <w:r w:rsidR="003E6574">
        <w:t xml:space="preserve"> </w:t>
      </w:r>
      <w:r>
        <w:t xml:space="preserve">shapes, sculpting in the model all the necessary expressions for the performance, and then creating the animation by shape interpolation Orvalho et al. </w:t>
      </w:r>
      <w:r w:rsidR="003E6574">
        <w:fldChar w:fldCharType="begin" w:fldLock="1"/>
      </w:r>
      <w:r w:rsidR="003E6574">
        <w:instrText>ADDIN CSL_CITATION {"citationItems":[{"id":"ITEM-1","itemData":{"id":"ITEM-1","issued":{"date-parts":[["0"]]},"title":"Orvalho, V., Bastos, P., Parke, F.I., Oliveira, B. and Alvarez, X., 2012. A Facial Rigging Survey. Eurographics (STARs), 183–204.","type":"article-journal"},"uris":["http://www.mendeley.com/documents/?uuid=401c7707-263e-4990-ac0d-80eb5406d742"]}],"mendeley":{"formattedCitation":"[3]","plainTextFormattedCitation":"[3]","previouslyFormattedCitation":"[3]"},"properties":{"noteIndex":0},"schema":"https://github.com/citation-style-language/schema/raw/master/csl-citation.json"}</w:instrText>
      </w:r>
      <w:r w:rsidR="003E6574">
        <w:fldChar w:fldCharType="separate"/>
      </w:r>
      <w:r w:rsidR="003E6574" w:rsidRPr="003E6574">
        <w:rPr>
          <w:noProof/>
        </w:rPr>
        <w:t>[3]</w:t>
      </w:r>
      <w:r w:rsidR="003E6574">
        <w:fldChar w:fldCharType="end"/>
      </w:r>
      <w:r>
        <w:t xml:space="preserve"> based on techniques such as bilinear and spline interpolation Arai et al. </w:t>
      </w:r>
      <w:r w:rsidR="003E6574">
        <w:fldChar w:fldCharType="begin" w:fldLock="1"/>
      </w:r>
      <w:r w:rsidR="003E6574">
        <w:instrText>ADDIN CSL_CITATION {"citationItems":[{"id":"ITEM-1","itemData":{"id":"ITEM-1","issued":{"date-parts":[["0"]]},"title":"Arai, K., Kurihara, T. and Anjyo, K., 1996. Bilinear interpolation for facial expression and metamorphosis in real-time animation. The Visual Computer, 12(3), 105–116.","type":"article-journal"},"uris":["http://www.mendeley.com/documents/?uuid=6ca6a2eb-7225-4994-b03f-038c2ce4b69a"]}],"mendeley":{"formattedCitation":"[14]","plainTextFormattedCitation":"[14]","previouslyFormattedCitation":"[14]"},"properties":{"noteIndex":0},"schema":"https://github.com/citation-style-language/schema/raw/master/csl-citation.json"}</w:instrText>
      </w:r>
      <w:r w:rsidR="003E6574">
        <w:fldChar w:fldCharType="separate"/>
      </w:r>
      <w:r w:rsidR="003E6574" w:rsidRPr="003E6574">
        <w:rPr>
          <w:noProof/>
        </w:rPr>
        <w:t>[14]</w:t>
      </w:r>
      <w:r w:rsidR="003E6574">
        <w:fldChar w:fldCharType="end"/>
      </w:r>
      <w:r>
        <w:t xml:space="preserve">. A pioneer work in film is the case of the creature Gollum, from The Lord of the Rings New Line Cinema </w:t>
      </w:r>
      <w:r w:rsidR="003E6574">
        <w:fldChar w:fldCharType="begin" w:fldLock="1"/>
      </w:r>
      <w:r w:rsidR="003E6574">
        <w:instrText>ADDIN CSL_CITATION {"citationItems":[{"id":"ITEM-1","itemData":{"id":"ITEM-1","issued":{"date-parts":[["0"]]},"title":"The Lord of the Rings, 2001 [film]. Directed by Peter Jackson. New Zealand-USA: New Line Cinema.","type":"article-journal"},"uris":["http://www.mendeley.com/documents/?uuid=6bf57b91-16dd-4a7d-b022-6086b45445f4"]}],"mendeley":{"formattedCitation":"[15]","plainTextFormattedCitation":"[15]","previouslyFormattedCitation":"[15]"},"properties":{"noteIndex":0},"schema":"https://github.com/citation-style-language/schema/raw/master/csl-citation.json"}</w:instrText>
      </w:r>
      <w:r w:rsidR="003E6574">
        <w:fldChar w:fldCharType="separate"/>
      </w:r>
      <w:r w:rsidR="003E6574" w:rsidRPr="003E6574">
        <w:rPr>
          <w:noProof/>
        </w:rPr>
        <w:t>[15]</w:t>
      </w:r>
      <w:r w:rsidR="003E6574">
        <w:fldChar w:fldCharType="end"/>
      </w:r>
      <w:r>
        <w:t>, in which a total of 675 blend</w:t>
      </w:r>
      <w:r w:rsidR="003E6574">
        <w:t xml:space="preserve"> </w:t>
      </w:r>
      <w:r>
        <w:t xml:space="preserve">shapes were used to reproduce all the range of possible expressions for the animation of his face Orvalho et al. </w:t>
      </w:r>
      <w:r w:rsidR="003E6574">
        <w:fldChar w:fldCharType="begin" w:fldLock="1"/>
      </w:r>
      <w:r w:rsidR="003E6574">
        <w:instrText>ADDIN CSL_CITATION {"citationItems":[{"id":"ITEM-1","itemData":{"id":"ITEM-1","issued":{"date-parts":[["0"]]},"title":"Orvalho, V., Bastos, P., Parke, F.I., Oliveira, B. and Alvarez, X., 2012. A Facial Rigging Survey. Eurographics (STARs), 183–204.","type":"article-journal"},"uris":["http://www.mendeley.com/documents/?uuid=401c7707-263e-4990-ac0d-80eb5406d742"]}],"mendeley":{"formattedCitation":"[3]","plainTextFormattedCitation":"[3]","previouslyFormattedCitation":"[3]"},"properties":{"noteIndex":0},"schema":"https://github.com/citation-style-language/schema/raw/master/csl-citation.json"}</w:instrText>
      </w:r>
      <w:r w:rsidR="003E6574">
        <w:fldChar w:fldCharType="separate"/>
      </w:r>
      <w:r w:rsidR="003E6574" w:rsidRPr="003E6574">
        <w:rPr>
          <w:noProof/>
        </w:rPr>
        <w:t>[3]</w:t>
      </w:r>
      <w:r w:rsidR="003E6574">
        <w:fldChar w:fldCharType="end"/>
      </w:r>
      <w:r>
        <w:t xml:space="preserve">. Though this method can achieve high fidelity in the performance and expressivity of the character, it is restricted to the range of sculpted expressions, and requires high computational resources. Physics-Based and Muscle Systems Physics-based techniques rely on heavy calculations and precise models for the animation of the face, attempting to simulate the elastic properties of facial tissue and muscles. The use of muscle systems is one of the most accurate methods within this area of facial animation, consisting on the simulation of the whole underlying muscle anatomy of the face, and calculating how it deforms the skin tissue on top Parke and Waters </w:t>
      </w:r>
      <w:r w:rsidR="003E6574">
        <w:fldChar w:fldCharType="begin" w:fldLock="1"/>
      </w:r>
      <w:r w:rsidR="0017693E">
        <w:instrText>ADDIN CSL_CITATION {"citationItems":[{"id":"ITEM-1","itemData":{"id":"ITEM-1","issued":{"date-parts":[["0"]]},"title":"Parke, F.I. and Waters, K., 2008. Computer facial animation. New York: AK Peters/CRC Press.","type":"article-journal"},"uris":["http://www.mendeley.com/documents/?uuid=9579387b-8851-4800-a267-d9eaedc22388"]}],"mendeley":{"formattedCitation":"[16]","plainTextFormattedCitation":"[16]","previouslyFormattedCitation":"[16]"},"properties":{"noteIndex":0},"schema":"https://github.com/citation-style-language/schema/raw/master/csl-citation.json"}</w:instrText>
      </w:r>
      <w:r w:rsidR="003E6574">
        <w:fldChar w:fldCharType="separate"/>
      </w:r>
      <w:r w:rsidR="003E6574" w:rsidRPr="003E6574">
        <w:rPr>
          <w:noProof/>
        </w:rPr>
        <w:t>[16]</w:t>
      </w:r>
      <w:r w:rsidR="003E6574">
        <w:fldChar w:fldCharType="end"/>
      </w:r>
      <w:r>
        <w:t xml:space="preserve">. In recent years, the film industry has started using these techniques more frequently, with remarkable examples such as Kong Warner Bros </w:t>
      </w:r>
      <w:r w:rsidR="0017693E">
        <w:fldChar w:fldCharType="begin" w:fldLock="1"/>
      </w:r>
      <w:r w:rsidR="0017693E">
        <w:instrText>ADDIN CSL_CITATION {"citationItems":[{"id":"ITEM-1","itemData":{"id":"ITEM-1","issued":{"date-parts":[["0"]]},"title":"Kong: Skull Island, 2017 [film]. Directed by Jordan Vogt-Roberts. USA: Warner Bros.","type":"article-journal"},"uris":["http://www.mendeley.com/documents/?uuid=12c8f035-d440-4f99-bdc2-f8945a034467"]}],"mendeley":{"formattedCitation":"[17]","plainTextFormattedCitation":"[17]","previouslyFormattedCitation":"[17]"},"properties":{"noteIndex":0},"schema":"https://github.com/citation-style-language/schema/raw/master/csl-citation.json"}</w:instrText>
      </w:r>
      <w:r w:rsidR="0017693E">
        <w:fldChar w:fldCharType="separate"/>
      </w:r>
      <w:r w:rsidR="0017693E" w:rsidRPr="0017693E">
        <w:rPr>
          <w:noProof/>
        </w:rPr>
        <w:t>[17]</w:t>
      </w:r>
      <w:r w:rsidR="0017693E">
        <w:fldChar w:fldCharType="end"/>
      </w:r>
      <w:r>
        <w:t xml:space="preserve">, in which muscle systems were used to help in the animation of the expressions Cong et al. </w:t>
      </w:r>
      <w:r w:rsidR="0017693E">
        <w:fldChar w:fldCharType="begin" w:fldLock="1"/>
      </w:r>
      <w:r w:rsidR="0017693E">
        <w:instrText>ADDIN CSL_CITATION {"citationItems":[{"id":"ITEM-1","itemData":{"id":"ITEM-1","issued":{"date-parts":[["0"]]},"title":"Cong, M., Bhat, K.S. and Fedkiw, R., 2016. Art-directed muscle simulation for high-end facial animation. ACM SIGGRAPH Symposium on Computer Animation, 119–127.","type":"article-journal"},"uris":["http://www.mendeley.com/documents/?uuid=08af808c-81d2-479b-a19a-5ffead03c5cc"]}],"mendeley":{"formattedCitation":"[18]","plainTextFormattedCitation":"[18]","previouslyFormattedCitation":"[18]"},"properties":{"noteIndex":0},"schema":"https://github.com/citation-style-language/schema/raw/master/csl-citation.json"}</w:instrText>
      </w:r>
      <w:r w:rsidR="0017693E">
        <w:fldChar w:fldCharType="separate"/>
      </w:r>
      <w:r w:rsidR="0017693E" w:rsidRPr="0017693E">
        <w:rPr>
          <w:noProof/>
        </w:rPr>
        <w:t>[18]</w:t>
      </w:r>
      <w:r w:rsidR="0017693E">
        <w:fldChar w:fldCharType="end"/>
      </w:r>
      <w:r w:rsidR="0017693E">
        <w:t>,</w:t>
      </w:r>
      <w:r>
        <w:t xml:space="preserve"> Cong et al. </w:t>
      </w:r>
      <w:r w:rsidR="0017693E">
        <w:fldChar w:fldCharType="begin" w:fldLock="1"/>
      </w:r>
      <w:r w:rsidR="0017693E">
        <w:instrText>ADDIN CSL_CITATION {"citationItems":[{"id":"ITEM-1","itemData":{"id":"ITEM-1","issued":{"date-parts":[["0"]]},"title":"Cong, M., Lan, L. and Fedkiw, R., 2017. Muscle simulation for facial animation in Kong: Skull Island. ACM SIGGRAPH 2017 Talks, 21.","type":"article-journal"},"uris":["http://www.mendeley.com/documents/?uuid=600fb58d-97ed-417f-a777-5c6ac6dcfdd6"]}],"mendeley":{"formattedCitation":"[4]","plainTextFormattedCitation":"[4]","previouslyFormattedCitation":"[4]"},"properties":{"noteIndex":0},"schema":"https://github.com/citation-style-language/schema/raw/master/csl-citation.json"}</w:instrText>
      </w:r>
      <w:r w:rsidR="0017693E">
        <w:fldChar w:fldCharType="separate"/>
      </w:r>
      <w:r w:rsidR="0017693E" w:rsidRPr="0017693E">
        <w:rPr>
          <w:noProof/>
        </w:rPr>
        <w:t>[4]</w:t>
      </w:r>
      <w:r w:rsidR="0017693E">
        <w:fldChar w:fldCharType="end"/>
      </w:r>
      <w:r>
        <w:t xml:space="preserve">. Physics-based methods have the advantage of being able to reproduce almost any achievable expression on the face, but it requires a considerable effort for the correct sculpting of the facial muscles and the proper simulation of the deformation of the skin, being this the main reason why its use is not very widespread yet. Muscle systems have been used beyond the entertainment industry, and in the case of medical science additional techniques have attempted to simulate the face in a realistic </w:t>
      </w:r>
    </w:p>
    <w:p w14:paraId="2E7B8DEA" w14:textId="77777777" w:rsidR="0017693E" w:rsidRDefault="0017693E" w:rsidP="00E50831">
      <w:pPr>
        <w:pStyle w:val="ListParagraph"/>
      </w:pPr>
    </w:p>
    <w:p w14:paraId="7F414676" w14:textId="32BC0507" w:rsidR="0017693E" w:rsidRDefault="0017693E" w:rsidP="00E50831">
      <w:pPr>
        <w:pStyle w:val="ListParagraph"/>
      </w:pPr>
    </w:p>
    <w:p w14:paraId="7219A133" w14:textId="5C4A228D" w:rsidR="006813CE" w:rsidRDefault="006813CE" w:rsidP="00E50831">
      <w:pPr>
        <w:pStyle w:val="ListParagraph"/>
      </w:pPr>
    </w:p>
    <w:p w14:paraId="231C7356" w14:textId="1581643D" w:rsidR="006813CE" w:rsidRDefault="006813CE" w:rsidP="00E50831">
      <w:pPr>
        <w:pStyle w:val="ListParagraph"/>
      </w:pPr>
    </w:p>
    <w:p w14:paraId="1FEF4244" w14:textId="38CDF6D5" w:rsidR="006813CE" w:rsidRDefault="006813CE" w:rsidP="00E50831">
      <w:pPr>
        <w:pStyle w:val="ListParagraph"/>
      </w:pPr>
    </w:p>
    <w:p w14:paraId="508311D5" w14:textId="4F500B05" w:rsidR="006813CE" w:rsidRDefault="006813CE" w:rsidP="00E50831">
      <w:pPr>
        <w:pStyle w:val="ListParagraph"/>
      </w:pPr>
    </w:p>
    <w:p w14:paraId="4CC39535" w14:textId="77777777" w:rsidR="006813CE" w:rsidRDefault="006813CE" w:rsidP="00E50831">
      <w:pPr>
        <w:pStyle w:val="ListParagraph"/>
      </w:pPr>
    </w:p>
    <w:p w14:paraId="1DECB6D8" w14:textId="55DBD3DA" w:rsidR="00A8272B" w:rsidRDefault="00A8272B" w:rsidP="00E50831">
      <w:pPr>
        <w:pStyle w:val="ListParagraph"/>
      </w:pPr>
      <w:r>
        <w:t xml:space="preserve">manner for its use in surgery training and medical research. In this domain, physic-based systems are widely used, and the simulation of the face in layers (bone, muscle, fat and skin) is bringing new levels of realism and accuracy Murai et al. </w:t>
      </w:r>
      <w:r w:rsidR="0017693E">
        <w:fldChar w:fldCharType="begin" w:fldLock="1"/>
      </w:r>
      <w:r w:rsidR="0017693E">
        <w:instrText>ADDIN CSL_CITATION {"citationItems":[{"id":"ITEM-1","itemData":{"id":"ITEM-1","issued":{"date-parts":[["0"]]},"title":"Murai, A. et al., 2017. Dynamic skin deformation simulation using musculoskeletal model and soft tissue dynamics. Computational Visual Media, 3(1), 49–60.","type":"article-journal"},"uris":["http://www.mendeley.com/documents/?uuid=ea688cc2-2491-42de-9cde-b348b6be9f21"]}],"mendeley":{"formattedCitation":"[19]","plainTextFormattedCitation":"[19]","previouslyFormattedCitation":"[19]"},"properties":{"noteIndex":0},"schema":"https://github.com/citation-style-language/schema/raw/master/csl-citation.json"}</w:instrText>
      </w:r>
      <w:r w:rsidR="0017693E">
        <w:fldChar w:fldCharType="separate"/>
      </w:r>
      <w:r w:rsidR="0017693E" w:rsidRPr="0017693E">
        <w:rPr>
          <w:noProof/>
        </w:rPr>
        <w:t>[19]</w:t>
      </w:r>
      <w:r w:rsidR="0017693E">
        <w:fldChar w:fldCharType="end"/>
      </w:r>
      <w:r>
        <w:t xml:space="preserve">. Motion Capture Based Motion capture has become another common approach for the creation of computer facial animation, based on the collection of expression and performance from real actors. The recreation of movement from motion capture usually relies on the use of surface deformation techniques applied to the facial model and driven by the data collected. Among those, RBF is one of the most commonly used for its robustness and efficiency Man-dun et al. </w:t>
      </w:r>
      <w:r w:rsidR="0017693E">
        <w:fldChar w:fldCharType="begin" w:fldLock="1"/>
      </w:r>
      <w:r w:rsidR="0017693E">
        <w:instrText>ADDIN CSL_CITATION {"citationItems":[{"id":"ITEM-1","itemData":{"id":"ITEM-1","issued":{"date-parts":[["0"]]},"title":"Man-Dun, Z., Xin-Jie, G., Shuang, L., Zhi-Dong, X., Li-Hua, Y. and Jian-Jun, Z., 2014. Fast Individual Facial Animation Framework Based on Motion Capture Data. Journal of Donghua University (English Edition), 1(3), 8.","type":"article-journal"},"uris":["http://www.mendeley.com/documents/?uuid=4bfc9f22-c317-4df3-bc63-1e4f507941d5"]}],"mendeley":{"formattedCitation":"[20]","plainTextFormattedCitation":"[20]","previouslyFormattedCitation":"[20]"},"properties":{"noteIndex":0},"schema":"https://github.com/citation-style-language/schema/raw/master/csl-citation.json"}</w:instrText>
      </w:r>
      <w:r w:rsidR="0017693E">
        <w:fldChar w:fldCharType="separate"/>
      </w:r>
      <w:r w:rsidR="0017693E" w:rsidRPr="0017693E">
        <w:rPr>
          <w:noProof/>
        </w:rPr>
        <w:t>[20]</w:t>
      </w:r>
      <w:r w:rsidR="0017693E">
        <w:fldChar w:fldCharType="end"/>
      </w:r>
      <w:r>
        <w:t xml:space="preserve">. A remarkable example of this technology can be seen in the real-time motion capture performance for </w:t>
      </w:r>
      <w:r w:rsidR="00CC4C18">
        <w:t>Hell blade</w:t>
      </w:r>
      <w:r>
        <w:t xml:space="preserve">: Senua’s Sacrifice Ninja Theory </w:t>
      </w:r>
      <w:r w:rsidR="0017693E">
        <w:fldChar w:fldCharType="begin" w:fldLock="1"/>
      </w:r>
      <w:r w:rsidR="0049477A">
        <w:instrText>ADDIN CSL_CITATION {"citationItems":[{"id":"ITEM-1","itemData":{"id":"ITEM-1","issued":{"date-parts":[["0"]]},"title":"Hellblade: Senua’s Sacrifice, 2017 [game]. Directed by Tameem Antoniades. UK: Ninja Theory.","type":"article-journal"},"uris":["http://www.mendeley.com/documents/?uuid=57b418db-7946-40d6-8b2d-2b1f683331d0"]}],"mendeley":{"formattedCitation":"[21]","plainTextFormattedCitation":"[21]","previouslyFormattedCitation":"[21]"},"properties":{"noteIndex":0},"schema":"https://github.com/citation-style-language/schema/raw/master/csl-citation.json"}</w:instrText>
      </w:r>
      <w:r w:rsidR="0017693E">
        <w:fldChar w:fldCharType="separate"/>
      </w:r>
      <w:r w:rsidR="0017693E" w:rsidRPr="0017693E">
        <w:rPr>
          <w:noProof/>
        </w:rPr>
        <w:t>[21]</w:t>
      </w:r>
      <w:r w:rsidR="0017693E">
        <w:fldChar w:fldCharType="end"/>
      </w:r>
      <w:r>
        <w:t>. However, this technology still requires considerable amount of efforts to set it up and clean it to make it ready for use, and facial nuances and micro expressions can still be difficult to achieve.</w:t>
      </w:r>
    </w:p>
    <w:p w14:paraId="43564EA9" w14:textId="61148C00" w:rsidR="00A8272B" w:rsidRDefault="00A8272B" w:rsidP="00E50831">
      <w:pPr>
        <w:pStyle w:val="ListParagraph"/>
      </w:pPr>
    </w:p>
    <w:p w14:paraId="6C4BB756" w14:textId="2FC54831" w:rsidR="00A8272B" w:rsidRDefault="00A8272B" w:rsidP="00E50831">
      <w:pPr>
        <w:pStyle w:val="ListParagraph"/>
      </w:pPr>
    </w:p>
    <w:p w14:paraId="0B91072F" w14:textId="2CFB2EFB" w:rsidR="00A8272B" w:rsidRDefault="00A8272B" w:rsidP="00CD18DC"/>
    <w:p w14:paraId="3B4611AD" w14:textId="0A20E00F" w:rsidR="00CD18DC" w:rsidRDefault="00CD18DC" w:rsidP="00CD18DC"/>
    <w:p w14:paraId="2A405A7F" w14:textId="01DC72B6" w:rsidR="00CD18DC" w:rsidRDefault="00CD18DC" w:rsidP="00CD18DC"/>
    <w:p w14:paraId="012968EB" w14:textId="2CAAA6B6" w:rsidR="00CD18DC" w:rsidRDefault="00CD18DC" w:rsidP="00CD18DC"/>
    <w:p w14:paraId="29CA6C74" w14:textId="55AF6AC1" w:rsidR="00CD18DC" w:rsidRDefault="00CD18DC" w:rsidP="00CD18DC"/>
    <w:p w14:paraId="459F50AE" w14:textId="0BE70E36" w:rsidR="00CD18DC" w:rsidRDefault="00CD18DC" w:rsidP="00CD18DC"/>
    <w:p w14:paraId="3A18EFC8" w14:textId="69B38E0A" w:rsidR="00CD18DC" w:rsidRDefault="00CD18DC" w:rsidP="00CD18DC"/>
    <w:p w14:paraId="285D134A" w14:textId="15B9C8D0" w:rsidR="00CD18DC" w:rsidRDefault="00CD18DC" w:rsidP="00CD18DC"/>
    <w:p w14:paraId="13599F9E" w14:textId="704D31E2" w:rsidR="00CD18DC" w:rsidRDefault="00CD18DC" w:rsidP="00CD18DC"/>
    <w:p w14:paraId="5C7FA1DD" w14:textId="27717161" w:rsidR="00CD18DC" w:rsidRDefault="00CD18DC" w:rsidP="00CD18DC"/>
    <w:p w14:paraId="461764C3" w14:textId="77777777" w:rsidR="00CD18DC" w:rsidRDefault="00CD18DC" w:rsidP="00CD18DC"/>
    <w:p w14:paraId="66AA458E" w14:textId="6398D0AA" w:rsidR="00A8272B" w:rsidRDefault="00A8272B" w:rsidP="0074662A"/>
    <w:p w14:paraId="57FB185D" w14:textId="296BF31E" w:rsidR="00A8272B" w:rsidRDefault="00A8272B" w:rsidP="00E50831">
      <w:pPr>
        <w:pStyle w:val="ListParagraph"/>
      </w:pPr>
    </w:p>
    <w:p w14:paraId="02D1E942" w14:textId="304E7087" w:rsidR="00A8272B" w:rsidRDefault="00A8272B" w:rsidP="00C658D1"/>
    <w:p w14:paraId="4C3FAFD4" w14:textId="063FFCA8" w:rsidR="0017693E" w:rsidRDefault="0017693E" w:rsidP="00E50831">
      <w:pPr>
        <w:pStyle w:val="ListParagraph"/>
      </w:pPr>
    </w:p>
    <w:p w14:paraId="5FCC69CF" w14:textId="40040D8E" w:rsidR="006813CE" w:rsidRDefault="006813CE" w:rsidP="00E50831">
      <w:pPr>
        <w:pStyle w:val="ListParagraph"/>
      </w:pPr>
    </w:p>
    <w:p w14:paraId="7688D4E1" w14:textId="7A5BA2D6" w:rsidR="006813CE" w:rsidRDefault="006813CE" w:rsidP="00E50831">
      <w:pPr>
        <w:pStyle w:val="ListParagraph"/>
      </w:pPr>
    </w:p>
    <w:p w14:paraId="2882E98C" w14:textId="414678CD" w:rsidR="006813CE" w:rsidRDefault="006813CE" w:rsidP="00E50831">
      <w:pPr>
        <w:pStyle w:val="ListParagraph"/>
      </w:pPr>
    </w:p>
    <w:p w14:paraId="47951B40" w14:textId="3E434ABB" w:rsidR="006813CE" w:rsidRDefault="006813CE" w:rsidP="00E50831">
      <w:pPr>
        <w:pStyle w:val="ListParagraph"/>
      </w:pPr>
    </w:p>
    <w:p w14:paraId="3696B1AA" w14:textId="4E2A9668" w:rsidR="006813CE" w:rsidRDefault="006813CE" w:rsidP="00E50831">
      <w:pPr>
        <w:pStyle w:val="ListParagraph"/>
      </w:pPr>
    </w:p>
    <w:p w14:paraId="52D8F0D7" w14:textId="77777777" w:rsidR="006813CE" w:rsidRDefault="006813CE" w:rsidP="00E50831">
      <w:pPr>
        <w:pStyle w:val="ListParagraph"/>
      </w:pPr>
    </w:p>
    <w:p w14:paraId="44703034" w14:textId="27C878EA" w:rsidR="00E50831" w:rsidRDefault="00E50831" w:rsidP="00E50831"/>
    <w:tbl>
      <w:tblPr>
        <w:tblStyle w:val="GridTable1Light"/>
        <w:tblW w:w="10975" w:type="dxa"/>
        <w:jc w:val="center"/>
        <w:tblLook w:val="04A0" w:firstRow="1" w:lastRow="0" w:firstColumn="1" w:lastColumn="0" w:noHBand="0" w:noVBand="1"/>
      </w:tblPr>
      <w:tblGrid>
        <w:gridCol w:w="2065"/>
        <w:gridCol w:w="4276"/>
        <w:gridCol w:w="4634"/>
      </w:tblGrid>
      <w:tr w:rsidR="00A8272B" w14:paraId="71567CCF" w14:textId="77777777" w:rsidTr="00826DFE">
        <w:trPr>
          <w:cnfStyle w:val="100000000000" w:firstRow="1" w:lastRow="0" w:firstColumn="0" w:lastColumn="0" w:oddVBand="0" w:evenVBand="0" w:oddHBand="0"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2065" w:type="dxa"/>
          </w:tcPr>
          <w:p w14:paraId="62750B01" w14:textId="4F20084C" w:rsidR="00A8272B" w:rsidRDefault="00A8272B" w:rsidP="00A8272B">
            <w:pPr>
              <w:jc w:val="center"/>
            </w:pPr>
            <w:r>
              <w:lastRenderedPageBreak/>
              <w:t>Technique</w:t>
            </w:r>
          </w:p>
        </w:tc>
        <w:tc>
          <w:tcPr>
            <w:tcW w:w="4276" w:type="dxa"/>
          </w:tcPr>
          <w:p w14:paraId="3F342005" w14:textId="77DD5DB1" w:rsidR="00A8272B" w:rsidRDefault="00A8272B" w:rsidP="00A8272B">
            <w:pPr>
              <w:jc w:val="center"/>
              <w:cnfStyle w:val="100000000000" w:firstRow="1" w:lastRow="0" w:firstColumn="0" w:lastColumn="0" w:oddVBand="0" w:evenVBand="0" w:oddHBand="0" w:evenHBand="0" w:firstRowFirstColumn="0" w:firstRowLastColumn="0" w:lastRowFirstColumn="0" w:lastRowLastColumn="0"/>
            </w:pPr>
            <w:r>
              <w:t>Pros</w:t>
            </w:r>
          </w:p>
        </w:tc>
        <w:tc>
          <w:tcPr>
            <w:tcW w:w="4634" w:type="dxa"/>
          </w:tcPr>
          <w:p w14:paraId="4DBD46EB" w14:textId="325065DB" w:rsidR="00A8272B" w:rsidRDefault="00A8272B" w:rsidP="00A8272B">
            <w:pPr>
              <w:jc w:val="center"/>
              <w:cnfStyle w:val="100000000000" w:firstRow="1" w:lastRow="0" w:firstColumn="0" w:lastColumn="0" w:oddVBand="0" w:evenVBand="0" w:oddHBand="0" w:evenHBand="0" w:firstRowFirstColumn="0" w:firstRowLastColumn="0" w:lastRowFirstColumn="0" w:lastRowLastColumn="0"/>
            </w:pPr>
            <w:r>
              <w:t>Cons</w:t>
            </w:r>
          </w:p>
        </w:tc>
      </w:tr>
      <w:tr w:rsidR="00A8272B" w14:paraId="0F52CBC3" w14:textId="77777777" w:rsidTr="00826DFE">
        <w:trPr>
          <w:trHeight w:val="1995"/>
          <w:jc w:val="center"/>
        </w:trPr>
        <w:tc>
          <w:tcPr>
            <w:cnfStyle w:val="001000000000" w:firstRow="0" w:lastRow="0" w:firstColumn="1" w:lastColumn="0" w:oddVBand="0" w:evenVBand="0" w:oddHBand="0" w:evenHBand="0" w:firstRowFirstColumn="0" w:firstRowLastColumn="0" w:lastRowFirstColumn="0" w:lastRowLastColumn="0"/>
            <w:tcW w:w="2065" w:type="dxa"/>
          </w:tcPr>
          <w:p w14:paraId="70357DA4" w14:textId="77777777" w:rsidR="00A8272B" w:rsidRDefault="00A8272B" w:rsidP="00A8272B">
            <w:pPr>
              <w:jc w:val="center"/>
            </w:pPr>
          </w:p>
          <w:p w14:paraId="618A48D7" w14:textId="77777777" w:rsidR="00A8272B" w:rsidRDefault="00A8272B" w:rsidP="00A8272B">
            <w:pPr>
              <w:jc w:val="center"/>
            </w:pPr>
          </w:p>
          <w:p w14:paraId="1DFF106E" w14:textId="4F21DF8F" w:rsidR="00A8272B" w:rsidRPr="00A8272B" w:rsidRDefault="00A8272B" w:rsidP="00A8272B">
            <w:pPr>
              <w:jc w:val="center"/>
              <w:rPr>
                <w:b w:val="0"/>
                <w:bCs w:val="0"/>
              </w:rPr>
            </w:pPr>
            <w:r w:rsidRPr="00A8272B">
              <w:rPr>
                <w:b w:val="0"/>
                <w:bCs w:val="0"/>
              </w:rPr>
              <w:t>Bone-based</w:t>
            </w:r>
          </w:p>
        </w:tc>
        <w:tc>
          <w:tcPr>
            <w:tcW w:w="4276" w:type="dxa"/>
          </w:tcPr>
          <w:p w14:paraId="21C8273A" w14:textId="77777777" w:rsidR="00A8272B" w:rsidRDefault="00A8272B" w:rsidP="00826DFE">
            <w:pPr>
              <w:pStyle w:val="ListParagraph"/>
              <w:numPr>
                <w:ilvl w:val="0"/>
                <w:numId w:val="29"/>
              </w:numPr>
              <w:cnfStyle w:val="000000000000" w:firstRow="0" w:lastRow="0" w:firstColumn="0" w:lastColumn="0" w:oddVBand="0" w:evenVBand="0" w:oddHBand="0" w:evenHBand="0" w:firstRowFirstColumn="0" w:firstRowLastColumn="0" w:lastRowFirstColumn="0" w:lastRowLastColumn="0"/>
            </w:pPr>
            <w:r>
              <w:t>Fast and efficient.</w:t>
            </w:r>
          </w:p>
          <w:p w14:paraId="102FA652" w14:textId="77777777" w:rsidR="00A8272B" w:rsidRDefault="00A8272B" w:rsidP="00826DFE">
            <w:pPr>
              <w:pStyle w:val="ListParagraph"/>
              <w:numPr>
                <w:ilvl w:val="0"/>
                <w:numId w:val="29"/>
              </w:numPr>
              <w:cnfStyle w:val="000000000000" w:firstRow="0" w:lastRow="0" w:firstColumn="0" w:lastColumn="0" w:oddVBand="0" w:evenVBand="0" w:oddHBand="0" w:evenHBand="0" w:firstRowFirstColumn="0" w:firstRowLastColumn="0" w:lastRowFirstColumn="0" w:lastRowLastColumn="0"/>
            </w:pPr>
            <w:r>
              <w:t>Intuitive (artist friendly).</w:t>
            </w:r>
          </w:p>
          <w:p w14:paraId="5D260FEB" w14:textId="7D2E6ED6" w:rsidR="00A8272B" w:rsidRPr="00A8272B" w:rsidRDefault="00A8272B" w:rsidP="00826DFE">
            <w:pPr>
              <w:pStyle w:val="ListParagraph"/>
              <w:numPr>
                <w:ilvl w:val="0"/>
                <w:numId w:val="29"/>
              </w:numPr>
              <w:cnfStyle w:val="000000000000" w:firstRow="0" w:lastRow="0" w:firstColumn="0" w:lastColumn="0" w:oddVBand="0" w:evenVBand="0" w:oddHBand="0" w:evenHBand="0" w:firstRowFirstColumn="0" w:firstRowLastColumn="0" w:lastRowFirstColumn="0" w:lastRowLastColumn="0"/>
            </w:pPr>
            <w:r>
              <w:t>Good for stylized models.</w:t>
            </w:r>
          </w:p>
        </w:tc>
        <w:tc>
          <w:tcPr>
            <w:tcW w:w="4634" w:type="dxa"/>
          </w:tcPr>
          <w:p w14:paraId="7C48B7BE" w14:textId="77777777" w:rsidR="00A8272B" w:rsidRDefault="00A8272B" w:rsidP="00826DFE">
            <w:pPr>
              <w:pStyle w:val="ListParagraph"/>
              <w:numPr>
                <w:ilvl w:val="0"/>
                <w:numId w:val="29"/>
              </w:numPr>
              <w:cnfStyle w:val="000000000000" w:firstRow="0" w:lastRow="0" w:firstColumn="0" w:lastColumn="0" w:oddVBand="0" w:evenVBand="0" w:oddHBand="0" w:evenHBand="0" w:firstRowFirstColumn="0" w:firstRowLastColumn="0" w:lastRowFirstColumn="0" w:lastRowLastColumn="0"/>
            </w:pPr>
            <w:r>
              <w:t>Limitation in details</w:t>
            </w:r>
          </w:p>
          <w:p w14:paraId="183DA0E9" w14:textId="360C5A3C" w:rsidR="00A8272B" w:rsidRPr="00A8272B" w:rsidRDefault="00A8272B" w:rsidP="00826DFE">
            <w:pPr>
              <w:pStyle w:val="ListParagraph"/>
              <w:numPr>
                <w:ilvl w:val="0"/>
                <w:numId w:val="29"/>
              </w:numPr>
              <w:cnfStyle w:val="000000000000" w:firstRow="0" w:lastRow="0" w:firstColumn="0" w:lastColumn="0" w:oddVBand="0" w:evenVBand="0" w:oddHBand="0" w:evenHBand="0" w:firstRowFirstColumn="0" w:firstRowLastColumn="0" w:lastRowFirstColumn="0" w:lastRowLastColumn="0"/>
            </w:pPr>
            <w:r>
              <w:t>Difficult to achieve realism by itself.</w:t>
            </w:r>
          </w:p>
        </w:tc>
      </w:tr>
      <w:tr w:rsidR="00A8272B" w14:paraId="5F1BFC08" w14:textId="77777777" w:rsidTr="00826DFE">
        <w:trPr>
          <w:trHeight w:val="1637"/>
          <w:jc w:val="center"/>
        </w:trPr>
        <w:tc>
          <w:tcPr>
            <w:cnfStyle w:val="001000000000" w:firstRow="0" w:lastRow="0" w:firstColumn="1" w:lastColumn="0" w:oddVBand="0" w:evenVBand="0" w:oddHBand="0" w:evenHBand="0" w:firstRowFirstColumn="0" w:firstRowLastColumn="0" w:lastRowFirstColumn="0" w:lastRowLastColumn="0"/>
            <w:tcW w:w="2065" w:type="dxa"/>
          </w:tcPr>
          <w:p w14:paraId="34D33A75" w14:textId="77777777" w:rsidR="00A8272B" w:rsidRDefault="00A8272B" w:rsidP="00A8272B">
            <w:pPr>
              <w:jc w:val="center"/>
            </w:pPr>
          </w:p>
          <w:p w14:paraId="2612CB68" w14:textId="77777777" w:rsidR="00A8272B" w:rsidRDefault="00A8272B" w:rsidP="00A8272B">
            <w:pPr>
              <w:jc w:val="center"/>
            </w:pPr>
          </w:p>
          <w:p w14:paraId="765FA565" w14:textId="2938552D" w:rsidR="00A8272B" w:rsidRPr="00A8272B" w:rsidRDefault="00A8272B" w:rsidP="00A8272B">
            <w:pPr>
              <w:jc w:val="center"/>
              <w:rPr>
                <w:b w:val="0"/>
                <w:bCs w:val="0"/>
              </w:rPr>
            </w:pPr>
            <w:r w:rsidRPr="00A8272B">
              <w:rPr>
                <w:b w:val="0"/>
                <w:bCs w:val="0"/>
              </w:rPr>
              <w:t>Blend</w:t>
            </w:r>
            <w:r w:rsidR="003E6574">
              <w:rPr>
                <w:b w:val="0"/>
                <w:bCs w:val="0"/>
              </w:rPr>
              <w:t xml:space="preserve"> </w:t>
            </w:r>
            <w:r w:rsidRPr="00A8272B">
              <w:rPr>
                <w:b w:val="0"/>
                <w:bCs w:val="0"/>
              </w:rPr>
              <w:t>shapes</w:t>
            </w:r>
          </w:p>
        </w:tc>
        <w:tc>
          <w:tcPr>
            <w:tcW w:w="4276" w:type="dxa"/>
          </w:tcPr>
          <w:p w14:paraId="0FB17709" w14:textId="77777777" w:rsidR="00A8272B" w:rsidRDefault="00A8272B" w:rsidP="00826DFE">
            <w:pPr>
              <w:pStyle w:val="ListParagraph"/>
              <w:numPr>
                <w:ilvl w:val="0"/>
                <w:numId w:val="30"/>
              </w:numPr>
              <w:cnfStyle w:val="000000000000" w:firstRow="0" w:lastRow="0" w:firstColumn="0" w:lastColumn="0" w:oddVBand="0" w:evenVBand="0" w:oddHBand="0" w:evenHBand="0" w:firstRowFirstColumn="0" w:firstRowLastColumn="0" w:lastRowFirstColumn="0" w:lastRowLastColumn="0"/>
            </w:pPr>
            <w:r>
              <w:t>Can bring a wide range of accurate expressions.</w:t>
            </w:r>
          </w:p>
          <w:p w14:paraId="51D8A64F" w14:textId="38C7C02D" w:rsidR="00A8272B" w:rsidRDefault="00A8272B" w:rsidP="00826DFE">
            <w:pPr>
              <w:pStyle w:val="ListParagraph"/>
              <w:numPr>
                <w:ilvl w:val="0"/>
                <w:numId w:val="30"/>
              </w:numPr>
              <w:cnfStyle w:val="000000000000" w:firstRow="0" w:lastRow="0" w:firstColumn="0" w:lastColumn="0" w:oddVBand="0" w:evenVBand="0" w:oddHBand="0" w:evenHBand="0" w:firstRowFirstColumn="0" w:firstRowLastColumn="0" w:lastRowFirstColumn="0" w:lastRowLastColumn="0"/>
            </w:pPr>
            <w:r>
              <w:t xml:space="preserve">Works well together with </w:t>
            </w:r>
            <w:r w:rsidR="00CC4C18">
              <w:t>bone-based</w:t>
            </w:r>
            <w:r>
              <w:t xml:space="preserve"> systems</w:t>
            </w:r>
          </w:p>
          <w:p w14:paraId="4E58FE50" w14:textId="2689CEE2" w:rsidR="00A8272B" w:rsidRPr="00A8272B" w:rsidRDefault="00A8272B" w:rsidP="00826DFE">
            <w:pPr>
              <w:pStyle w:val="ListParagraph"/>
              <w:numPr>
                <w:ilvl w:val="0"/>
                <w:numId w:val="30"/>
              </w:numPr>
              <w:cnfStyle w:val="000000000000" w:firstRow="0" w:lastRow="0" w:firstColumn="0" w:lastColumn="0" w:oddVBand="0" w:evenVBand="0" w:oddHBand="0" w:evenHBand="0" w:firstRowFirstColumn="0" w:firstRowLastColumn="0" w:lastRowFirstColumn="0" w:lastRowLastColumn="0"/>
            </w:pPr>
            <w:r>
              <w:t>Works well for both stylized and realistic models.</w:t>
            </w:r>
          </w:p>
        </w:tc>
        <w:tc>
          <w:tcPr>
            <w:tcW w:w="4634" w:type="dxa"/>
          </w:tcPr>
          <w:p w14:paraId="117BDE5C" w14:textId="77777777" w:rsidR="00A8272B" w:rsidRDefault="00A8272B" w:rsidP="00826DFE">
            <w:pPr>
              <w:pStyle w:val="ListParagraph"/>
              <w:numPr>
                <w:ilvl w:val="0"/>
                <w:numId w:val="30"/>
              </w:numPr>
              <w:cnfStyle w:val="000000000000" w:firstRow="0" w:lastRow="0" w:firstColumn="0" w:lastColumn="0" w:oddVBand="0" w:evenVBand="0" w:oddHBand="0" w:evenHBand="0" w:firstRowFirstColumn="0" w:firstRowLastColumn="0" w:lastRowFirstColumn="0" w:lastRowLastColumn="0"/>
            </w:pPr>
            <w:r>
              <w:t>Computationally expensive.</w:t>
            </w:r>
          </w:p>
          <w:p w14:paraId="37848F2B" w14:textId="1E5475CF" w:rsidR="00A8272B" w:rsidRDefault="00A8272B" w:rsidP="00826DFE">
            <w:pPr>
              <w:pStyle w:val="ListParagraph"/>
              <w:numPr>
                <w:ilvl w:val="0"/>
                <w:numId w:val="30"/>
              </w:numPr>
              <w:cnfStyle w:val="000000000000" w:firstRow="0" w:lastRow="0" w:firstColumn="0" w:lastColumn="0" w:oddVBand="0" w:evenVBand="0" w:oddHBand="0" w:evenHBand="0" w:firstRowFirstColumn="0" w:firstRowLastColumn="0" w:lastRowFirstColumn="0" w:lastRowLastColumn="0"/>
            </w:pPr>
            <w:r>
              <w:t>Needs large collection of blend</w:t>
            </w:r>
            <w:r w:rsidR="003E6574">
              <w:t xml:space="preserve"> </w:t>
            </w:r>
            <w:r>
              <w:t>shapes to work well.</w:t>
            </w:r>
          </w:p>
          <w:p w14:paraId="47212F2F" w14:textId="1577BACE" w:rsidR="00A8272B" w:rsidRPr="00A8272B" w:rsidRDefault="00A8272B" w:rsidP="00826DFE">
            <w:pPr>
              <w:pStyle w:val="ListParagraph"/>
              <w:numPr>
                <w:ilvl w:val="0"/>
                <w:numId w:val="30"/>
              </w:numPr>
              <w:cnfStyle w:val="000000000000" w:firstRow="0" w:lastRow="0" w:firstColumn="0" w:lastColumn="0" w:oddVBand="0" w:evenVBand="0" w:oddHBand="0" w:evenHBand="0" w:firstRowFirstColumn="0" w:firstRowLastColumn="0" w:lastRowFirstColumn="0" w:lastRowLastColumn="0"/>
            </w:pPr>
            <w:r>
              <w:t>High level of artist effort.</w:t>
            </w:r>
          </w:p>
        </w:tc>
      </w:tr>
      <w:tr w:rsidR="00A8272B" w14:paraId="55B72008" w14:textId="77777777" w:rsidTr="00826DFE">
        <w:trPr>
          <w:trHeight w:val="2123"/>
          <w:jc w:val="center"/>
        </w:trPr>
        <w:tc>
          <w:tcPr>
            <w:cnfStyle w:val="001000000000" w:firstRow="0" w:lastRow="0" w:firstColumn="1" w:lastColumn="0" w:oddVBand="0" w:evenVBand="0" w:oddHBand="0" w:evenHBand="0" w:firstRowFirstColumn="0" w:firstRowLastColumn="0" w:lastRowFirstColumn="0" w:lastRowLastColumn="0"/>
            <w:tcW w:w="2065" w:type="dxa"/>
          </w:tcPr>
          <w:p w14:paraId="4856F0D1" w14:textId="77777777" w:rsidR="00826DFE" w:rsidRDefault="00826DFE" w:rsidP="00A8272B">
            <w:pPr>
              <w:jc w:val="center"/>
            </w:pPr>
          </w:p>
          <w:p w14:paraId="12161661" w14:textId="77777777" w:rsidR="00826DFE" w:rsidRDefault="00826DFE" w:rsidP="00A8272B">
            <w:pPr>
              <w:jc w:val="center"/>
            </w:pPr>
          </w:p>
          <w:p w14:paraId="6E72A325" w14:textId="77777777" w:rsidR="00826DFE" w:rsidRDefault="00826DFE" w:rsidP="00A8272B">
            <w:pPr>
              <w:jc w:val="center"/>
            </w:pPr>
          </w:p>
          <w:p w14:paraId="4FA0B691" w14:textId="746554C9" w:rsidR="00A8272B" w:rsidRPr="00826DFE" w:rsidRDefault="00826DFE" w:rsidP="00A8272B">
            <w:pPr>
              <w:jc w:val="center"/>
              <w:rPr>
                <w:b w:val="0"/>
                <w:bCs w:val="0"/>
              </w:rPr>
            </w:pPr>
            <w:r w:rsidRPr="00826DFE">
              <w:rPr>
                <w:b w:val="0"/>
                <w:bCs w:val="0"/>
              </w:rPr>
              <w:t>Physics-based</w:t>
            </w:r>
          </w:p>
        </w:tc>
        <w:tc>
          <w:tcPr>
            <w:tcW w:w="4276" w:type="dxa"/>
          </w:tcPr>
          <w:p w14:paraId="089F417E" w14:textId="77777777" w:rsidR="00826DFE" w:rsidRDefault="00826DFE" w:rsidP="00826DFE">
            <w:pPr>
              <w:pStyle w:val="ListParagraph"/>
              <w:cnfStyle w:val="000000000000" w:firstRow="0" w:lastRow="0" w:firstColumn="0" w:lastColumn="0" w:oddVBand="0" w:evenVBand="0" w:oddHBand="0" w:evenHBand="0" w:firstRowFirstColumn="0" w:firstRowLastColumn="0" w:lastRowFirstColumn="0" w:lastRowLastColumn="0"/>
            </w:pPr>
          </w:p>
          <w:p w14:paraId="7A5780A6" w14:textId="43149B86" w:rsidR="00A8272B" w:rsidRDefault="00826DFE" w:rsidP="00826DFE">
            <w:pPr>
              <w:pStyle w:val="ListParagraph"/>
              <w:numPr>
                <w:ilvl w:val="0"/>
                <w:numId w:val="31"/>
              </w:numPr>
              <w:cnfStyle w:val="000000000000" w:firstRow="0" w:lastRow="0" w:firstColumn="0" w:lastColumn="0" w:oddVBand="0" w:evenVBand="0" w:oddHBand="0" w:evenHBand="0" w:firstRowFirstColumn="0" w:firstRowLastColumn="0" w:lastRowFirstColumn="0" w:lastRowLastColumn="0"/>
            </w:pPr>
            <w:r>
              <w:t>High level of accuracy (anatomically correct).</w:t>
            </w:r>
          </w:p>
          <w:p w14:paraId="1C5C9D95" w14:textId="77777777" w:rsidR="00826DFE" w:rsidRDefault="00826DFE" w:rsidP="00826DFE">
            <w:pPr>
              <w:pStyle w:val="ListParagraph"/>
              <w:numPr>
                <w:ilvl w:val="0"/>
                <w:numId w:val="31"/>
              </w:numPr>
              <w:cnfStyle w:val="000000000000" w:firstRow="0" w:lastRow="0" w:firstColumn="0" w:lastColumn="0" w:oddVBand="0" w:evenVBand="0" w:oddHBand="0" w:evenHBand="0" w:firstRowFirstColumn="0" w:firstRowLastColumn="0" w:lastRowFirstColumn="0" w:lastRowLastColumn="0"/>
            </w:pPr>
            <w:r>
              <w:t>Able to simulate anatomical properties such as fat and skin tissue.</w:t>
            </w:r>
          </w:p>
          <w:p w14:paraId="6388B596" w14:textId="52A5E66C" w:rsidR="00826DFE" w:rsidRPr="00A8272B" w:rsidRDefault="00826DFE" w:rsidP="00826DFE">
            <w:pPr>
              <w:pStyle w:val="ListParagraph"/>
              <w:numPr>
                <w:ilvl w:val="0"/>
                <w:numId w:val="31"/>
              </w:numPr>
              <w:cnfStyle w:val="000000000000" w:firstRow="0" w:lastRow="0" w:firstColumn="0" w:lastColumn="0" w:oddVBand="0" w:evenVBand="0" w:oddHBand="0" w:evenHBand="0" w:firstRowFirstColumn="0" w:firstRowLastColumn="0" w:lastRowFirstColumn="0" w:lastRowLastColumn="0"/>
            </w:pPr>
            <w:r>
              <w:t>Good for realistic models.</w:t>
            </w:r>
          </w:p>
        </w:tc>
        <w:tc>
          <w:tcPr>
            <w:tcW w:w="4634" w:type="dxa"/>
          </w:tcPr>
          <w:p w14:paraId="39F9E6B6" w14:textId="77777777" w:rsidR="00826DFE" w:rsidRDefault="00826DFE" w:rsidP="00826DFE">
            <w:pPr>
              <w:pStyle w:val="ListParagraph"/>
              <w:cnfStyle w:val="000000000000" w:firstRow="0" w:lastRow="0" w:firstColumn="0" w:lastColumn="0" w:oddVBand="0" w:evenVBand="0" w:oddHBand="0" w:evenHBand="0" w:firstRowFirstColumn="0" w:firstRowLastColumn="0" w:lastRowFirstColumn="0" w:lastRowLastColumn="0"/>
            </w:pPr>
          </w:p>
          <w:p w14:paraId="041AA48D" w14:textId="0886E488" w:rsidR="00A8272B" w:rsidRDefault="00826DFE" w:rsidP="00826DFE">
            <w:pPr>
              <w:pStyle w:val="ListParagraph"/>
              <w:numPr>
                <w:ilvl w:val="0"/>
                <w:numId w:val="31"/>
              </w:numPr>
              <w:cnfStyle w:val="000000000000" w:firstRow="0" w:lastRow="0" w:firstColumn="0" w:lastColumn="0" w:oddVBand="0" w:evenVBand="0" w:oddHBand="0" w:evenHBand="0" w:firstRowFirstColumn="0" w:firstRowLastColumn="0" w:lastRowFirstColumn="0" w:lastRowLastColumn="0"/>
            </w:pPr>
            <w:r>
              <w:t>Computationally expensive.</w:t>
            </w:r>
          </w:p>
          <w:p w14:paraId="2384CCA6" w14:textId="77777777" w:rsidR="00826DFE" w:rsidRDefault="00826DFE" w:rsidP="00826DFE">
            <w:pPr>
              <w:pStyle w:val="ListParagraph"/>
              <w:numPr>
                <w:ilvl w:val="0"/>
                <w:numId w:val="31"/>
              </w:numPr>
              <w:cnfStyle w:val="000000000000" w:firstRow="0" w:lastRow="0" w:firstColumn="0" w:lastColumn="0" w:oddVBand="0" w:evenVBand="0" w:oddHBand="0" w:evenHBand="0" w:firstRowFirstColumn="0" w:firstRowLastColumn="0" w:lastRowFirstColumn="0" w:lastRowLastColumn="0"/>
            </w:pPr>
            <w:r>
              <w:t>Difficult to achieve realistic results.</w:t>
            </w:r>
          </w:p>
          <w:p w14:paraId="0EAB1E53" w14:textId="3BDC3598" w:rsidR="00826DFE" w:rsidRPr="00A8272B" w:rsidRDefault="00826DFE" w:rsidP="00826DFE">
            <w:pPr>
              <w:pStyle w:val="ListParagraph"/>
              <w:numPr>
                <w:ilvl w:val="0"/>
                <w:numId w:val="31"/>
              </w:numPr>
              <w:cnfStyle w:val="000000000000" w:firstRow="0" w:lastRow="0" w:firstColumn="0" w:lastColumn="0" w:oddVBand="0" w:evenVBand="0" w:oddHBand="0" w:evenHBand="0" w:firstRowFirstColumn="0" w:firstRowLastColumn="0" w:lastRowFirstColumn="0" w:lastRowLastColumn="0"/>
            </w:pPr>
            <w:r>
              <w:t>High level of technical effort.</w:t>
            </w:r>
          </w:p>
        </w:tc>
      </w:tr>
      <w:tr w:rsidR="00A8272B" w14:paraId="1A1E7D79" w14:textId="77777777" w:rsidTr="00826DFE">
        <w:trPr>
          <w:trHeight w:val="2780"/>
          <w:jc w:val="center"/>
        </w:trPr>
        <w:tc>
          <w:tcPr>
            <w:cnfStyle w:val="001000000000" w:firstRow="0" w:lastRow="0" w:firstColumn="1" w:lastColumn="0" w:oddVBand="0" w:evenVBand="0" w:oddHBand="0" w:evenHBand="0" w:firstRowFirstColumn="0" w:firstRowLastColumn="0" w:lastRowFirstColumn="0" w:lastRowLastColumn="0"/>
            <w:tcW w:w="2065" w:type="dxa"/>
          </w:tcPr>
          <w:p w14:paraId="6A6D8CA6" w14:textId="77777777" w:rsidR="00826DFE" w:rsidRDefault="00826DFE" w:rsidP="00A8272B">
            <w:pPr>
              <w:jc w:val="center"/>
            </w:pPr>
          </w:p>
          <w:p w14:paraId="7A28A86A" w14:textId="77777777" w:rsidR="00826DFE" w:rsidRDefault="00826DFE" w:rsidP="00A8272B">
            <w:pPr>
              <w:jc w:val="center"/>
            </w:pPr>
          </w:p>
          <w:p w14:paraId="0373E1E3" w14:textId="77777777" w:rsidR="00826DFE" w:rsidRDefault="00826DFE" w:rsidP="00A8272B">
            <w:pPr>
              <w:jc w:val="center"/>
            </w:pPr>
          </w:p>
          <w:p w14:paraId="6D54B07D" w14:textId="04D1E612" w:rsidR="00A8272B" w:rsidRPr="00826DFE" w:rsidRDefault="00826DFE" w:rsidP="00A8272B">
            <w:pPr>
              <w:jc w:val="center"/>
              <w:rPr>
                <w:b w:val="0"/>
                <w:bCs w:val="0"/>
              </w:rPr>
            </w:pPr>
            <w:r w:rsidRPr="00826DFE">
              <w:rPr>
                <w:b w:val="0"/>
                <w:bCs w:val="0"/>
              </w:rPr>
              <w:t>Muscle systems</w:t>
            </w:r>
          </w:p>
        </w:tc>
        <w:tc>
          <w:tcPr>
            <w:tcW w:w="4276" w:type="dxa"/>
          </w:tcPr>
          <w:p w14:paraId="25D198F1" w14:textId="77777777" w:rsidR="00826DFE" w:rsidRDefault="00826DFE" w:rsidP="00826DFE">
            <w:pPr>
              <w:pStyle w:val="ListParagraph"/>
              <w:cnfStyle w:val="000000000000" w:firstRow="0" w:lastRow="0" w:firstColumn="0" w:lastColumn="0" w:oddVBand="0" w:evenVBand="0" w:oddHBand="0" w:evenHBand="0" w:firstRowFirstColumn="0" w:firstRowLastColumn="0" w:lastRowFirstColumn="0" w:lastRowLastColumn="0"/>
            </w:pPr>
          </w:p>
          <w:p w14:paraId="541DA6C3" w14:textId="28F3A36F" w:rsidR="00A8272B" w:rsidRDefault="00826DFE" w:rsidP="00826DFE">
            <w:pPr>
              <w:pStyle w:val="ListParagraph"/>
              <w:numPr>
                <w:ilvl w:val="0"/>
                <w:numId w:val="32"/>
              </w:numPr>
              <w:cnfStyle w:val="000000000000" w:firstRow="0" w:lastRow="0" w:firstColumn="0" w:lastColumn="0" w:oddVBand="0" w:evenVBand="0" w:oddHBand="0" w:evenHBand="0" w:firstRowFirstColumn="0" w:firstRowLastColumn="0" w:lastRowFirstColumn="0" w:lastRowLastColumn="0"/>
            </w:pPr>
            <w:r>
              <w:t>High level of accuracy (anatomically correct).</w:t>
            </w:r>
          </w:p>
          <w:p w14:paraId="21FE3D46" w14:textId="77777777" w:rsidR="00826DFE" w:rsidRDefault="00826DFE" w:rsidP="00826DFE">
            <w:pPr>
              <w:pStyle w:val="ListParagraph"/>
              <w:numPr>
                <w:ilvl w:val="0"/>
                <w:numId w:val="32"/>
              </w:numPr>
              <w:cnfStyle w:val="000000000000" w:firstRow="0" w:lastRow="0" w:firstColumn="0" w:lastColumn="0" w:oddVBand="0" w:evenVBand="0" w:oddHBand="0" w:evenHBand="0" w:firstRowFirstColumn="0" w:firstRowLastColumn="0" w:lastRowFirstColumn="0" w:lastRowLastColumn="0"/>
            </w:pPr>
            <w:r>
              <w:t>Works well together with additional physics-based simulations (i.e. fat jiggling).</w:t>
            </w:r>
          </w:p>
          <w:p w14:paraId="6503A697" w14:textId="7104CCC4" w:rsidR="00826DFE" w:rsidRPr="00A8272B" w:rsidRDefault="00826DFE" w:rsidP="00826DFE">
            <w:pPr>
              <w:pStyle w:val="ListParagraph"/>
              <w:numPr>
                <w:ilvl w:val="0"/>
                <w:numId w:val="32"/>
              </w:numPr>
              <w:cnfStyle w:val="000000000000" w:firstRow="0" w:lastRow="0" w:firstColumn="0" w:lastColumn="0" w:oddVBand="0" w:evenVBand="0" w:oddHBand="0" w:evenHBand="0" w:firstRowFirstColumn="0" w:firstRowLastColumn="0" w:lastRowFirstColumn="0" w:lastRowLastColumn="0"/>
            </w:pPr>
            <w:r>
              <w:t>Good for realistic models.</w:t>
            </w:r>
          </w:p>
        </w:tc>
        <w:tc>
          <w:tcPr>
            <w:tcW w:w="4634" w:type="dxa"/>
          </w:tcPr>
          <w:p w14:paraId="12D1751F" w14:textId="77777777" w:rsidR="00826DFE" w:rsidRDefault="00826DFE" w:rsidP="00826DFE">
            <w:pPr>
              <w:pStyle w:val="ListParagraph"/>
              <w:cnfStyle w:val="000000000000" w:firstRow="0" w:lastRow="0" w:firstColumn="0" w:lastColumn="0" w:oddVBand="0" w:evenVBand="0" w:oddHBand="0" w:evenHBand="0" w:firstRowFirstColumn="0" w:firstRowLastColumn="0" w:lastRowFirstColumn="0" w:lastRowLastColumn="0"/>
            </w:pPr>
          </w:p>
          <w:p w14:paraId="79FEE26E" w14:textId="74E51131" w:rsidR="00A8272B" w:rsidRDefault="00826DFE" w:rsidP="00826DFE">
            <w:pPr>
              <w:pStyle w:val="ListParagraph"/>
              <w:numPr>
                <w:ilvl w:val="0"/>
                <w:numId w:val="32"/>
              </w:numPr>
              <w:cnfStyle w:val="000000000000" w:firstRow="0" w:lastRow="0" w:firstColumn="0" w:lastColumn="0" w:oddVBand="0" w:evenVBand="0" w:oddHBand="0" w:evenHBand="0" w:firstRowFirstColumn="0" w:firstRowLastColumn="0" w:lastRowFirstColumn="0" w:lastRowLastColumn="0"/>
            </w:pPr>
            <w:r>
              <w:t>Difficult to achieve realistic results.</w:t>
            </w:r>
          </w:p>
          <w:p w14:paraId="58B197C5" w14:textId="77777777" w:rsidR="00826DFE" w:rsidRDefault="00826DFE" w:rsidP="00826DFE">
            <w:pPr>
              <w:pStyle w:val="ListParagraph"/>
              <w:numPr>
                <w:ilvl w:val="0"/>
                <w:numId w:val="32"/>
              </w:numPr>
              <w:cnfStyle w:val="000000000000" w:firstRow="0" w:lastRow="0" w:firstColumn="0" w:lastColumn="0" w:oddVBand="0" w:evenVBand="0" w:oddHBand="0" w:evenHBand="0" w:firstRowFirstColumn="0" w:firstRowLastColumn="0" w:lastRowFirstColumn="0" w:lastRowLastColumn="0"/>
            </w:pPr>
            <w:r>
              <w:t>Needs large collection of muscles to work well.</w:t>
            </w:r>
          </w:p>
          <w:p w14:paraId="581AE05F" w14:textId="46F76CBE" w:rsidR="00826DFE" w:rsidRPr="00A8272B" w:rsidRDefault="00826DFE" w:rsidP="00826DFE">
            <w:pPr>
              <w:pStyle w:val="ListParagraph"/>
              <w:numPr>
                <w:ilvl w:val="0"/>
                <w:numId w:val="32"/>
              </w:numPr>
              <w:cnfStyle w:val="000000000000" w:firstRow="0" w:lastRow="0" w:firstColumn="0" w:lastColumn="0" w:oddVBand="0" w:evenVBand="0" w:oddHBand="0" w:evenHBand="0" w:firstRowFirstColumn="0" w:firstRowLastColumn="0" w:lastRowFirstColumn="0" w:lastRowLastColumn="0"/>
            </w:pPr>
            <w:r>
              <w:t>High level of technical and artist effort.</w:t>
            </w:r>
          </w:p>
        </w:tc>
      </w:tr>
      <w:tr w:rsidR="00A8272B" w14:paraId="12C1103B" w14:textId="77777777" w:rsidTr="00826DFE">
        <w:trPr>
          <w:trHeight w:val="3860"/>
          <w:jc w:val="center"/>
        </w:trPr>
        <w:tc>
          <w:tcPr>
            <w:cnfStyle w:val="001000000000" w:firstRow="0" w:lastRow="0" w:firstColumn="1" w:lastColumn="0" w:oddVBand="0" w:evenVBand="0" w:oddHBand="0" w:evenHBand="0" w:firstRowFirstColumn="0" w:firstRowLastColumn="0" w:lastRowFirstColumn="0" w:lastRowLastColumn="0"/>
            <w:tcW w:w="2065" w:type="dxa"/>
          </w:tcPr>
          <w:p w14:paraId="4C090FF2" w14:textId="77777777" w:rsidR="00826DFE" w:rsidRDefault="00826DFE" w:rsidP="00A8272B">
            <w:pPr>
              <w:jc w:val="center"/>
            </w:pPr>
          </w:p>
          <w:p w14:paraId="5CD21303" w14:textId="77777777" w:rsidR="00826DFE" w:rsidRDefault="00826DFE" w:rsidP="00A8272B">
            <w:pPr>
              <w:jc w:val="center"/>
            </w:pPr>
          </w:p>
          <w:p w14:paraId="1297B158" w14:textId="77777777" w:rsidR="00826DFE" w:rsidRDefault="00826DFE" w:rsidP="00A8272B">
            <w:pPr>
              <w:jc w:val="center"/>
            </w:pPr>
          </w:p>
          <w:p w14:paraId="749EE450" w14:textId="77777777" w:rsidR="00826DFE" w:rsidRDefault="00826DFE" w:rsidP="00A8272B">
            <w:pPr>
              <w:jc w:val="center"/>
            </w:pPr>
          </w:p>
          <w:p w14:paraId="2C3DFDFD" w14:textId="77777777" w:rsidR="00826DFE" w:rsidRDefault="00826DFE" w:rsidP="00A8272B">
            <w:pPr>
              <w:jc w:val="center"/>
            </w:pPr>
          </w:p>
          <w:p w14:paraId="1EC04015" w14:textId="3B6EFF1E" w:rsidR="00A8272B" w:rsidRPr="00826DFE" w:rsidRDefault="00826DFE" w:rsidP="00A8272B">
            <w:pPr>
              <w:jc w:val="center"/>
              <w:rPr>
                <w:b w:val="0"/>
                <w:bCs w:val="0"/>
              </w:rPr>
            </w:pPr>
            <w:r w:rsidRPr="00826DFE">
              <w:rPr>
                <w:b w:val="0"/>
                <w:bCs w:val="0"/>
              </w:rPr>
              <w:t>Motion capture</w:t>
            </w:r>
          </w:p>
        </w:tc>
        <w:tc>
          <w:tcPr>
            <w:tcW w:w="4276" w:type="dxa"/>
          </w:tcPr>
          <w:p w14:paraId="68C46A4B" w14:textId="77777777" w:rsidR="00826DFE" w:rsidRDefault="00826DFE" w:rsidP="00826DFE">
            <w:pPr>
              <w:pStyle w:val="ListParagraph"/>
              <w:cnfStyle w:val="000000000000" w:firstRow="0" w:lastRow="0" w:firstColumn="0" w:lastColumn="0" w:oddVBand="0" w:evenVBand="0" w:oddHBand="0" w:evenHBand="0" w:firstRowFirstColumn="0" w:firstRowLastColumn="0" w:lastRowFirstColumn="0" w:lastRowLastColumn="0"/>
            </w:pPr>
          </w:p>
          <w:p w14:paraId="75D0577C" w14:textId="5BAF2251" w:rsidR="00A8272B" w:rsidRDefault="00826DFE" w:rsidP="00826DFE">
            <w:pPr>
              <w:pStyle w:val="ListParagraph"/>
              <w:numPr>
                <w:ilvl w:val="0"/>
                <w:numId w:val="33"/>
              </w:numPr>
              <w:cnfStyle w:val="000000000000" w:firstRow="0" w:lastRow="0" w:firstColumn="0" w:lastColumn="0" w:oddVBand="0" w:evenVBand="0" w:oddHBand="0" w:evenHBand="0" w:firstRowFirstColumn="0" w:firstRowLastColumn="0" w:lastRowFirstColumn="0" w:lastRowLastColumn="0"/>
            </w:pPr>
            <w:r>
              <w:t>Based on actor performance.</w:t>
            </w:r>
          </w:p>
          <w:p w14:paraId="20D64119" w14:textId="77777777" w:rsidR="00826DFE" w:rsidRDefault="00826DFE" w:rsidP="00826DFE">
            <w:pPr>
              <w:pStyle w:val="ListParagraph"/>
              <w:numPr>
                <w:ilvl w:val="0"/>
                <w:numId w:val="33"/>
              </w:numPr>
              <w:cnfStyle w:val="000000000000" w:firstRow="0" w:lastRow="0" w:firstColumn="0" w:lastColumn="0" w:oddVBand="0" w:evenVBand="0" w:oddHBand="0" w:evenHBand="0" w:firstRowFirstColumn="0" w:firstRowLastColumn="0" w:lastRowFirstColumn="0" w:lastRowLastColumn="0"/>
            </w:pPr>
            <w:r>
              <w:t>Able to capture subtle movements.</w:t>
            </w:r>
          </w:p>
          <w:p w14:paraId="50673726" w14:textId="1D37CC0A" w:rsidR="00826DFE" w:rsidRPr="00A8272B" w:rsidRDefault="00826DFE" w:rsidP="00826DFE">
            <w:pPr>
              <w:pStyle w:val="ListParagraph"/>
              <w:numPr>
                <w:ilvl w:val="0"/>
                <w:numId w:val="33"/>
              </w:numPr>
              <w:cnfStyle w:val="000000000000" w:firstRow="0" w:lastRow="0" w:firstColumn="0" w:lastColumn="0" w:oddVBand="0" w:evenVBand="0" w:oddHBand="0" w:evenHBand="0" w:firstRowFirstColumn="0" w:firstRowLastColumn="0" w:lastRowFirstColumn="0" w:lastRowLastColumn="0"/>
            </w:pPr>
            <w:r>
              <w:t>Works well for both stylized and realistic models.</w:t>
            </w:r>
          </w:p>
        </w:tc>
        <w:tc>
          <w:tcPr>
            <w:tcW w:w="4634" w:type="dxa"/>
          </w:tcPr>
          <w:p w14:paraId="6603557E" w14:textId="77777777" w:rsidR="00826DFE" w:rsidRDefault="00826DFE" w:rsidP="00826DFE">
            <w:pPr>
              <w:pStyle w:val="ListParagraph"/>
              <w:cnfStyle w:val="000000000000" w:firstRow="0" w:lastRow="0" w:firstColumn="0" w:lastColumn="0" w:oddVBand="0" w:evenVBand="0" w:oddHBand="0" w:evenHBand="0" w:firstRowFirstColumn="0" w:firstRowLastColumn="0" w:lastRowFirstColumn="0" w:lastRowLastColumn="0"/>
            </w:pPr>
          </w:p>
          <w:p w14:paraId="271F08E0" w14:textId="522EBC87" w:rsidR="00A8272B" w:rsidRDefault="00826DFE" w:rsidP="00826DFE">
            <w:pPr>
              <w:pStyle w:val="ListParagraph"/>
              <w:numPr>
                <w:ilvl w:val="0"/>
                <w:numId w:val="33"/>
              </w:numPr>
              <w:cnfStyle w:val="000000000000" w:firstRow="0" w:lastRow="0" w:firstColumn="0" w:lastColumn="0" w:oddVBand="0" w:evenVBand="0" w:oddHBand="0" w:evenHBand="0" w:firstRowFirstColumn="0" w:firstRowLastColumn="0" w:lastRowFirstColumn="0" w:lastRowLastColumn="0"/>
            </w:pPr>
            <w:r>
              <w:t>Difficult to transfer data without losing accuracy.</w:t>
            </w:r>
          </w:p>
          <w:p w14:paraId="57B5B851" w14:textId="77777777" w:rsidR="00826DFE" w:rsidRDefault="00826DFE" w:rsidP="00826DFE">
            <w:pPr>
              <w:pStyle w:val="ListParagraph"/>
              <w:numPr>
                <w:ilvl w:val="0"/>
                <w:numId w:val="33"/>
              </w:numPr>
              <w:cnfStyle w:val="000000000000" w:firstRow="0" w:lastRow="0" w:firstColumn="0" w:lastColumn="0" w:oddVBand="0" w:evenVBand="0" w:oddHBand="0" w:evenHBand="0" w:firstRowFirstColumn="0" w:firstRowLastColumn="0" w:lastRowFirstColumn="0" w:lastRowLastColumn="0"/>
            </w:pPr>
            <w:r>
              <w:t>Might introduce noise during capture process.</w:t>
            </w:r>
          </w:p>
          <w:p w14:paraId="22BB9E9F" w14:textId="7A3FE859" w:rsidR="00826DFE" w:rsidRPr="00A8272B" w:rsidRDefault="00826DFE" w:rsidP="00826DFE">
            <w:pPr>
              <w:pStyle w:val="ListParagraph"/>
              <w:keepNext/>
              <w:numPr>
                <w:ilvl w:val="0"/>
                <w:numId w:val="33"/>
              </w:numPr>
              <w:cnfStyle w:val="000000000000" w:firstRow="0" w:lastRow="0" w:firstColumn="0" w:lastColumn="0" w:oddVBand="0" w:evenVBand="0" w:oddHBand="0" w:evenHBand="0" w:firstRowFirstColumn="0" w:firstRowLastColumn="0" w:lastRowFirstColumn="0" w:lastRowLastColumn="0"/>
            </w:pPr>
            <w:r>
              <w:t>High level of technical effort.</w:t>
            </w:r>
          </w:p>
        </w:tc>
      </w:tr>
    </w:tbl>
    <w:p w14:paraId="7A87D1E6" w14:textId="7B34CB5D" w:rsidR="00A8272B" w:rsidRPr="00E50831" w:rsidRDefault="00826DFE" w:rsidP="00826DFE">
      <w:pPr>
        <w:pStyle w:val="Caption"/>
      </w:pPr>
      <w:bookmarkStart w:id="19" w:name="_Toc48107722"/>
      <w:r>
        <w:t xml:space="preserve">Figure </w:t>
      </w:r>
      <w:fldSimple w:instr=" SEQ Figure \* ARABIC ">
        <w:r w:rsidR="003F3523">
          <w:rPr>
            <w:noProof/>
          </w:rPr>
          <w:t>3</w:t>
        </w:r>
      </w:fldSimple>
      <w:r>
        <w:t xml:space="preserve">. </w:t>
      </w:r>
      <w:r w:rsidRPr="004F11A9">
        <w:t>Pros and cons of different facial animation techniques.</w:t>
      </w:r>
      <w:bookmarkEnd w:id="19"/>
    </w:p>
    <w:p w14:paraId="4D20CC09" w14:textId="2B26634E" w:rsidR="001E6469" w:rsidRDefault="001E6469" w:rsidP="001E6469">
      <w:pPr>
        <w:rPr>
          <w:color w:val="808080" w:themeColor="background1" w:themeShade="80"/>
          <w:szCs w:val="28"/>
        </w:rPr>
      </w:pPr>
    </w:p>
    <w:p w14:paraId="7ABC6E5D" w14:textId="29E2ED7B" w:rsidR="00826DFE" w:rsidRDefault="00826DFE" w:rsidP="001E6469">
      <w:pPr>
        <w:rPr>
          <w:color w:val="808080" w:themeColor="background1" w:themeShade="80"/>
          <w:szCs w:val="28"/>
        </w:rPr>
      </w:pPr>
    </w:p>
    <w:p w14:paraId="01BD5FBA" w14:textId="2D5B655B" w:rsidR="00826DFE" w:rsidRDefault="00826DFE" w:rsidP="001E6469">
      <w:pPr>
        <w:rPr>
          <w:color w:val="808080" w:themeColor="background1" w:themeShade="80"/>
          <w:szCs w:val="28"/>
        </w:rPr>
      </w:pPr>
    </w:p>
    <w:p w14:paraId="4D819588" w14:textId="4F78C284" w:rsidR="00CD18DC" w:rsidRDefault="00CD18DC" w:rsidP="001E6469">
      <w:pPr>
        <w:rPr>
          <w:color w:val="808080" w:themeColor="background1" w:themeShade="80"/>
          <w:szCs w:val="28"/>
        </w:rPr>
      </w:pPr>
    </w:p>
    <w:p w14:paraId="66CB1739" w14:textId="1846CB50" w:rsidR="0045020D" w:rsidRDefault="0045020D" w:rsidP="001E6469">
      <w:pPr>
        <w:rPr>
          <w:color w:val="808080" w:themeColor="background1" w:themeShade="80"/>
          <w:szCs w:val="28"/>
        </w:rPr>
      </w:pPr>
    </w:p>
    <w:p w14:paraId="6EF27B39" w14:textId="676E3EA1" w:rsidR="0045020D" w:rsidRDefault="0045020D" w:rsidP="001E6469">
      <w:pPr>
        <w:rPr>
          <w:color w:val="808080" w:themeColor="background1" w:themeShade="80"/>
          <w:szCs w:val="28"/>
        </w:rPr>
      </w:pPr>
    </w:p>
    <w:p w14:paraId="0B658952" w14:textId="5151D8AB" w:rsidR="0045020D" w:rsidRDefault="0045020D" w:rsidP="001E6469">
      <w:pPr>
        <w:rPr>
          <w:color w:val="808080" w:themeColor="background1" w:themeShade="80"/>
          <w:szCs w:val="28"/>
        </w:rPr>
      </w:pPr>
    </w:p>
    <w:p w14:paraId="4BF1F5B5" w14:textId="1C6BF593" w:rsidR="0045020D" w:rsidRDefault="0045020D" w:rsidP="001E6469">
      <w:pPr>
        <w:rPr>
          <w:color w:val="808080" w:themeColor="background1" w:themeShade="80"/>
          <w:szCs w:val="28"/>
        </w:rPr>
      </w:pPr>
    </w:p>
    <w:p w14:paraId="74B8D38D" w14:textId="7198CF8A" w:rsidR="0045020D" w:rsidRDefault="0045020D" w:rsidP="001E6469">
      <w:pPr>
        <w:rPr>
          <w:color w:val="808080" w:themeColor="background1" w:themeShade="80"/>
          <w:szCs w:val="28"/>
        </w:rPr>
      </w:pPr>
    </w:p>
    <w:p w14:paraId="0E5EE323" w14:textId="693C6EE2" w:rsidR="0045020D" w:rsidRDefault="0045020D" w:rsidP="001E6469">
      <w:pPr>
        <w:rPr>
          <w:color w:val="808080" w:themeColor="background1" w:themeShade="80"/>
          <w:szCs w:val="28"/>
        </w:rPr>
      </w:pPr>
    </w:p>
    <w:p w14:paraId="4E76C4A5" w14:textId="3D62C10A" w:rsidR="0045020D" w:rsidRDefault="0045020D" w:rsidP="001E6469">
      <w:pPr>
        <w:rPr>
          <w:color w:val="808080" w:themeColor="background1" w:themeShade="80"/>
          <w:szCs w:val="28"/>
        </w:rPr>
      </w:pPr>
    </w:p>
    <w:p w14:paraId="109460F8" w14:textId="2758D6BF" w:rsidR="0045020D" w:rsidRDefault="0045020D" w:rsidP="001E6469">
      <w:pPr>
        <w:rPr>
          <w:color w:val="808080" w:themeColor="background1" w:themeShade="80"/>
          <w:szCs w:val="28"/>
        </w:rPr>
      </w:pPr>
    </w:p>
    <w:p w14:paraId="16333043" w14:textId="44CF29C5" w:rsidR="0045020D" w:rsidRDefault="0045020D" w:rsidP="001E6469">
      <w:pPr>
        <w:rPr>
          <w:color w:val="808080" w:themeColor="background1" w:themeShade="80"/>
          <w:szCs w:val="28"/>
        </w:rPr>
      </w:pPr>
    </w:p>
    <w:p w14:paraId="5A824394" w14:textId="52677CE0" w:rsidR="0045020D" w:rsidRDefault="0045020D" w:rsidP="001E6469">
      <w:pPr>
        <w:rPr>
          <w:color w:val="808080" w:themeColor="background1" w:themeShade="80"/>
          <w:szCs w:val="28"/>
        </w:rPr>
      </w:pPr>
    </w:p>
    <w:p w14:paraId="672E7DBB" w14:textId="7D9A5F66" w:rsidR="0045020D" w:rsidRDefault="0045020D" w:rsidP="001E6469">
      <w:pPr>
        <w:rPr>
          <w:color w:val="808080" w:themeColor="background1" w:themeShade="80"/>
          <w:szCs w:val="28"/>
        </w:rPr>
      </w:pPr>
    </w:p>
    <w:p w14:paraId="264ABE8C" w14:textId="1C7CC951" w:rsidR="0045020D" w:rsidRDefault="0045020D" w:rsidP="001E6469">
      <w:pPr>
        <w:rPr>
          <w:color w:val="808080" w:themeColor="background1" w:themeShade="80"/>
          <w:szCs w:val="28"/>
        </w:rPr>
      </w:pPr>
    </w:p>
    <w:p w14:paraId="7A43F4B3" w14:textId="1C0F73C9" w:rsidR="0045020D" w:rsidRDefault="0045020D" w:rsidP="001E6469">
      <w:pPr>
        <w:rPr>
          <w:color w:val="808080" w:themeColor="background1" w:themeShade="80"/>
          <w:szCs w:val="28"/>
        </w:rPr>
      </w:pPr>
    </w:p>
    <w:p w14:paraId="17D9AA22" w14:textId="1460921A" w:rsidR="0045020D" w:rsidRDefault="0045020D" w:rsidP="001E6469">
      <w:pPr>
        <w:rPr>
          <w:color w:val="808080" w:themeColor="background1" w:themeShade="80"/>
          <w:szCs w:val="28"/>
        </w:rPr>
      </w:pPr>
    </w:p>
    <w:p w14:paraId="57D1A851" w14:textId="21330019" w:rsidR="0045020D" w:rsidRDefault="0045020D" w:rsidP="001E6469">
      <w:pPr>
        <w:rPr>
          <w:color w:val="808080" w:themeColor="background1" w:themeShade="80"/>
          <w:szCs w:val="28"/>
        </w:rPr>
      </w:pPr>
    </w:p>
    <w:p w14:paraId="3C977C4D" w14:textId="1A8858D0" w:rsidR="0045020D" w:rsidRDefault="0045020D" w:rsidP="001E6469">
      <w:pPr>
        <w:rPr>
          <w:color w:val="808080" w:themeColor="background1" w:themeShade="80"/>
          <w:szCs w:val="28"/>
        </w:rPr>
      </w:pPr>
    </w:p>
    <w:p w14:paraId="7BC3D7EF" w14:textId="233FEAC1" w:rsidR="0045020D" w:rsidRDefault="0045020D" w:rsidP="001E6469">
      <w:pPr>
        <w:rPr>
          <w:color w:val="808080" w:themeColor="background1" w:themeShade="80"/>
          <w:szCs w:val="28"/>
        </w:rPr>
      </w:pPr>
    </w:p>
    <w:p w14:paraId="661DBC90" w14:textId="1DD7C0F9" w:rsidR="0045020D" w:rsidRDefault="0045020D" w:rsidP="001E6469">
      <w:pPr>
        <w:rPr>
          <w:color w:val="808080" w:themeColor="background1" w:themeShade="80"/>
          <w:szCs w:val="28"/>
        </w:rPr>
      </w:pPr>
    </w:p>
    <w:p w14:paraId="7912D011" w14:textId="61C5248B" w:rsidR="0045020D" w:rsidRDefault="0045020D" w:rsidP="001E6469">
      <w:pPr>
        <w:rPr>
          <w:color w:val="808080" w:themeColor="background1" w:themeShade="80"/>
          <w:szCs w:val="28"/>
        </w:rPr>
      </w:pPr>
    </w:p>
    <w:p w14:paraId="6317D8D0" w14:textId="77777777" w:rsidR="0045020D" w:rsidRDefault="0045020D" w:rsidP="001E6469">
      <w:pPr>
        <w:rPr>
          <w:color w:val="808080" w:themeColor="background1" w:themeShade="80"/>
          <w:szCs w:val="28"/>
        </w:rPr>
      </w:pPr>
    </w:p>
    <w:p w14:paraId="15DEA644" w14:textId="199D4271" w:rsidR="00CD18DC" w:rsidRDefault="00CD18DC" w:rsidP="001E6469">
      <w:pPr>
        <w:rPr>
          <w:color w:val="808080" w:themeColor="background1" w:themeShade="80"/>
          <w:szCs w:val="28"/>
        </w:rPr>
      </w:pPr>
    </w:p>
    <w:p w14:paraId="410AA452" w14:textId="504EAB44" w:rsidR="00CD18DC" w:rsidRDefault="00CD18DC" w:rsidP="001E6469">
      <w:pPr>
        <w:rPr>
          <w:color w:val="808080" w:themeColor="background1" w:themeShade="80"/>
          <w:szCs w:val="28"/>
        </w:rPr>
      </w:pPr>
    </w:p>
    <w:p w14:paraId="13F15754" w14:textId="77777777" w:rsidR="00CD18DC" w:rsidRDefault="00CD18DC" w:rsidP="00CD18DC">
      <w:pPr>
        <w:pStyle w:val="Heading2"/>
        <w:ind w:firstLine="720"/>
      </w:pPr>
      <w:bookmarkStart w:id="20" w:name="_Toc48107696"/>
      <w:r>
        <w:lastRenderedPageBreak/>
        <w:t>2.3 similar systems</w:t>
      </w:r>
      <w:bookmarkEnd w:id="20"/>
    </w:p>
    <w:p w14:paraId="2CAFE84A" w14:textId="77777777" w:rsidR="00CD18DC" w:rsidRDefault="00CD18DC" w:rsidP="00CD18DC">
      <w:pPr>
        <w:pStyle w:val="ListParagraph"/>
      </w:pPr>
    </w:p>
    <w:p w14:paraId="736F3041" w14:textId="03B17CF9" w:rsidR="00CD18DC" w:rsidRDefault="00CD18DC" w:rsidP="00CD18DC">
      <w:pPr>
        <w:pStyle w:val="ListParagraph"/>
      </w:pPr>
      <w:r>
        <w:t xml:space="preserve">This project has similar ones like the paper of </w:t>
      </w:r>
      <w:r>
        <w:fldChar w:fldCharType="begin" w:fldLock="1"/>
      </w:r>
      <w:r w:rsidR="00A55AF7">
        <w:instrText>ADDIN CSL_CITATION {"citationItems":[{"id":"ITEM-1","itemData":{"DOI":"10.1145/2766943","ISSN":"15577368","abstract":"We present the first real-time high-fidelity facial capture method. The core idea is to enhance a global real-time face tracker, which provides a low-resolution face mesh, with local regressors that add in medium-scale details, such as expression wrinkles. Our main observation is that although wrinkles appear in different scales and at different locations on the face, they are locally very self-similar and their visual appearance is a direct consequence of their local shape. We therefore train local regressors from high-resolution capture data in order to predict the local geometry from local appearance at runtime. We propose an automatic way to detect and align the local patches required to train the regressors and run them efficiently in real-time. Our formulation is particularly designed to enhance the low-resolution global tracker with exactly the missing expression frequencies, avoiding superimposing spatial frequencies in the result. Our system is generic and can be applied to any real-time tracker that uses a global prior, e.g. blend-shapes. Once trained, our online capture approach can be applied to any new user without additional training, resulting in high-fidelity facial performance reconstruction with person-specific wrinkle details from a monocular video camera in real-time. Copyright is held by the owner/author(s).","author":[{"dropping-particle":"","family":"Cao","given":"Chen","non-dropping-particle":"","parse-names":false,"suffix":""},{"dropping-particle":"","family":"Bradley","given":"Derek","non-dropping-particle":"","parse-names":false,"suffix":""},{"dropping-particle":"","family":"Zhou","given":"Kun","non-dropping-particle":"","parse-names":false,"suffix":""},{"dropping-particle":"","family":"Beeler","given":"Thabo","non-dropping-particle":"","parse-names":false,"suffix":""}],"container-title":"ACM Transactions on Graphics","id":"ITEM-1","issue":"4","issued":{"date-parts":[["2015"]]},"title":"Real-time high-fidelity facial performance capture","type":"article-journal","volume":"34"},"uris":["http://www.mendeley.com/documents/?uuid=e847f76e-3d97-4b25-8566-f1253c353353"]}],"mendeley":{"formattedCitation":"[22]","plainTextFormattedCitation":"[22]","previouslyFormattedCitation":"[22]"},"properties":{"noteIndex":0},"schema":"https://github.com/citation-style-language/schema/raw/master/csl-citation.json"}</w:instrText>
      </w:r>
      <w:r>
        <w:fldChar w:fldCharType="separate"/>
      </w:r>
      <w:r w:rsidRPr="0049477A">
        <w:rPr>
          <w:noProof/>
        </w:rPr>
        <w:t>[22]</w:t>
      </w:r>
      <w:r>
        <w:fldChar w:fldCharType="end"/>
      </w:r>
      <w:r>
        <w:t xml:space="preserve"> present the first real-time high-fidelity facial capture method. The core idea is to enhance a global real-time face tracker, which provides a low-resolution face mesh, with local regressors that add in medium-scale details, such as expression wrinkles. Their main observation is that although wrinkles appear in different scales and at different locations on the face, they are locally very self-</w:t>
      </w:r>
      <w:r w:rsidR="00CC4C18">
        <w:t>similar,</w:t>
      </w:r>
      <w:r>
        <w:t xml:space="preserve"> and their visual appearance is a direct consequence of their local shape. The researchers therefore train local regressors from high-resolution capture data </w:t>
      </w:r>
      <w:r w:rsidR="00CC4C18">
        <w:t>to</w:t>
      </w:r>
      <w:r>
        <w:t xml:space="preserve"> predict the local geometry from local appearance at runtime. they propose an automatic way to detect and align the local patches required to train the regressors and run them efficiently in real-time. Their formulation is particularly designed to enhance the low-resolution global tracker with exactly the missing expression frequencies, avoiding superimposing spatial frequencies in the result. Their system is generic and can be applied to any real-time tracker that uses a global prior, e.g. blend-shapes. Once trained, the online capture approach can be applied to any new user without additional training, resulting in high-fidelity facial performance reconstruction with person-specific wrinkle details from a monocular video camera in real-time. A description of the </w:t>
      </w:r>
      <w:r w:rsidRPr="003874E6">
        <w:t>Architecture</w:t>
      </w:r>
      <w:r>
        <w:t xml:space="preserve"> of this method is shown in figure 4 below</w:t>
      </w:r>
    </w:p>
    <w:p w14:paraId="0B9B117F" w14:textId="77777777" w:rsidR="00CD18DC" w:rsidRDefault="00CD18DC" w:rsidP="00CD18DC">
      <w:pPr>
        <w:pStyle w:val="ListParagraph"/>
      </w:pPr>
    </w:p>
    <w:p w14:paraId="56FAED8F" w14:textId="6F0ED43B" w:rsidR="00CD18DC" w:rsidRDefault="00CD18DC" w:rsidP="00CD18DC">
      <w:pPr>
        <w:pStyle w:val="ListParagraph"/>
      </w:pPr>
      <w:r>
        <w:t>Another similar system</w:t>
      </w:r>
      <w:r w:rsidR="00A55AF7">
        <w:t xml:space="preserve"> </w:t>
      </w:r>
      <w:r w:rsidR="00A55AF7">
        <w:fldChar w:fldCharType="begin" w:fldLock="1"/>
      </w:r>
      <w:r w:rsidR="00711663">
        <w:instrText>ADDIN CSL_CITATION {"citationItems":[{"id":"ITEM-1","itemData":{"DOI":"10.1145/2897824.2925873","ISBN":"9781450342797","ISSN":"15577368","abstract":"We present a novel image-based representation for dynamic 3D avatars, which allows effective handling of various hairstyles and headwear, and can generate expressive facial animations with finescale details in real-time. We develop algorithms for creating an image-based avatar from a set of sparsely captured images of a user, using an off-the-shelf web camera at home. An optimization method is proposed to construct a topologically consistent morphable model that approximates the dynamic hair geometry in the captured images. We also design a real-time algorithm for synthesizing novel views of an image-based avatar, so that the avatar follows the facial motions of an arbitrary actor. Compelling results from our pipeline are demonstrated on a variety of cases.","author":[{"dropping-particle":"","family":"Cao","given":"Chen","non-dropping-particle":"","parse-names":false,"suffix":""},{"dropping-particle":"","family":"Wu","given":"Hongzhi","non-dropping-particle":"","parse-names":false,"suffix":""},{"dropping-particle":"","family":"Weng","given":"Yanlin","non-dropping-particle":"","parse-names":false,"suffix":""},{"dropping-particle":"","family":"Shao","given":"Tianjia","non-dropping-particle":"","parse-names":false,"suffix":""},{"dropping-particle":"","family":"Zhou","given":"Kun","non-dropping-particle":"","parse-names":false,"suffix":""}],"container-title":"ACM Transactions on Graphics","id":"ITEM-1","issue":"4","issued":{"date-parts":[["2016"]]},"title":"Real-time facial animation with image-based dynamic avatars","type":"article-journal","volume":"35"},"uris":["http://www.mendeley.com/documents/?uuid=60e32552-c389-4325-93f7-fe71ece9a5b1"]}],"mendeley":{"formattedCitation":"[23]","plainTextFormattedCitation":"[23]","previouslyFormattedCitation":"[23]"},"properties":{"noteIndex":0},"schema":"https://github.com/citation-style-language/schema/raw/master/csl-citation.json"}</w:instrText>
      </w:r>
      <w:r w:rsidR="00A55AF7">
        <w:fldChar w:fldCharType="separate"/>
      </w:r>
      <w:r w:rsidR="00A55AF7" w:rsidRPr="00A55AF7">
        <w:rPr>
          <w:noProof/>
        </w:rPr>
        <w:t>[23]</w:t>
      </w:r>
      <w:r w:rsidR="00A55AF7">
        <w:fldChar w:fldCharType="end"/>
      </w:r>
      <w:r>
        <w:t xml:space="preserve"> present a novel image-based representation for dynamic 3D avatars, which allows effective handling of various hairstyles and headwear, and can generate expressive facial animations with fine scale details in real-time. They develop algorithms for creating an image-based avatar from a set of sparsely captured images of a user, using an off-the-shelf web camera at home. An optimization method is proposed to construct a topologically consistent morphable model that approximates the dynamic hair geometry in the captured images. They also design a real-time algorithm for synthesizing novel views of an image-based avatar, so that the avatar follows the facial motions of an arbitrary actor. Compelling results from our pipeline are demonstrated on a variety of cases.</w:t>
      </w:r>
    </w:p>
    <w:p w14:paraId="67923163" w14:textId="6E7D88CA" w:rsidR="00A55AF7" w:rsidRDefault="00A55AF7" w:rsidP="00CD18DC">
      <w:pPr>
        <w:pStyle w:val="ListParagraph"/>
      </w:pPr>
    </w:p>
    <w:p w14:paraId="60F5A7D0" w14:textId="5596A5AF" w:rsidR="00A55AF7" w:rsidRDefault="00A55AF7" w:rsidP="00A55AF7">
      <w:pPr>
        <w:pStyle w:val="ListParagraph"/>
      </w:pPr>
      <w:r>
        <w:t xml:space="preserve">Another similar system </w:t>
      </w:r>
      <w:r>
        <w:fldChar w:fldCharType="begin" w:fldLock="1"/>
      </w:r>
      <w:r w:rsidR="00711663">
        <w:instrText>ADDIN CSL_CITATION {"citationItems":[{"id":"ITEM-1","itemData":{"DOI":"10.1145/2461912.2462012","ISSN":"07300301","abstract":"We present a real-time performance-driven facial animation system based on 3D shape regression. In this system, the 3D positions of facial landmark points are inferred by a regressor from 2D video frames of an ordinary web camera. From these 3D points, the pose and expressions of the face are recovered by fitting a user-specific blendshape model to them. The main technical contribution of this work is the 3D regression algorithm that learns an accurate, userspecific face alignment model from an easily acquired set of training data, generated from images of the user performing a sequence of predefined facial poses and expressions. Experiments show that our system can accurately recover 3D face shapes even for fast motions, non-frontal faces, and exaggerated expressions. In addition, some capacity to handle partial occlusions and changing lighting conditions is demonstrated. Copyright © ACM 2013.","author":[{"dropping-particle":"","family":"Cao","given":"Chen","non-dropping-particle":"","parse-names":false,"suffix":""},{"dropping-particle":"","family":"Weng","given":"Yanlin","non-dropping-particle":"","parse-names":false,"suffix":""},{"dropping-particle":"","family":"Lin","given":"Stephen","non-dropping-particle":"","parse-names":false,"suffix":""},{"dropping-particle":"","family":"Zhou","given":"Kun","non-dropping-particle":"","parse-names":false,"suffix":""}],"container-title":"ACM Transactions on Graphics","id":"ITEM-1","issue":"4","issued":{"date-parts":[["2013"]]},"title":"3D shape regression for real-time facial animation","type":"article-journal","volume":"32"},"uris":["http://www.mendeley.com/documents/?uuid=c3efd035-84fb-4555-a020-25e016bc6b4e"]}],"mendeley":{"formattedCitation":"[24]","plainTextFormattedCitation":"[24]","previouslyFormattedCitation":"[24]"},"properties":{"noteIndex":0},"schema":"https://github.com/citation-style-language/schema/raw/master/csl-citation.json"}</w:instrText>
      </w:r>
      <w:r>
        <w:fldChar w:fldCharType="separate"/>
      </w:r>
      <w:r w:rsidRPr="00A55AF7">
        <w:rPr>
          <w:noProof/>
        </w:rPr>
        <w:t>[24]</w:t>
      </w:r>
      <w:r>
        <w:fldChar w:fldCharType="end"/>
      </w:r>
      <w:r>
        <w:t xml:space="preserve"> present a real-time performance-driven facial animation system based on 3D shape regression. In this system, the 3D positions of facial landmark points are inferred by a regressor from 2D video frames of an ordinary web camera. From these 3D points, the pose and expressions of the face are recovered by fitting a user-specific blend shape </w:t>
      </w:r>
      <w:r>
        <w:lastRenderedPageBreak/>
        <w:t>model to them. The main technical contribution of this work is the 3D regression algorithm that learns an accurate, user- specific face alignment model from an easily acquired set of training data, generated from images of the user performing a sequence of predefined facial poses and expressions. Experiments show that our system can accurately recover 3D face shapes even for fast motions, non-frontal faces, and exaggerated expressions. In addition, some capacity to handle partial occlusions and changing lighting conditions is demonstrated.</w:t>
      </w:r>
    </w:p>
    <w:p w14:paraId="7378582B" w14:textId="77777777" w:rsidR="00CD18DC" w:rsidRDefault="00CD18DC" w:rsidP="00CD18DC">
      <w:pPr>
        <w:pStyle w:val="ListParagraph"/>
      </w:pPr>
    </w:p>
    <w:p w14:paraId="6ADB65ED" w14:textId="77777777" w:rsidR="00CD18DC" w:rsidRDefault="00CD18DC" w:rsidP="00CD18DC">
      <w:pPr>
        <w:pStyle w:val="ListParagraph"/>
      </w:pPr>
    </w:p>
    <w:p w14:paraId="7DE21C1F" w14:textId="77777777" w:rsidR="00CD18DC" w:rsidRDefault="00CD18DC" w:rsidP="00CD18DC">
      <w:pPr>
        <w:pStyle w:val="ListParagraph"/>
      </w:pPr>
    </w:p>
    <w:p w14:paraId="665DC82C" w14:textId="77777777" w:rsidR="00CD18DC" w:rsidRDefault="00CD18DC" w:rsidP="00CD18DC">
      <w:pPr>
        <w:pStyle w:val="ListParagraph"/>
      </w:pPr>
    </w:p>
    <w:p w14:paraId="750D227F" w14:textId="77777777" w:rsidR="00CD18DC" w:rsidRDefault="00CD18DC" w:rsidP="001E6469">
      <w:pPr>
        <w:rPr>
          <w:color w:val="808080" w:themeColor="background1" w:themeShade="80"/>
          <w:szCs w:val="28"/>
        </w:rPr>
      </w:pPr>
    </w:p>
    <w:p w14:paraId="7BF0DAD3" w14:textId="2DCF51E9" w:rsidR="00826DFE" w:rsidRDefault="00826DFE" w:rsidP="001E6469">
      <w:pPr>
        <w:rPr>
          <w:color w:val="808080" w:themeColor="background1" w:themeShade="80"/>
          <w:szCs w:val="28"/>
        </w:rPr>
      </w:pPr>
    </w:p>
    <w:p w14:paraId="0586176A" w14:textId="65EC0C75" w:rsidR="00826DFE" w:rsidRDefault="00826DFE" w:rsidP="001E6469">
      <w:pPr>
        <w:rPr>
          <w:color w:val="808080" w:themeColor="background1" w:themeShade="80"/>
          <w:szCs w:val="28"/>
        </w:rPr>
      </w:pPr>
    </w:p>
    <w:p w14:paraId="4156F5D9" w14:textId="77777777" w:rsidR="00CD18DC" w:rsidRDefault="00CD18DC" w:rsidP="00CD18DC">
      <w:pPr>
        <w:keepNext/>
      </w:pPr>
      <w:r w:rsidRPr="000F5B72">
        <w:rPr>
          <w:noProof/>
        </w:rPr>
        <w:drawing>
          <wp:inline distT="0" distB="0" distL="0" distR="0" wp14:anchorId="6BCC8ADF" wp14:editId="58B4E78F">
            <wp:extent cx="5943600" cy="2887345"/>
            <wp:effectExtent l="0" t="0" r="0" b="8255"/>
            <wp:docPr id="202" name="Content Placeholder 10">
              <a:extLst xmlns:a="http://schemas.openxmlformats.org/drawingml/2006/main">
                <a:ext uri="{FF2B5EF4-FFF2-40B4-BE49-F238E27FC236}">
                  <a16:creationId xmlns:a16="http://schemas.microsoft.com/office/drawing/2014/main" id="{A1152EE3-D0A7-44B8-A52F-F54DCB2CC32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1" name="Content Placeholder 10">
                      <a:extLst>
                        <a:ext uri="{FF2B5EF4-FFF2-40B4-BE49-F238E27FC236}">
                          <a16:creationId xmlns:a16="http://schemas.microsoft.com/office/drawing/2014/main" id="{A1152EE3-D0A7-44B8-A52F-F54DCB2CC323}"/>
                        </a:ext>
                      </a:extLst>
                    </pic:cNvPr>
                    <pic:cNvPicPr>
                      <a:picLocks noGrp="1" noChangeAspect="1"/>
                    </pic:cNvPicPr>
                  </pic:nvPicPr>
                  <pic:blipFill>
                    <a:blip r:embed="rId18"/>
                    <a:stretch>
                      <a:fillRect/>
                    </a:stretch>
                  </pic:blipFill>
                  <pic:spPr>
                    <a:xfrm>
                      <a:off x="0" y="0"/>
                      <a:ext cx="5943600" cy="2887345"/>
                    </a:xfrm>
                    <a:prstGeom prst="rect">
                      <a:avLst/>
                    </a:prstGeom>
                  </pic:spPr>
                </pic:pic>
              </a:graphicData>
            </a:graphic>
          </wp:inline>
        </w:drawing>
      </w:r>
    </w:p>
    <w:p w14:paraId="2BA6D486" w14:textId="5E437802" w:rsidR="00826DFE" w:rsidRDefault="00CD18DC" w:rsidP="00CD18DC">
      <w:pPr>
        <w:pStyle w:val="Caption"/>
        <w:rPr>
          <w:color w:val="808080" w:themeColor="background1" w:themeShade="80"/>
          <w:szCs w:val="28"/>
        </w:rPr>
      </w:pPr>
      <w:bookmarkStart w:id="21" w:name="_Toc48107723"/>
      <w:r>
        <w:t xml:space="preserve">Figure </w:t>
      </w:r>
      <w:fldSimple w:instr=" SEQ Figure \* ARABIC ">
        <w:r w:rsidR="003F3523">
          <w:rPr>
            <w:noProof/>
          </w:rPr>
          <w:t>4</w:t>
        </w:r>
      </w:fldSimple>
      <w:r>
        <w:t xml:space="preserve">. architecture of the </w:t>
      </w:r>
      <w:r w:rsidR="00CC4C18">
        <w:t>high-fidelity</w:t>
      </w:r>
      <w:r>
        <w:t xml:space="preserve"> method</w:t>
      </w:r>
      <w:bookmarkEnd w:id="21"/>
    </w:p>
    <w:p w14:paraId="3B0421C4" w14:textId="0639125C" w:rsidR="00826DFE" w:rsidRDefault="00826DFE" w:rsidP="001E6469">
      <w:pPr>
        <w:rPr>
          <w:color w:val="808080" w:themeColor="background1" w:themeShade="80"/>
          <w:szCs w:val="28"/>
        </w:rPr>
      </w:pPr>
    </w:p>
    <w:p w14:paraId="5681FFB4" w14:textId="543B83A4" w:rsidR="0017693E" w:rsidRDefault="0017693E" w:rsidP="001E6469">
      <w:pPr>
        <w:rPr>
          <w:color w:val="808080" w:themeColor="background1" w:themeShade="80"/>
          <w:szCs w:val="28"/>
        </w:rPr>
      </w:pPr>
    </w:p>
    <w:p w14:paraId="0A360FF6" w14:textId="570EFAA0" w:rsidR="0017693E" w:rsidRDefault="0017693E" w:rsidP="001E6469">
      <w:pPr>
        <w:rPr>
          <w:color w:val="808080" w:themeColor="background1" w:themeShade="80"/>
          <w:szCs w:val="28"/>
        </w:rPr>
      </w:pPr>
    </w:p>
    <w:p w14:paraId="74B1B70B" w14:textId="60C828EA" w:rsidR="0017693E" w:rsidRDefault="0017693E" w:rsidP="001E6469">
      <w:pPr>
        <w:rPr>
          <w:color w:val="808080" w:themeColor="background1" w:themeShade="80"/>
          <w:szCs w:val="28"/>
        </w:rPr>
      </w:pPr>
    </w:p>
    <w:p w14:paraId="79D68606" w14:textId="35E09F66" w:rsidR="0017693E" w:rsidRDefault="0017693E" w:rsidP="001E6469">
      <w:pPr>
        <w:rPr>
          <w:color w:val="808080" w:themeColor="background1" w:themeShade="80"/>
          <w:szCs w:val="28"/>
        </w:rPr>
      </w:pPr>
    </w:p>
    <w:p w14:paraId="054FD26B" w14:textId="77777777" w:rsidR="0017693E" w:rsidRDefault="0017693E" w:rsidP="001E6469">
      <w:pPr>
        <w:rPr>
          <w:color w:val="808080" w:themeColor="background1" w:themeShade="80"/>
          <w:szCs w:val="28"/>
        </w:rPr>
      </w:pPr>
    </w:p>
    <w:p w14:paraId="12846DEE" w14:textId="7A75CE05" w:rsidR="00826DFE" w:rsidRDefault="00826DFE" w:rsidP="001E6469">
      <w:pPr>
        <w:rPr>
          <w:color w:val="808080" w:themeColor="background1" w:themeShade="80"/>
          <w:szCs w:val="28"/>
        </w:rPr>
      </w:pPr>
    </w:p>
    <w:p w14:paraId="146D81DE" w14:textId="21009EF0" w:rsidR="00826DFE" w:rsidRDefault="00826DFE" w:rsidP="001E6469">
      <w:pPr>
        <w:rPr>
          <w:color w:val="808080" w:themeColor="background1" w:themeShade="80"/>
          <w:szCs w:val="28"/>
        </w:rPr>
      </w:pPr>
    </w:p>
    <w:p w14:paraId="2FDE1E00" w14:textId="41B62317" w:rsidR="00826DFE" w:rsidRDefault="00826DFE" w:rsidP="001E6469">
      <w:pPr>
        <w:rPr>
          <w:color w:val="808080" w:themeColor="background1" w:themeShade="80"/>
          <w:szCs w:val="28"/>
        </w:rPr>
      </w:pPr>
    </w:p>
    <w:p w14:paraId="036CEF0B" w14:textId="14D31509" w:rsidR="00826DFE" w:rsidRDefault="00826DFE" w:rsidP="001E6469">
      <w:pPr>
        <w:rPr>
          <w:color w:val="808080" w:themeColor="background1" w:themeShade="80"/>
          <w:szCs w:val="28"/>
        </w:rPr>
      </w:pPr>
    </w:p>
    <w:p w14:paraId="00DABA56" w14:textId="04B185DD" w:rsidR="00826DFE" w:rsidRDefault="00826DFE" w:rsidP="001E6469">
      <w:pPr>
        <w:rPr>
          <w:color w:val="808080" w:themeColor="background1" w:themeShade="80"/>
          <w:szCs w:val="28"/>
        </w:rPr>
      </w:pPr>
    </w:p>
    <w:p w14:paraId="296922D6" w14:textId="1668919D" w:rsidR="00826DFE" w:rsidRDefault="00826DFE" w:rsidP="001E6469">
      <w:pPr>
        <w:rPr>
          <w:color w:val="808080" w:themeColor="background1" w:themeShade="80"/>
          <w:szCs w:val="28"/>
        </w:rPr>
      </w:pPr>
    </w:p>
    <w:p w14:paraId="44A6FC44" w14:textId="18D9E154" w:rsidR="00826DFE" w:rsidRDefault="00826DFE" w:rsidP="001E6469">
      <w:pPr>
        <w:rPr>
          <w:color w:val="808080" w:themeColor="background1" w:themeShade="80"/>
          <w:szCs w:val="28"/>
        </w:rPr>
      </w:pPr>
    </w:p>
    <w:p w14:paraId="79A60EDB" w14:textId="718B93CB" w:rsidR="00826DFE" w:rsidRDefault="00826DFE" w:rsidP="001E6469">
      <w:pPr>
        <w:rPr>
          <w:color w:val="808080" w:themeColor="background1" w:themeShade="80"/>
          <w:szCs w:val="28"/>
        </w:rPr>
      </w:pPr>
    </w:p>
    <w:p w14:paraId="12B1D593" w14:textId="36D52404" w:rsidR="00826DFE" w:rsidRDefault="00826DFE" w:rsidP="001E6469">
      <w:pPr>
        <w:rPr>
          <w:color w:val="808080" w:themeColor="background1" w:themeShade="80"/>
          <w:szCs w:val="28"/>
        </w:rPr>
      </w:pPr>
    </w:p>
    <w:p w14:paraId="393C3E0D" w14:textId="72FDAED1" w:rsidR="00826DFE" w:rsidRDefault="00826DFE" w:rsidP="001E6469">
      <w:pPr>
        <w:rPr>
          <w:color w:val="808080" w:themeColor="background1" w:themeShade="80"/>
          <w:szCs w:val="28"/>
        </w:rPr>
      </w:pPr>
    </w:p>
    <w:p w14:paraId="092881B0" w14:textId="402824B3" w:rsidR="00826DFE" w:rsidRDefault="00826DFE" w:rsidP="001E6469">
      <w:pPr>
        <w:rPr>
          <w:color w:val="808080" w:themeColor="background1" w:themeShade="80"/>
          <w:szCs w:val="28"/>
        </w:rPr>
      </w:pPr>
    </w:p>
    <w:p w14:paraId="32A8E08D" w14:textId="77777777" w:rsidR="00A55AF7" w:rsidRDefault="00A55AF7" w:rsidP="0017693E">
      <w:pPr>
        <w:spacing w:line="0" w:lineRule="atLeast"/>
        <w:rPr>
          <w:sz w:val="96"/>
        </w:rPr>
      </w:pPr>
    </w:p>
    <w:p w14:paraId="49FE1451" w14:textId="5089544D" w:rsidR="0017693E" w:rsidRDefault="0017693E" w:rsidP="0017693E">
      <w:pPr>
        <w:spacing w:line="0" w:lineRule="atLeast"/>
        <w:ind w:left="659"/>
        <w:rPr>
          <w:sz w:val="96"/>
        </w:rPr>
      </w:pPr>
      <w:r>
        <w:rPr>
          <w:sz w:val="96"/>
        </w:rPr>
        <w:t>Chapter Three:</w:t>
      </w:r>
    </w:p>
    <w:p w14:paraId="335E440A" w14:textId="77777777" w:rsidR="0017693E" w:rsidRDefault="0017693E" w:rsidP="0017693E">
      <w:pPr>
        <w:spacing w:line="200" w:lineRule="exact"/>
      </w:pPr>
    </w:p>
    <w:p w14:paraId="4264FA97" w14:textId="77777777" w:rsidR="0017693E" w:rsidRDefault="0017693E" w:rsidP="0017693E">
      <w:pPr>
        <w:spacing w:line="200" w:lineRule="exact"/>
      </w:pPr>
    </w:p>
    <w:p w14:paraId="36EE4D38" w14:textId="77777777" w:rsidR="0017693E" w:rsidRDefault="0017693E" w:rsidP="0017693E">
      <w:pPr>
        <w:spacing w:line="200" w:lineRule="exact"/>
      </w:pPr>
    </w:p>
    <w:p w14:paraId="6F15396E" w14:textId="77777777" w:rsidR="0017693E" w:rsidRDefault="0017693E" w:rsidP="0017693E">
      <w:pPr>
        <w:spacing w:line="200" w:lineRule="exact"/>
      </w:pPr>
    </w:p>
    <w:p w14:paraId="1C4913DE" w14:textId="77777777" w:rsidR="0017693E" w:rsidRDefault="0017693E" w:rsidP="0017693E">
      <w:pPr>
        <w:spacing w:line="200" w:lineRule="exact"/>
      </w:pPr>
    </w:p>
    <w:p w14:paraId="3A8BFC7F" w14:textId="77777777" w:rsidR="0017693E" w:rsidRDefault="0017693E" w:rsidP="0017693E">
      <w:pPr>
        <w:spacing w:line="200" w:lineRule="exact"/>
      </w:pPr>
    </w:p>
    <w:p w14:paraId="27626D9A" w14:textId="77777777" w:rsidR="0017693E" w:rsidRDefault="0017693E" w:rsidP="0017693E">
      <w:pPr>
        <w:spacing w:line="200" w:lineRule="exact"/>
      </w:pPr>
    </w:p>
    <w:p w14:paraId="06138225" w14:textId="77777777" w:rsidR="0017693E" w:rsidRDefault="0017693E" w:rsidP="0017693E">
      <w:pPr>
        <w:spacing w:line="200" w:lineRule="exact"/>
      </w:pPr>
    </w:p>
    <w:p w14:paraId="357466B6" w14:textId="77777777" w:rsidR="0017693E" w:rsidRDefault="0017693E" w:rsidP="0017693E">
      <w:pPr>
        <w:spacing w:line="239" w:lineRule="exact"/>
      </w:pPr>
    </w:p>
    <w:p w14:paraId="4D952078" w14:textId="7AFFA0CB" w:rsidR="0017693E" w:rsidRDefault="0017693E" w:rsidP="0017693E">
      <w:pPr>
        <w:spacing w:line="0" w:lineRule="atLeast"/>
        <w:ind w:left="859"/>
        <w:rPr>
          <w:sz w:val="96"/>
        </w:rPr>
      </w:pPr>
      <w:r>
        <w:rPr>
          <w:sz w:val="96"/>
        </w:rPr>
        <w:t>Analysis and Design</w:t>
      </w:r>
    </w:p>
    <w:p w14:paraId="6D0B78F4" w14:textId="77777777" w:rsidR="0017693E" w:rsidRDefault="0017693E" w:rsidP="0017693E">
      <w:pPr>
        <w:spacing w:line="200" w:lineRule="exact"/>
      </w:pPr>
    </w:p>
    <w:p w14:paraId="6C2C0EEA" w14:textId="77777777" w:rsidR="0017693E" w:rsidRDefault="0017693E" w:rsidP="0017693E">
      <w:pPr>
        <w:spacing w:line="200" w:lineRule="exact"/>
      </w:pPr>
    </w:p>
    <w:p w14:paraId="714524F6" w14:textId="77777777" w:rsidR="0017693E" w:rsidRDefault="0017693E" w:rsidP="0017693E">
      <w:pPr>
        <w:spacing w:line="200" w:lineRule="exact"/>
      </w:pPr>
    </w:p>
    <w:p w14:paraId="04A7D83F" w14:textId="77777777" w:rsidR="0017693E" w:rsidRDefault="0017693E" w:rsidP="0017693E">
      <w:pPr>
        <w:spacing w:line="200" w:lineRule="exact"/>
      </w:pPr>
    </w:p>
    <w:p w14:paraId="361FAB80" w14:textId="77777777" w:rsidR="0017693E" w:rsidRDefault="0017693E" w:rsidP="0017693E">
      <w:pPr>
        <w:spacing w:line="200" w:lineRule="exact"/>
      </w:pPr>
    </w:p>
    <w:p w14:paraId="78031354" w14:textId="77777777" w:rsidR="0017693E" w:rsidRDefault="0017693E" w:rsidP="0017693E">
      <w:pPr>
        <w:spacing w:line="200" w:lineRule="exact"/>
      </w:pPr>
    </w:p>
    <w:p w14:paraId="290988CF" w14:textId="77777777" w:rsidR="0017693E" w:rsidRDefault="0017693E" w:rsidP="0017693E">
      <w:pPr>
        <w:spacing w:line="200" w:lineRule="exact"/>
      </w:pPr>
    </w:p>
    <w:p w14:paraId="6DD23A73" w14:textId="77777777" w:rsidR="0017693E" w:rsidRDefault="0017693E" w:rsidP="0017693E">
      <w:pPr>
        <w:spacing w:line="200" w:lineRule="exact"/>
      </w:pPr>
    </w:p>
    <w:p w14:paraId="35193208" w14:textId="77777777" w:rsidR="0017693E" w:rsidRDefault="0017693E" w:rsidP="0017693E">
      <w:pPr>
        <w:spacing w:line="253" w:lineRule="exact"/>
      </w:pPr>
    </w:p>
    <w:p w14:paraId="22A1383F" w14:textId="77777777" w:rsidR="0017693E" w:rsidRDefault="0017693E" w:rsidP="0017693E">
      <w:pPr>
        <w:ind w:left="1817" w:hangingChars="649" w:hanging="1817"/>
        <w:rPr>
          <w:color w:val="FF0000"/>
        </w:rPr>
      </w:pPr>
    </w:p>
    <w:p w14:paraId="1DF78C79" w14:textId="77777777" w:rsidR="0017693E" w:rsidRDefault="0017693E" w:rsidP="0017693E">
      <w:pPr>
        <w:rPr>
          <w:color w:val="808080" w:themeColor="background1" w:themeShade="80"/>
          <w:szCs w:val="28"/>
        </w:rPr>
      </w:pPr>
    </w:p>
    <w:p w14:paraId="3CD4D1A7" w14:textId="77777777" w:rsidR="0017693E" w:rsidRDefault="0017693E" w:rsidP="0017693E">
      <w:pPr>
        <w:rPr>
          <w:color w:val="808080" w:themeColor="background1" w:themeShade="80"/>
          <w:szCs w:val="28"/>
        </w:rPr>
      </w:pPr>
    </w:p>
    <w:p w14:paraId="4B7BC963" w14:textId="77777777" w:rsidR="0017693E" w:rsidRDefault="0017693E" w:rsidP="0017693E">
      <w:pPr>
        <w:rPr>
          <w:color w:val="808080" w:themeColor="background1" w:themeShade="80"/>
          <w:szCs w:val="28"/>
        </w:rPr>
      </w:pPr>
    </w:p>
    <w:p w14:paraId="66E9AD02" w14:textId="77777777" w:rsidR="0017693E" w:rsidRDefault="0017693E" w:rsidP="0017693E">
      <w:pPr>
        <w:rPr>
          <w:color w:val="808080" w:themeColor="background1" w:themeShade="80"/>
          <w:szCs w:val="28"/>
        </w:rPr>
      </w:pPr>
    </w:p>
    <w:p w14:paraId="24A17954" w14:textId="5C09722A" w:rsidR="00826DFE" w:rsidRDefault="00826DFE" w:rsidP="001E6469">
      <w:pPr>
        <w:rPr>
          <w:color w:val="808080" w:themeColor="background1" w:themeShade="80"/>
          <w:szCs w:val="28"/>
        </w:rPr>
      </w:pPr>
    </w:p>
    <w:p w14:paraId="716DAD11" w14:textId="77777777" w:rsidR="00826DFE" w:rsidRDefault="00826DFE" w:rsidP="001E6469">
      <w:pPr>
        <w:rPr>
          <w:color w:val="808080" w:themeColor="background1" w:themeShade="80"/>
          <w:szCs w:val="28"/>
        </w:rPr>
      </w:pPr>
    </w:p>
    <w:p w14:paraId="7E404331" w14:textId="57824723" w:rsidR="001E6469" w:rsidRPr="002D3F3B" w:rsidRDefault="00BD3DDB" w:rsidP="002D3F3B">
      <w:pPr>
        <w:pStyle w:val="Heading1"/>
        <w:numPr>
          <w:ilvl w:val="0"/>
          <w:numId w:val="5"/>
        </w:numPr>
      </w:pPr>
      <w:bookmarkStart w:id="22" w:name="_Toc48107697"/>
      <w:r w:rsidRPr="002D3F3B">
        <w:lastRenderedPageBreak/>
        <w:t>Analysis and Design</w:t>
      </w:r>
      <w:bookmarkEnd w:id="22"/>
    </w:p>
    <w:p w14:paraId="025EAB69" w14:textId="77777777" w:rsidR="00BD3DDB" w:rsidRDefault="00BD3DDB" w:rsidP="00BD3DDB">
      <w:pPr>
        <w:jc w:val="center"/>
        <w:rPr>
          <w:rFonts w:ascii="Georgia" w:hAnsi="Georgia"/>
          <w:b/>
          <w:bCs/>
          <w:sz w:val="32"/>
          <w:szCs w:val="32"/>
        </w:rPr>
      </w:pPr>
    </w:p>
    <w:p w14:paraId="04E29152" w14:textId="68A92C2D" w:rsidR="003874E6" w:rsidRPr="003874E6" w:rsidRDefault="004608D8" w:rsidP="000C692F">
      <w:pPr>
        <w:pStyle w:val="Heading2"/>
      </w:pPr>
      <w:bookmarkStart w:id="23" w:name="_Toc48107698"/>
      <w:r>
        <w:t xml:space="preserve">3.1 </w:t>
      </w:r>
      <w:r w:rsidR="00BD3DDB" w:rsidRPr="008306DA">
        <w:t>System Overview</w:t>
      </w:r>
      <w:bookmarkEnd w:id="23"/>
    </w:p>
    <w:p w14:paraId="02EDB6C9" w14:textId="574CF4F1" w:rsidR="000C692F" w:rsidRDefault="000C692F" w:rsidP="000C692F">
      <w:pPr>
        <w:pStyle w:val="Heading3"/>
      </w:pPr>
      <w:bookmarkStart w:id="24" w:name="_Toc48107699"/>
      <w:r>
        <w:t xml:space="preserve">3.1.1 </w:t>
      </w:r>
      <w:r w:rsidR="00BD3DDB" w:rsidRPr="003874E6">
        <w:t>System Architecture</w:t>
      </w:r>
      <w:bookmarkEnd w:id="24"/>
    </w:p>
    <w:p w14:paraId="3E5D9A0B" w14:textId="126876D3" w:rsidR="00EA3D4C" w:rsidRDefault="00BF6FD0" w:rsidP="00EA3D4C">
      <w:r w:rsidRPr="009F7838">
        <w:rPr>
          <w:rFonts w:asciiTheme="majorBidi" w:hAnsiTheme="majorBidi" w:cstheme="majorBidi"/>
          <w:noProof/>
          <w:color w:val="808080" w:themeColor="background1" w:themeShade="80"/>
          <w:szCs w:val="28"/>
        </w:rPr>
        <mc:AlternateContent>
          <mc:Choice Requires="wpg">
            <w:drawing>
              <wp:inline distT="0" distB="0" distL="0" distR="0" wp14:anchorId="4CA3464E" wp14:editId="54220518">
                <wp:extent cx="5943600" cy="3247277"/>
                <wp:effectExtent l="57150" t="38100" r="304800" b="86995"/>
                <wp:docPr id="6" name="Group 6"/>
                <wp:cNvGraphicFramePr/>
                <a:graphic xmlns:a="http://schemas.openxmlformats.org/drawingml/2006/main">
                  <a:graphicData uri="http://schemas.microsoft.com/office/word/2010/wordprocessingGroup">
                    <wpg:wgp>
                      <wpg:cNvGrpSpPr/>
                      <wpg:grpSpPr>
                        <a:xfrm>
                          <a:off x="0" y="0"/>
                          <a:ext cx="5943600" cy="3247277"/>
                          <a:chOff x="939618" y="1080437"/>
                          <a:chExt cx="9878436" cy="5397735"/>
                        </a:xfrm>
                      </wpg:grpSpPr>
                      <wps:wsp>
                        <wps:cNvPr id="137" name="Rectangle 137">
                          <a:extLst>
                            <a:ext uri="{FF2B5EF4-FFF2-40B4-BE49-F238E27FC236}">
                              <a16:creationId xmlns:a16="http://schemas.microsoft.com/office/drawing/2014/main" id="{2CBA3FA7-1A36-4BB5-B745-7D03811E2FD2}"/>
                            </a:ext>
                          </a:extLst>
                        </wps:cNvPr>
                        <wps:cNvSpPr/>
                        <wps:spPr>
                          <a:xfrm>
                            <a:off x="2967709" y="1439864"/>
                            <a:ext cx="1495697" cy="1234521"/>
                          </a:xfrm>
                          <a:prstGeom prst="rect">
                            <a:avLst/>
                          </a:prstGeom>
                        </wps:spPr>
                        <wps:style>
                          <a:lnRef idx="1">
                            <a:schemeClr val="accent4"/>
                          </a:lnRef>
                          <a:fillRef idx="2">
                            <a:schemeClr val="accent4"/>
                          </a:fillRef>
                          <a:effectRef idx="1">
                            <a:schemeClr val="accent4"/>
                          </a:effectRef>
                          <a:fontRef idx="minor">
                            <a:schemeClr val="dk1"/>
                          </a:fontRef>
                        </wps:style>
                        <wps:txbx>
                          <w:txbxContent>
                            <w:p w14:paraId="5C00B930" w14:textId="77777777" w:rsidR="00CD7855" w:rsidRPr="00BF6FD0" w:rsidRDefault="00CD7855" w:rsidP="00BF6FD0">
                              <w:pPr>
                                <w:jc w:val="center"/>
                                <w:rPr>
                                  <w:sz w:val="24"/>
                                </w:rPr>
                              </w:pPr>
                              <w:r w:rsidRPr="00BF6FD0">
                                <w:rPr>
                                  <w:rFonts w:asciiTheme="minorHAnsi" w:hAnsi="Calibri" w:cstheme="minorBidi"/>
                                  <w:color w:val="000000" w:themeColor="text1"/>
                                  <w:kern w:val="24"/>
                                  <w:sz w:val="24"/>
                                  <w14:shadow w14:blurRad="38100" w14:dist="19050" w14:dir="2700000" w14:sx="100000" w14:sy="100000" w14:kx="0" w14:ky="0" w14:algn="tl">
                                    <w14:schemeClr w14:val="dk1">
                                      <w14:alpha w14:val="60000"/>
                                    </w14:schemeClr>
                                  </w14:shadow>
                                </w:rPr>
                                <w:t>Face landmarks track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8" name="Straight Arrow Connector 138">
                          <a:extLst>
                            <a:ext uri="{FF2B5EF4-FFF2-40B4-BE49-F238E27FC236}">
                              <a16:creationId xmlns:a16="http://schemas.microsoft.com/office/drawing/2014/main" id="{DA7EE99D-9717-4379-86FE-1F203AD7DBBB}"/>
                            </a:ext>
                          </a:extLst>
                        </wps:cNvPr>
                        <wps:cNvCnPr>
                          <a:cxnSpLocks/>
                          <a:stCxn id="137" idx="3"/>
                          <a:endCxn id="139" idx="1"/>
                        </wps:cNvCnPr>
                        <wps:spPr>
                          <a:xfrm>
                            <a:off x="4463406" y="2057125"/>
                            <a:ext cx="542107" cy="18256"/>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39" name="Rectangle 139">
                          <a:extLst>
                            <a:ext uri="{FF2B5EF4-FFF2-40B4-BE49-F238E27FC236}">
                              <a16:creationId xmlns:a16="http://schemas.microsoft.com/office/drawing/2014/main" id="{2DE3B762-8879-478F-BB98-6E429C1A0D2A}"/>
                            </a:ext>
                          </a:extLst>
                        </wps:cNvPr>
                        <wps:cNvSpPr/>
                        <wps:spPr>
                          <a:xfrm>
                            <a:off x="5005513" y="1538536"/>
                            <a:ext cx="1495697" cy="1073689"/>
                          </a:xfrm>
                          <a:prstGeom prst="rect">
                            <a:avLst/>
                          </a:prstGeom>
                        </wps:spPr>
                        <wps:style>
                          <a:lnRef idx="1">
                            <a:schemeClr val="accent4"/>
                          </a:lnRef>
                          <a:fillRef idx="2">
                            <a:schemeClr val="accent4"/>
                          </a:fillRef>
                          <a:effectRef idx="1">
                            <a:schemeClr val="accent4"/>
                          </a:effectRef>
                          <a:fontRef idx="minor">
                            <a:schemeClr val="dk1"/>
                          </a:fontRef>
                        </wps:style>
                        <wps:txbx>
                          <w:txbxContent>
                            <w:p w14:paraId="65F64366" w14:textId="77777777" w:rsidR="00CD7855" w:rsidRPr="00BF6FD0" w:rsidRDefault="00CD7855" w:rsidP="00BF6FD0">
                              <w:pPr>
                                <w:jc w:val="center"/>
                                <w:rPr>
                                  <w:sz w:val="24"/>
                                </w:rPr>
                              </w:pPr>
                              <w:r w:rsidRPr="00BF6FD0">
                                <w:rPr>
                                  <w:rFonts w:asciiTheme="minorHAnsi" w:hAnsi="Calibri" w:cstheme="minorBidi"/>
                                  <w:color w:val="000000" w:themeColor="dark1"/>
                                  <w:kern w:val="24"/>
                                  <w:sz w:val="24"/>
                                </w:rPr>
                                <w:t>kalman filter</w:t>
                              </w:r>
                            </w:p>
                          </w:txbxContent>
                        </wps:txbx>
                        <wps:bodyPr rtlCol="0" anchor="ctr"/>
                      </wps:wsp>
                      <wps:wsp>
                        <wps:cNvPr id="140" name="Straight Arrow Connector 140">
                          <a:extLst>
                            <a:ext uri="{FF2B5EF4-FFF2-40B4-BE49-F238E27FC236}">
                              <a16:creationId xmlns:a16="http://schemas.microsoft.com/office/drawing/2014/main" id="{E6D8621D-CCD5-4F16-A9DA-C38C0CB31149}"/>
                            </a:ext>
                          </a:extLst>
                        </wps:cNvPr>
                        <wps:cNvCnPr>
                          <a:cxnSpLocks/>
                          <a:stCxn id="139" idx="3"/>
                          <a:endCxn id="141" idx="1"/>
                        </wps:cNvCnPr>
                        <wps:spPr>
                          <a:xfrm>
                            <a:off x="6501209" y="2075381"/>
                            <a:ext cx="591676"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41" name="Rectangle 141">
                          <a:extLst>
                            <a:ext uri="{FF2B5EF4-FFF2-40B4-BE49-F238E27FC236}">
                              <a16:creationId xmlns:a16="http://schemas.microsoft.com/office/drawing/2014/main" id="{D6486DB8-5110-4742-8947-230ECF6E3AFD}"/>
                            </a:ext>
                          </a:extLst>
                        </wps:cNvPr>
                        <wps:cNvSpPr/>
                        <wps:spPr>
                          <a:xfrm>
                            <a:off x="7092885" y="1538536"/>
                            <a:ext cx="1495697" cy="1073689"/>
                          </a:xfrm>
                          <a:prstGeom prst="rect">
                            <a:avLst/>
                          </a:prstGeom>
                        </wps:spPr>
                        <wps:style>
                          <a:lnRef idx="1">
                            <a:schemeClr val="accent4"/>
                          </a:lnRef>
                          <a:fillRef idx="2">
                            <a:schemeClr val="accent4"/>
                          </a:fillRef>
                          <a:effectRef idx="1">
                            <a:schemeClr val="accent4"/>
                          </a:effectRef>
                          <a:fontRef idx="minor">
                            <a:schemeClr val="dk1"/>
                          </a:fontRef>
                        </wps:style>
                        <wps:txbx>
                          <w:txbxContent>
                            <w:p w14:paraId="18A3208D" w14:textId="77777777" w:rsidR="00CD7855" w:rsidRPr="00BF6FD0" w:rsidRDefault="00CD7855" w:rsidP="00BF6FD0">
                              <w:pPr>
                                <w:jc w:val="center"/>
                                <w:rPr>
                                  <w:sz w:val="24"/>
                                </w:rPr>
                              </w:pPr>
                              <w:r w:rsidRPr="00BF6FD0">
                                <w:rPr>
                                  <w:rFonts w:asciiTheme="minorHAnsi" w:hAnsi="Calibri" w:cstheme="minorBidi"/>
                                  <w:color w:val="000000" w:themeColor="dark1"/>
                                  <w:kern w:val="24"/>
                                  <w:sz w:val="24"/>
                                </w:rPr>
                                <w:t xml:space="preserve">Pose estimation </w:t>
                              </w:r>
                            </w:p>
                          </w:txbxContent>
                        </wps:txbx>
                        <wps:bodyPr rtlCol="0" anchor="ctr"/>
                      </wps:wsp>
                      <wps:wsp>
                        <wps:cNvPr id="142" name="Rectangle 142">
                          <a:extLst>
                            <a:ext uri="{FF2B5EF4-FFF2-40B4-BE49-F238E27FC236}">
                              <a16:creationId xmlns:a16="http://schemas.microsoft.com/office/drawing/2014/main" id="{EF065162-623A-4C19-B921-7034A1667265}"/>
                            </a:ext>
                          </a:extLst>
                        </wps:cNvPr>
                        <wps:cNvSpPr/>
                        <wps:spPr>
                          <a:xfrm>
                            <a:off x="9353336" y="1080437"/>
                            <a:ext cx="1464718" cy="1959975"/>
                          </a:xfrm>
                          <a:prstGeom prst="rect">
                            <a:avLst/>
                          </a:prstGeom>
                        </wps:spPr>
                        <wps:style>
                          <a:lnRef idx="1">
                            <a:schemeClr val="accent4"/>
                          </a:lnRef>
                          <a:fillRef idx="2">
                            <a:schemeClr val="accent4"/>
                          </a:fillRef>
                          <a:effectRef idx="1">
                            <a:schemeClr val="accent4"/>
                          </a:effectRef>
                          <a:fontRef idx="minor">
                            <a:schemeClr val="dk1"/>
                          </a:fontRef>
                        </wps:style>
                        <wps:txbx>
                          <w:txbxContent>
                            <w:p w14:paraId="23EC13E5" w14:textId="77777777" w:rsidR="00CD7855" w:rsidRPr="00BF6FD0" w:rsidRDefault="00CD7855" w:rsidP="00BF6FD0">
                              <w:pPr>
                                <w:jc w:val="center"/>
                                <w:rPr>
                                  <w:sz w:val="24"/>
                                </w:rPr>
                              </w:pPr>
                              <w:r w:rsidRPr="00BF6FD0">
                                <w:rPr>
                                  <w:rFonts w:asciiTheme="minorHAnsi" w:hAnsi="Calibri" w:cstheme="minorBidi"/>
                                  <w:color w:val="000000" w:themeColor="dark1"/>
                                  <w:kern w:val="24"/>
                                  <w:sz w:val="24"/>
                                </w:rPr>
                                <w:t>Facial expression feature extraction</w:t>
                              </w:r>
                            </w:p>
                          </w:txbxContent>
                        </wps:txbx>
                        <wps:bodyPr rtlCol="0" anchor="ctr"/>
                      </wps:wsp>
                      <wps:wsp>
                        <wps:cNvPr id="143" name="Rectangle 143">
                          <a:extLst>
                            <a:ext uri="{FF2B5EF4-FFF2-40B4-BE49-F238E27FC236}">
                              <a16:creationId xmlns:a16="http://schemas.microsoft.com/office/drawing/2014/main" id="{37ED9E5F-523F-497A-B07C-7CF0781EBB1A}"/>
                            </a:ext>
                          </a:extLst>
                        </wps:cNvPr>
                        <wps:cNvSpPr/>
                        <wps:spPr>
                          <a:xfrm>
                            <a:off x="4107191" y="5185869"/>
                            <a:ext cx="1495697" cy="1292302"/>
                          </a:xfrm>
                          <a:prstGeom prst="rect">
                            <a:avLst/>
                          </a:prstGeom>
                        </wps:spPr>
                        <wps:style>
                          <a:lnRef idx="1">
                            <a:schemeClr val="accent4"/>
                          </a:lnRef>
                          <a:fillRef idx="2">
                            <a:schemeClr val="accent4"/>
                          </a:fillRef>
                          <a:effectRef idx="1">
                            <a:schemeClr val="accent4"/>
                          </a:effectRef>
                          <a:fontRef idx="minor">
                            <a:schemeClr val="dk1"/>
                          </a:fontRef>
                        </wps:style>
                        <wps:txbx>
                          <w:txbxContent>
                            <w:p w14:paraId="7BCB7A4D" w14:textId="77777777" w:rsidR="00CD7855" w:rsidRPr="00BF6FD0" w:rsidRDefault="00CD7855" w:rsidP="00BF6FD0">
                              <w:pPr>
                                <w:jc w:val="center"/>
                                <w:rPr>
                                  <w:sz w:val="24"/>
                                </w:rPr>
                              </w:pPr>
                              <w:r w:rsidRPr="00BF6FD0">
                                <w:rPr>
                                  <w:rFonts w:asciiTheme="minorHAnsi" w:hAnsi="Calibri" w:cstheme="minorBidi"/>
                                  <w:color w:val="000000" w:themeColor="dark1"/>
                                  <w:kern w:val="24"/>
                                  <w:sz w:val="24"/>
                                </w:rPr>
                                <w:t>Pose control</w:t>
                              </w:r>
                            </w:p>
                          </w:txbxContent>
                        </wps:txbx>
                        <wps:bodyPr rtlCol="0" anchor="ctr"/>
                      </wps:wsp>
                      <wps:wsp>
                        <wps:cNvPr id="144" name="Rectangle 144">
                          <a:extLst>
                            <a:ext uri="{FF2B5EF4-FFF2-40B4-BE49-F238E27FC236}">
                              <a16:creationId xmlns:a16="http://schemas.microsoft.com/office/drawing/2014/main" id="{43CAE582-FD6D-440C-BCDC-216EB3CA91CA}"/>
                            </a:ext>
                          </a:extLst>
                        </wps:cNvPr>
                        <wps:cNvSpPr/>
                        <wps:spPr>
                          <a:xfrm>
                            <a:off x="6098436" y="5190417"/>
                            <a:ext cx="1504412" cy="1287755"/>
                          </a:xfrm>
                          <a:prstGeom prst="rect">
                            <a:avLst/>
                          </a:prstGeom>
                        </wps:spPr>
                        <wps:style>
                          <a:lnRef idx="1">
                            <a:schemeClr val="accent4"/>
                          </a:lnRef>
                          <a:fillRef idx="2">
                            <a:schemeClr val="accent4"/>
                          </a:fillRef>
                          <a:effectRef idx="1">
                            <a:schemeClr val="accent4"/>
                          </a:effectRef>
                          <a:fontRef idx="minor">
                            <a:schemeClr val="dk1"/>
                          </a:fontRef>
                        </wps:style>
                        <wps:txbx>
                          <w:txbxContent>
                            <w:p w14:paraId="17B429AC" w14:textId="77777777" w:rsidR="00CD7855" w:rsidRPr="00BF6FD0" w:rsidRDefault="00CD7855" w:rsidP="00BF6FD0">
                              <w:pPr>
                                <w:jc w:val="center"/>
                                <w:rPr>
                                  <w:sz w:val="24"/>
                                </w:rPr>
                              </w:pPr>
                              <w:r w:rsidRPr="00BF6FD0">
                                <w:rPr>
                                  <w:rFonts w:asciiTheme="minorHAnsi" w:hAnsi="Calibri" w:cstheme="minorBidi"/>
                                  <w:color w:val="000000" w:themeColor="dark1"/>
                                  <w:kern w:val="24"/>
                                  <w:sz w:val="24"/>
                                </w:rPr>
                                <w:t>Facial expression control</w:t>
                              </w:r>
                            </w:p>
                          </w:txbxContent>
                        </wps:txbx>
                        <wps:bodyPr rtlCol="0" anchor="ctr"/>
                      </wps:wsp>
                      <wps:wsp>
                        <wps:cNvPr id="145" name="Straight Arrow Connector 145">
                          <a:extLst>
                            <a:ext uri="{FF2B5EF4-FFF2-40B4-BE49-F238E27FC236}">
                              <a16:creationId xmlns:a16="http://schemas.microsoft.com/office/drawing/2014/main" id="{4558A27C-3194-4EE3-BF49-19B5F11B292F}"/>
                            </a:ext>
                          </a:extLst>
                        </wps:cNvPr>
                        <wps:cNvCnPr>
                          <a:cxnSpLocks/>
                          <a:stCxn id="143" idx="3"/>
                          <a:endCxn id="144" idx="1"/>
                        </wps:cNvCnPr>
                        <wps:spPr>
                          <a:xfrm>
                            <a:off x="5602888" y="5832020"/>
                            <a:ext cx="495548" cy="227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46" name="Straight Arrow Connector 146">
                          <a:extLst>
                            <a:ext uri="{FF2B5EF4-FFF2-40B4-BE49-F238E27FC236}">
                              <a16:creationId xmlns:a16="http://schemas.microsoft.com/office/drawing/2014/main" id="{1B131722-C617-4323-A26E-1E614B26AA8F}"/>
                            </a:ext>
                          </a:extLst>
                        </wps:cNvPr>
                        <wps:cNvCnPr>
                          <a:cxnSpLocks/>
                          <a:stCxn id="141" idx="3"/>
                          <a:endCxn id="142" idx="1"/>
                        </wps:cNvCnPr>
                        <wps:spPr>
                          <a:xfrm flipV="1">
                            <a:off x="8588582" y="2060425"/>
                            <a:ext cx="764754" cy="1495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47" name="Rectangle 147">
                          <a:extLst>
                            <a:ext uri="{FF2B5EF4-FFF2-40B4-BE49-F238E27FC236}">
                              <a16:creationId xmlns:a16="http://schemas.microsoft.com/office/drawing/2014/main" id="{8DDBB914-C531-42D8-A678-12F57F5270E4}"/>
                            </a:ext>
                          </a:extLst>
                        </wps:cNvPr>
                        <wps:cNvSpPr/>
                        <wps:spPr>
                          <a:xfrm>
                            <a:off x="4952486" y="3269429"/>
                            <a:ext cx="2286979" cy="1280214"/>
                          </a:xfrm>
                          <a:prstGeom prst="rect">
                            <a:avLst/>
                          </a:prstGeom>
                        </wps:spPr>
                        <wps:style>
                          <a:lnRef idx="1">
                            <a:schemeClr val="accent4"/>
                          </a:lnRef>
                          <a:fillRef idx="2">
                            <a:schemeClr val="accent4"/>
                          </a:fillRef>
                          <a:effectRef idx="1">
                            <a:schemeClr val="accent4"/>
                          </a:effectRef>
                          <a:fontRef idx="minor">
                            <a:schemeClr val="dk1"/>
                          </a:fontRef>
                        </wps:style>
                        <wps:txbx>
                          <w:txbxContent>
                            <w:p w14:paraId="312414B2" w14:textId="77777777" w:rsidR="00CD7855" w:rsidRPr="00BF6FD0" w:rsidRDefault="00CD7855" w:rsidP="00BF6FD0">
                              <w:pPr>
                                <w:jc w:val="center"/>
                                <w:rPr>
                                  <w:sz w:val="24"/>
                                </w:rPr>
                              </w:pPr>
                              <w:r w:rsidRPr="00BF6FD0">
                                <w:rPr>
                                  <w:rFonts w:asciiTheme="minorHAnsi" w:hAnsi="Calibri" w:cstheme="minorBidi"/>
                                  <w:color w:val="000000" w:themeColor="dark1"/>
                                  <w:kern w:val="24"/>
                                  <w:sz w:val="24"/>
                                </w:rPr>
                                <w:t>Socket communication</w:t>
                              </w:r>
                            </w:p>
                          </w:txbxContent>
                        </wps:txbx>
                        <wps:bodyPr rtlCol="0" anchor="ctr"/>
                      </wps:wsp>
                      <wps:wsp>
                        <wps:cNvPr id="148" name="Rectangle 148">
                          <a:extLst>
                            <a:ext uri="{FF2B5EF4-FFF2-40B4-BE49-F238E27FC236}">
                              <a16:creationId xmlns:a16="http://schemas.microsoft.com/office/drawing/2014/main" id="{2CBA3FA7-1A36-4BB5-B745-7D03811E2FD2}"/>
                            </a:ext>
                          </a:extLst>
                        </wps:cNvPr>
                        <wps:cNvSpPr/>
                        <wps:spPr>
                          <a:xfrm>
                            <a:off x="939618" y="1479723"/>
                            <a:ext cx="1495697" cy="1078407"/>
                          </a:xfrm>
                          <a:prstGeom prst="rect">
                            <a:avLst/>
                          </a:prstGeom>
                        </wps:spPr>
                        <wps:style>
                          <a:lnRef idx="1">
                            <a:schemeClr val="accent4"/>
                          </a:lnRef>
                          <a:fillRef idx="2">
                            <a:schemeClr val="accent4"/>
                          </a:fillRef>
                          <a:effectRef idx="1">
                            <a:schemeClr val="accent4"/>
                          </a:effectRef>
                          <a:fontRef idx="minor">
                            <a:schemeClr val="dk1"/>
                          </a:fontRef>
                        </wps:style>
                        <wps:txbx>
                          <w:txbxContent>
                            <w:p w14:paraId="02A65163" w14:textId="77777777" w:rsidR="00CD7855" w:rsidRPr="00BF6FD0" w:rsidRDefault="00CD7855" w:rsidP="00BF6FD0">
                              <w:pPr>
                                <w:jc w:val="center"/>
                                <w:rPr>
                                  <w:sz w:val="24"/>
                                </w:rPr>
                              </w:pPr>
                              <w:r w:rsidRPr="00BF6FD0">
                                <w:rPr>
                                  <w:rFonts w:asciiTheme="minorHAnsi" w:hAnsi="Calibri" w:cstheme="minorBidi"/>
                                  <w:color w:val="000000" w:themeColor="text1"/>
                                  <w:kern w:val="24"/>
                                  <w:sz w:val="24"/>
                                  <w14:shadow w14:blurRad="38100" w14:dist="19050" w14:dir="2700000" w14:sx="100000" w14:sy="100000" w14:kx="0" w14:ky="0" w14:algn="tl">
                                    <w14:schemeClr w14:val="dk1">
                                      <w14:alpha w14:val="60000"/>
                                    </w14:schemeClr>
                                  </w14:shadow>
                                </w:rPr>
                                <w:t>Face detec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9" name="Straight Arrow Connector 149">
                          <a:extLst>
                            <a:ext uri="{FF2B5EF4-FFF2-40B4-BE49-F238E27FC236}">
                              <a16:creationId xmlns:a16="http://schemas.microsoft.com/office/drawing/2014/main" id="{DA7EE99D-9717-4379-86FE-1F203AD7DBBB}"/>
                            </a:ext>
                          </a:extLst>
                        </wps:cNvPr>
                        <wps:cNvCnPr>
                          <a:cxnSpLocks/>
                        </wps:cNvCnPr>
                        <wps:spPr>
                          <a:xfrm flipV="1">
                            <a:off x="2435313" y="2002472"/>
                            <a:ext cx="542107" cy="2387"/>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50" name="Shape 111"/>
                        <wps:cNvCnPr>
                          <a:stCxn id="142" idx="3"/>
                          <a:endCxn id="147" idx="1"/>
                        </wps:cNvCnPr>
                        <wps:spPr>
                          <a:xfrm flipH="1">
                            <a:off x="4952486" y="2060425"/>
                            <a:ext cx="5865568" cy="1849111"/>
                          </a:xfrm>
                          <a:prstGeom prst="bentConnector5">
                            <a:avLst>
                              <a:gd name="adj1" fmla="val -6477"/>
                              <a:gd name="adj2" fmla="val 59190"/>
                              <a:gd name="adj3" fmla="val 106477"/>
                            </a:avLst>
                          </a:prstGeom>
                          <a:ln>
                            <a:tailEnd type="arrow"/>
                          </a:ln>
                        </wps:spPr>
                        <wps:style>
                          <a:lnRef idx="3">
                            <a:schemeClr val="dk1"/>
                          </a:lnRef>
                          <a:fillRef idx="0">
                            <a:schemeClr val="dk1"/>
                          </a:fillRef>
                          <a:effectRef idx="2">
                            <a:schemeClr val="dk1"/>
                          </a:effectRef>
                          <a:fontRef idx="minor">
                            <a:schemeClr val="tx1"/>
                          </a:fontRef>
                        </wps:style>
                        <wps:bodyPr/>
                      </wps:wsp>
                      <wps:wsp>
                        <wps:cNvPr id="151" name="Shape 113"/>
                        <wps:cNvCnPr>
                          <a:stCxn id="147" idx="3"/>
                          <a:endCxn id="143" idx="1"/>
                        </wps:cNvCnPr>
                        <wps:spPr>
                          <a:xfrm flipH="1">
                            <a:off x="4107191" y="3909537"/>
                            <a:ext cx="3132273" cy="1922485"/>
                          </a:xfrm>
                          <a:prstGeom prst="bentConnector5">
                            <a:avLst>
                              <a:gd name="adj1" fmla="val -12130"/>
                              <a:gd name="adj2" fmla="val 49843"/>
                              <a:gd name="adj3" fmla="val 112130"/>
                            </a:avLst>
                          </a:prstGeom>
                          <a:ln>
                            <a:tailEnd type="arrow"/>
                          </a:ln>
                        </wps:spPr>
                        <wps:style>
                          <a:lnRef idx="3">
                            <a:schemeClr val="dk1"/>
                          </a:lnRef>
                          <a:fillRef idx="0">
                            <a:schemeClr val="dk1"/>
                          </a:fillRef>
                          <a:effectRef idx="2">
                            <a:schemeClr val="dk1"/>
                          </a:effectRef>
                          <a:fontRef idx="minor">
                            <a:schemeClr val="tx1"/>
                          </a:fontRef>
                        </wps:style>
                        <wps:bodyPr/>
                      </wps:wsp>
                    </wpg:wgp>
                  </a:graphicData>
                </a:graphic>
              </wp:inline>
            </w:drawing>
          </mc:Choice>
          <mc:Fallback>
            <w:pict>
              <v:group w14:anchorId="4CA3464E" id="Group 6" o:spid="_x0000_s1035" style="width:468pt;height:255.7pt;mso-position-horizontal-relative:char;mso-position-vertical-relative:line" coordorigin="9396,10804" coordsize="98784,539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">
                <v:rect id="Rectangle 137" o:spid="_x0000_s1036" style="position:absolute;left:29677;top:14398;width:14957;height:123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" fillcolor="#bfb1d0 [1623]" strokecolor="#795d9b [3047]">
                  <v:fill color2="#ece7f1 [503]" rotate="t" angle="180" colors="0 #c9b5e8;22938f #d9cbee;1 #f0eaf9" focus="100%" type="gradient"/>
                  <v:shadow on="t" color="black" opacity="24903f" origin=",.5" offset="0,.55556mm"/>
                  <v:textbox>
                    <w:txbxContent>
                      <w:p w14:paraId="5C00B930" w14:textId="77777777" w:rsidR="00CD7855" w:rsidRPr="00BF6FD0" w:rsidRDefault="00CD7855" w:rsidP="00BF6FD0">
                        <w:pPr>
                          <w:jc w:val="center"/>
                          <w:rPr>
                            <w:sz w:val="24"/>
                          </w:rPr>
                        </w:pPr>
                        <w:r w:rsidRPr="00BF6FD0">
                          <w:rPr>
                            <w:rFonts w:asciiTheme="minorHAnsi" w:hAnsi="Calibri" w:cstheme="minorBidi"/>
                            <w:color w:val="000000" w:themeColor="text1"/>
                            <w:kern w:val="24"/>
                            <w:sz w:val="24"/>
                            <w14:shadow w14:blurRad="38100" w14:dist="19050" w14:dir="2700000" w14:sx="100000" w14:sy="100000" w14:kx="0" w14:ky="0" w14:algn="tl">
                              <w14:schemeClr w14:val="dk1">
                                <w14:alpha w14:val="60000"/>
                              </w14:schemeClr>
                            </w14:shadow>
                          </w:rPr>
                          <w:t>Face landmarks tracking</w:t>
                        </w:r>
                      </w:p>
                    </w:txbxContent>
                  </v:textbox>
                </v:rect>
                <v:shapetype id="_x0000_t32" coordsize="21600,21600" o:spt="32" o:oned="t" path="m,l21600,21600e" filled="f">
                  <v:path arrowok="t" fillok="f" o:connecttype="none"/>
                  <o:lock v:ext="edit" shapetype="t"/>
                </v:shapetype>
                <v:shape id="Straight Arrow Connector 138" o:spid="_x0000_s1037" type="#_x0000_t32" style="position:absolute;left:44634;top:20571;width:5421;height:1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" strokecolor="black [3200]" strokeweight="3pt">
                  <v:stroke endarrow="block"/>
                  <v:shadow on="t" color="black" opacity="22937f" origin=",.5" offset="0,.63889mm"/>
                  <o:lock v:ext="edit" shapetype="f"/>
                </v:shape>
                <v:rect id="Rectangle 139" o:spid="_x0000_s1038" style="position:absolute;left:50055;top:15385;width:14957;height:107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" fillcolor="#bfb1d0 [1623]" strokecolor="#795d9b [3047]">
                  <v:fill color2="#ece7f1 [503]" rotate="t" angle="180" colors="0 #c9b5e8;22938f #d9cbee;1 #f0eaf9" focus="100%" type="gradient"/>
                  <v:shadow on="t" color="black" opacity="24903f" origin=",.5" offset="0,.55556mm"/>
                  <v:textbox>
                    <w:txbxContent>
                      <w:p w14:paraId="65F64366" w14:textId="77777777" w:rsidR="00CD7855" w:rsidRPr="00BF6FD0" w:rsidRDefault="00CD7855" w:rsidP="00BF6FD0">
                        <w:pPr>
                          <w:jc w:val="center"/>
                          <w:rPr>
                            <w:sz w:val="24"/>
                          </w:rPr>
                        </w:pPr>
                        <w:r w:rsidRPr="00BF6FD0">
                          <w:rPr>
                            <w:rFonts w:asciiTheme="minorHAnsi" w:hAnsi="Calibri" w:cstheme="minorBidi"/>
                            <w:color w:val="000000" w:themeColor="dark1"/>
                            <w:kern w:val="24"/>
                            <w:sz w:val="24"/>
                          </w:rPr>
                          <w:t>kalman filter</w:t>
                        </w:r>
                      </w:p>
                    </w:txbxContent>
                  </v:textbox>
                </v:rect>
                <v:shape id="Straight Arrow Connector 140" o:spid="_x0000_s1039" type="#_x0000_t32" style="position:absolute;left:65012;top:20753;width:591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" strokecolor="black [3200]" strokeweight="3pt">
                  <v:stroke endarrow="block"/>
                  <v:shadow on="t" color="black" opacity="22937f" origin=",.5" offset="0,.63889mm"/>
                  <o:lock v:ext="edit" shapetype="f"/>
                </v:shape>
                <v:rect id="Rectangle 141" o:spid="_x0000_s1040" style="position:absolute;left:70928;top:15385;width:14957;height:107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" fillcolor="#bfb1d0 [1623]" strokecolor="#795d9b [3047]">
                  <v:fill color2="#ece7f1 [503]" rotate="t" angle="180" colors="0 #c9b5e8;22938f #d9cbee;1 #f0eaf9" focus="100%" type="gradient"/>
                  <v:shadow on="t" color="black" opacity="24903f" origin=",.5" offset="0,.55556mm"/>
                  <v:textbox>
                    <w:txbxContent>
                      <w:p w14:paraId="18A3208D" w14:textId="77777777" w:rsidR="00CD7855" w:rsidRPr="00BF6FD0" w:rsidRDefault="00CD7855" w:rsidP="00BF6FD0">
                        <w:pPr>
                          <w:jc w:val="center"/>
                          <w:rPr>
                            <w:sz w:val="24"/>
                          </w:rPr>
                        </w:pPr>
                        <w:r w:rsidRPr="00BF6FD0">
                          <w:rPr>
                            <w:rFonts w:asciiTheme="minorHAnsi" w:hAnsi="Calibri" w:cstheme="minorBidi"/>
                            <w:color w:val="000000" w:themeColor="dark1"/>
                            <w:kern w:val="24"/>
                            <w:sz w:val="24"/>
                          </w:rPr>
                          <w:t xml:space="preserve">Pose estimation </w:t>
                        </w:r>
                      </w:p>
                    </w:txbxContent>
                  </v:textbox>
                </v:rect>
                <v:rect id="Rectangle 142" o:spid="_x0000_s1041" style="position:absolute;left:93533;top:10804;width:14647;height:19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" fillcolor="#bfb1d0 [1623]" strokecolor="#795d9b [3047]">
                  <v:fill color2="#ece7f1 [503]" rotate="t" angle="180" colors="0 #c9b5e8;22938f #d9cbee;1 #f0eaf9" focus="100%" type="gradient"/>
                  <v:shadow on="t" color="black" opacity="24903f" origin=",.5" offset="0,.55556mm"/>
                  <v:textbox>
                    <w:txbxContent>
                      <w:p w14:paraId="23EC13E5" w14:textId="77777777" w:rsidR="00CD7855" w:rsidRPr="00BF6FD0" w:rsidRDefault="00CD7855" w:rsidP="00BF6FD0">
                        <w:pPr>
                          <w:jc w:val="center"/>
                          <w:rPr>
                            <w:sz w:val="24"/>
                          </w:rPr>
                        </w:pPr>
                        <w:r w:rsidRPr="00BF6FD0">
                          <w:rPr>
                            <w:rFonts w:asciiTheme="minorHAnsi" w:hAnsi="Calibri" w:cstheme="minorBidi"/>
                            <w:color w:val="000000" w:themeColor="dark1"/>
                            <w:kern w:val="24"/>
                            <w:sz w:val="24"/>
                          </w:rPr>
                          <w:t>Facial expression feature extraction</w:t>
                        </w:r>
                      </w:p>
                    </w:txbxContent>
                  </v:textbox>
                </v:rect>
                <v:rect id="Rectangle 143" o:spid="_x0000_s1042" style="position:absolute;left:41071;top:51858;width:14957;height:129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" fillcolor="#bfb1d0 [1623]" strokecolor="#795d9b [3047]">
                  <v:fill color2="#ece7f1 [503]" rotate="t" angle="180" colors="0 #c9b5e8;22938f #d9cbee;1 #f0eaf9" focus="100%" type="gradient"/>
                  <v:shadow on="t" color="black" opacity="24903f" origin=",.5" offset="0,.55556mm"/>
                  <v:textbox>
                    <w:txbxContent>
                      <w:p w14:paraId="7BCB7A4D" w14:textId="77777777" w:rsidR="00CD7855" w:rsidRPr="00BF6FD0" w:rsidRDefault="00CD7855" w:rsidP="00BF6FD0">
                        <w:pPr>
                          <w:jc w:val="center"/>
                          <w:rPr>
                            <w:sz w:val="24"/>
                          </w:rPr>
                        </w:pPr>
                        <w:r w:rsidRPr="00BF6FD0">
                          <w:rPr>
                            <w:rFonts w:asciiTheme="minorHAnsi" w:hAnsi="Calibri" w:cstheme="minorBidi"/>
                            <w:color w:val="000000" w:themeColor="dark1"/>
                            <w:kern w:val="24"/>
                            <w:sz w:val="24"/>
                          </w:rPr>
                          <w:t>Pose control</w:t>
                        </w:r>
                      </w:p>
                    </w:txbxContent>
                  </v:textbox>
                </v:rect>
                <v:rect id="Rectangle 144" o:spid="_x0000_s1043" style="position:absolute;left:60984;top:51904;width:15044;height:128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" fillcolor="#bfb1d0 [1623]" strokecolor="#795d9b [3047]">
                  <v:fill color2="#ece7f1 [503]" rotate="t" angle="180" colors="0 #c9b5e8;22938f #d9cbee;1 #f0eaf9" focus="100%" type="gradient"/>
                  <v:shadow on="t" color="black" opacity="24903f" origin=",.5" offset="0,.55556mm"/>
                  <v:textbox>
                    <w:txbxContent>
                      <w:p w14:paraId="17B429AC" w14:textId="77777777" w:rsidR="00CD7855" w:rsidRPr="00BF6FD0" w:rsidRDefault="00CD7855" w:rsidP="00BF6FD0">
                        <w:pPr>
                          <w:jc w:val="center"/>
                          <w:rPr>
                            <w:sz w:val="24"/>
                          </w:rPr>
                        </w:pPr>
                        <w:r w:rsidRPr="00BF6FD0">
                          <w:rPr>
                            <w:rFonts w:asciiTheme="minorHAnsi" w:hAnsi="Calibri" w:cstheme="minorBidi"/>
                            <w:color w:val="000000" w:themeColor="dark1"/>
                            <w:kern w:val="24"/>
                            <w:sz w:val="24"/>
                          </w:rPr>
                          <w:t>Facial expression control</w:t>
                        </w:r>
                      </w:p>
                    </w:txbxContent>
                  </v:textbox>
                </v:rect>
                <v:shape id="Straight Arrow Connector 145" o:spid="_x0000_s1044" type="#_x0000_t32" style="position:absolute;left:56028;top:58320;width:4956;height: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" strokecolor="black [3200]" strokeweight="3pt">
                  <v:stroke endarrow="block"/>
                  <v:shadow on="t" color="black" opacity="22937f" origin=",.5" offset="0,.63889mm"/>
                  <o:lock v:ext="edit" shapetype="f"/>
                </v:shape>
                <v:shape id="Straight Arrow Connector 146" o:spid="_x0000_s1045" type="#_x0000_t32" style="position:absolute;left:85885;top:20604;width:7648;height:14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" strokecolor="black [3200]" strokeweight="3pt">
                  <v:stroke endarrow="block"/>
                  <v:shadow on="t" color="black" opacity="22937f" origin=",.5" offset="0,.63889mm"/>
                  <o:lock v:ext="edit" shapetype="f"/>
                </v:shape>
                <v:rect id="Rectangle 147" o:spid="_x0000_s1046" style="position:absolute;left:49524;top:32694;width:22870;height:128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" fillcolor="#bfb1d0 [1623]" strokecolor="#795d9b [3047]">
                  <v:fill color2="#ece7f1 [503]" rotate="t" angle="180" colors="0 #c9b5e8;22938f #d9cbee;1 #f0eaf9" focus="100%" type="gradient"/>
                  <v:shadow on="t" color="black" opacity="24903f" origin=",.5" offset="0,.55556mm"/>
                  <v:textbox>
                    <w:txbxContent>
                      <w:p w14:paraId="312414B2" w14:textId="77777777" w:rsidR="00CD7855" w:rsidRPr="00BF6FD0" w:rsidRDefault="00CD7855" w:rsidP="00BF6FD0">
                        <w:pPr>
                          <w:jc w:val="center"/>
                          <w:rPr>
                            <w:sz w:val="24"/>
                          </w:rPr>
                        </w:pPr>
                        <w:r w:rsidRPr="00BF6FD0">
                          <w:rPr>
                            <w:rFonts w:asciiTheme="minorHAnsi" w:hAnsi="Calibri" w:cstheme="minorBidi"/>
                            <w:color w:val="000000" w:themeColor="dark1"/>
                            <w:kern w:val="24"/>
                            <w:sz w:val="24"/>
                          </w:rPr>
                          <w:t>Socket communication</w:t>
                        </w:r>
                      </w:p>
                    </w:txbxContent>
                  </v:textbox>
                </v:rect>
                <v:rect id="Rectangle 148" o:spid="_x0000_s1047" style="position:absolute;left:9396;top:14797;width:14957;height:107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" fillcolor="#bfb1d0 [1623]" strokecolor="#795d9b [3047]">
                  <v:fill color2="#ece7f1 [503]" rotate="t" angle="180" colors="0 #c9b5e8;22938f #d9cbee;1 #f0eaf9" focus="100%" type="gradient"/>
                  <v:shadow on="t" color="black" opacity="24903f" origin=",.5" offset="0,.55556mm"/>
                  <v:textbox>
                    <w:txbxContent>
                      <w:p w14:paraId="02A65163" w14:textId="77777777" w:rsidR="00CD7855" w:rsidRPr="00BF6FD0" w:rsidRDefault="00CD7855" w:rsidP="00BF6FD0">
                        <w:pPr>
                          <w:jc w:val="center"/>
                          <w:rPr>
                            <w:sz w:val="24"/>
                          </w:rPr>
                        </w:pPr>
                        <w:r w:rsidRPr="00BF6FD0">
                          <w:rPr>
                            <w:rFonts w:asciiTheme="minorHAnsi" w:hAnsi="Calibri" w:cstheme="minorBidi"/>
                            <w:color w:val="000000" w:themeColor="text1"/>
                            <w:kern w:val="24"/>
                            <w:sz w:val="24"/>
                            <w14:shadow w14:blurRad="38100" w14:dist="19050" w14:dir="2700000" w14:sx="100000" w14:sy="100000" w14:kx="0" w14:ky="0" w14:algn="tl">
                              <w14:schemeClr w14:val="dk1">
                                <w14:alpha w14:val="60000"/>
                              </w14:schemeClr>
                            </w14:shadow>
                          </w:rPr>
                          <w:t>Face detection</w:t>
                        </w:r>
                      </w:p>
                    </w:txbxContent>
                  </v:textbox>
                </v:rect>
                <v:shape id="Straight Arrow Connector 149" o:spid="_x0000_s1048" type="#_x0000_t32" style="position:absolute;left:24353;top:20024;width:5421;height:2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" strokecolor="black [3200]" strokeweight="3pt">
                  <v:stroke endarrow="block"/>
                  <v:shadow on="t" color="black" opacity="22937f" origin=",.5" offset="0,.63889mm"/>
                  <o:lock v:ext="edit" shapetype="f"/>
                </v:shape>
                <v:shapetype id="_x0000_t36" coordsize="21600,21600" o:spt="36" o:oned="t" adj="10800,10800,10800" path="m,l@0,0@0@1@2@1@2,21600,21600,21600e" filled="f">
                  <v:stroke joinstyle="miter"/>
                  <v:formulas>
                    <v:f eqn="val #0"/>
                    <v:f eqn="val #1"/>
                    <v:f eqn="val #2"/>
                    <v:f eqn="prod #1 1 2"/>
                    <v:f eqn="mid #0 #2"/>
                    <v:f eqn="mid #1 height"/>
                  </v:formulas>
                  <v:path arrowok="t" fillok="f" o:connecttype="none"/>
                  <v:handles>
                    <v:h position="#0,@3"/>
                    <v:h position="@4,#1"/>
                    <v:h position="#2,@5"/>
                  </v:handles>
                  <o:lock v:ext="edit" shapetype="t"/>
                </v:shapetype>
                <v:shape id="Shape 111" o:spid="_x0000_s1049" type="#_x0000_t36" style="position:absolute;left:49524;top:20604;width:58656;height:18491;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" adj="-1399,12785,22999" strokecolor="black [3200]" strokeweight="3pt">
                  <v:stroke endarrow="open"/>
                  <v:shadow on="t" color="black" opacity="22937f" origin=",.5" offset="0,.63889mm"/>
                </v:shape>
                <v:shape id="Shape 113" o:spid="_x0000_s1050" type="#_x0000_t36" style="position:absolute;left:41071;top:39095;width:31323;height:19225;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" adj="-2620,10766,24220" strokecolor="black [3200]" strokeweight="3pt">
                  <v:stroke endarrow="open"/>
                  <v:shadow on="t" color="black" opacity="22937f" origin=",.5" offset="0,.63889mm"/>
                </v:shape>
                <w10:anchorlock/>
              </v:group>
            </w:pict>
          </mc:Fallback>
        </mc:AlternateContent>
      </w:r>
    </w:p>
    <w:p w14:paraId="0BB4F05C" w14:textId="42E98C44" w:rsidR="00EA3D4C" w:rsidRDefault="00EA3D4C" w:rsidP="00EA3D4C"/>
    <w:p w14:paraId="14B6F23C" w14:textId="2CEE33F3" w:rsidR="00EA3D4C" w:rsidRDefault="00EA3D4C" w:rsidP="00EA3D4C"/>
    <w:p w14:paraId="44235BE3" w14:textId="77777777" w:rsidR="00EA3D4C" w:rsidRDefault="00EA3D4C" w:rsidP="00EA3D4C"/>
    <w:p w14:paraId="54E12FBF" w14:textId="77777777" w:rsidR="00BF6FD0" w:rsidRDefault="00BF6FD0" w:rsidP="00EA3D4C"/>
    <w:p w14:paraId="1A07376E" w14:textId="77777777" w:rsidR="00BF6FD0" w:rsidRDefault="00BF6FD0" w:rsidP="00EA3D4C"/>
    <w:p w14:paraId="17DF8660" w14:textId="77777777" w:rsidR="00BF6FD0" w:rsidRDefault="00BF6FD0" w:rsidP="00EA3D4C"/>
    <w:p w14:paraId="3BD0D242" w14:textId="77777777" w:rsidR="00BF6FD0" w:rsidRDefault="00BF6FD0" w:rsidP="00EA3D4C"/>
    <w:p w14:paraId="22A9AC88" w14:textId="77777777" w:rsidR="00BF6FD0" w:rsidRDefault="00BF6FD0" w:rsidP="00EA3D4C"/>
    <w:p w14:paraId="2FEBADEE" w14:textId="77777777" w:rsidR="00BF6FD0" w:rsidRDefault="00BF6FD0" w:rsidP="00EA3D4C"/>
    <w:p w14:paraId="5C45DBFF" w14:textId="77777777" w:rsidR="00BF6FD0" w:rsidRDefault="00BF6FD0" w:rsidP="00EA3D4C"/>
    <w:p w14:paraId="7B65DF0F" w14:textId="77777777" w:rsidR="00BF6FD0" w:rsidRDefault="00BF6FD0" w:rsidP="00EA3D4C"/>
    <w:p w14:paraId="2AFF658E" w14:textId="77777777" w:rsidR="00BF6FD0" w:rsidRDefault="00BF6FD0" w:rsidP="00EA3D4C"/>
    <w:p w14:paraId="32E50CBF" w14:textId="77777777" w:rsidR="00BF6FD0" w:rsidRDefault="00BF6FD0" w:rsidP="00EA3D4C"/>
    <w:p w14:paraId="205F76D4" w14:textId="77777777" w:rsidR="00BF6FD0" w:rsidRDefault="00BF6FD0" w:rsidP="00EA3D4C"/>
    <w:p w14:paraId="0592F5A5" w14:textId="77777777" w:rsidR="00BF6FD0" w:rsidRDefault="00BF6FD0" w:rsidP="00EA3D4C"/>
    <w:p w14:paraId="2F88B7A8" w14:textId="77777777" w:rsidR="00BF6FD0" w:rsidRDefault="00BF6FD0" w:rsidP="00EA3D4C"/>
    <w:p w14:paraId="1B88F22D" w14:textId="40E3E4AE" w:rsidR="00EA3D4C" w:rsidRPr="00EB5298" w:rsidRDefault="00EA3D4C" w:rsidP="00EA3D4C">
      <w:pPr>
        <w:rPr>
          <w:rFonts w:asciiTheme="majorBidi" w:hAnsiTheme="majorBidi" w:cstheme="majorBidi"/>
          <w:szCs w:val="28"/>
        </w:rPr>
      </w:pPr>
      <w:r w:rsidRPr="00EB5298">
        <w:rPr>
          <w:rFonts w:asciiTheme="majorBidi" w:hAnsiTheme="majorBidi" w:cstheme="majorBidi"/>
          <w:szCs w:val="28"/>
        </w:rPr>
        <w:lastRenderedPageBreak/>
        <w:t xml:space="preserve">we have 2 main phases in the system, detection and extraction part and motion control part, we communicate between them by using socket communication </w:t>
      </w:r>
    </w:p>
    <w:p w14:paraId="6FBF7299" w14:textId="77777777" w:rsidR="00EA3D4C" w:rsidRPr="00EB5298" w:rsidRDefault="00EA3D4C" w:rsidP="00EA3D4C">
      <w:pPr>
        <w:rPr>
          <w:rFonts w:asciiTheme="majorBidi" w:eastAsiaTheme="majorEastAsia" w:hAnsiTheme="majorBidi" w:cstheme="majorBidi"/>
          <w:szCs w:val="28"/>
        </w:rPr>
      </w:pPr>
      <w:r w:rsidRPr="00EB5298">
        <w:rPr>
          <w:rFonts w:asciiTheme="majorBidi" w:hAnsiTheme="majorBidi" w:cstheme="majorBidi"/>
          <w:szCs w:val="28"/>
        </w:rPr>
        <w:t>detection and extraction part</w:t>
      </w:r>
      <w:r w:rsidRPr="00EB5298">
        <w:rPr>
          <w:rFonts w:asciiTheme="majorBidi" w:eastAsiaTheme="majorEastAsia" w:hAnsiTheme="majorBidi" w:cstheme="majorBidi"/>
          <w:szCs w:val="28"/>
        </w:rPr>
        <w:t>:</w:t>
      </w:r>
    </w:p>
    <w:p w14:paraId="1E9C5803" w14:textId="77777777" w:rsidR="00EA3D4C" w:rsidRPr="00EB5298" w:rsidRDefault="00EA3D4C" w:rsidP="00EA3D4C">
      <w:pPr>
        <w:rPr>
          <w:rFonts w:asciiTheme="majorBidi" w:eastAsiaTheme="majorEastAsia" w:hAnsiTheme="majorBidi" w:cstheme="majorBidi"/>
          <w:szCs w:val="28"/>
        </w:rPr>
      </w:pPr>
      <w:r w:rsidRPr="00EB5298">
        <w:rPr>
          <w:rFonts w:asciiTheme="majorBidi" w:eastAsiaTheme="majorEastAsia" w:hAnsiTheme="majorBidi" w:cstheme="majorBidi"/>
          <w:szCs w:val="28"/>
        </w:rPr>
        <w:t>- face landmarks tracking</w:t>
      </w:r>
    </w:p>
    <w:p w14:paraId="6EE92B73" w14:textId="77777777" w:rsidR="00EA3D4C" w:rsidRPr="00EB5298" w:rsidRDefault="00EA3D4C" w:rsidP="00EA3D4C">
      <w:pPr>
        <w:rPr>
          <w:rFonts w:asciiTheme="majorBidi" w:eastAsiaTheme="majorEastAsia" w:hAnsiTheme="majorBidi" w:cstheme="majorBidi"/>
          <w:szCs w:val="28"/>
        </w:rPr>
      </w:pPr>
      <w:r w:rsidRPr="00EB5298">
        <w:rPr>
          <w:rFonts w:asciiTheme="majorBidi" w:eastAsiaTheme="majorEastAsia" w:hAnsiTheme="majorBidi" w:cstheme="majorBidi"/>
          <w:szCs w:val="28"/>
        </w:rPr>
        <w:t xml:space="preserve">- kalman filter </w:t>
      </w:r>
    </w:p>
    <w:p w14:paraId="0234DC1C" w14:textId="77777777" w:rsidR="00EA3D4C" w:rsidRPr="00EB5298" w:rsidRDefault="00EA3D4C" w:rsidP="00EA3D4C">
      <w:pPr>
        <w:rPr>
          <w:rFonts w:asciiTheme="majorBidi" w:eastAsiaTheme="majorEastAsia" w:hAnsiTheme="majorBidi" w:cstheme="majorBidi"/>
          <w:szCs w:val="28"/>
        </w:rPr>
      </w:pPr>
      <w:r w:rsidRPr="00EB5298">
        <w:rPr>
          <w:rFonts w:asciiTheme="majorBidi" w:eastAsiaTheme="majorEastAsia" w:hAnsiTheme="majorBidi" w:cstheme="majorBidi"/>
          <w:szCs w:val="28"/>
        </w:rPr>
        <w:t>- pose estimation</w:t>
      </w:r>
    </w:p>
    <w:p w14:paraId="40ECBF11" w14:textId="77777777" w:rsidR="00EA3D4C" w:rsidRPr="00EB5298" w:rsidRDefault="00EA3D4C" w:rsidP="00EA3D4C">
      <w:pPr>
        <w:rPr>
          <w:rFonts w:asciiTheme="majorBidi" w:eastAsiaTheme="majorEastAsia" w:hAnsiTheme="majorBidi" w:cstheme="majorBidi"/>
          <w:szCs w:val="28"/>
        </w:rPr>
      </w:pPr>
      <w:r w:rsidRPr="00EB5298">
        <w:rPr>
          <w:rFonts w:asciiTheme="majorBidi" w:eastAsiaTheme="majorEastAsia" w:hAnsiTheme="majorBidi" w:cstheme="majorBidi"/>
          <w:szCs w:val="28"/>
        </w:rPr>
        <w:t xml:space="preserve">- facial expression feature extraction </w:t>
      </w:r>
    </w:p>
    <w:p w14:paraId="556ABF0D" w14:textId="77777777" w:rsidR="00EA3D4C" w:rsidRPr="00EB5298" w:rsidRDefault="00EA3D4C" w:rsidP="00EA3D4C">
      <w:pPr>
        <w:rPr>
          <w:rFonts w:asciiTheme="majorBidi" w:eastAsiaTheme="majorEastAsia" w:hAnsiTheme="majorBidi" w:cstheme="majorBidi"/>
          <w:szCs w:val="28"/>
        </w:rPr>
      </w:pPr>
    </w:p>
    <w:p w14:paraId="7B303853" w14:textId="77777777" w:rsidR="00EA3D4C" w:rsidRPr="00EB5298" w:rsidRDefault="00EA3D4C" w:rsidP="00EA3D4C">
      <w:pPr>
        <w:rPr>
          <w:rFonts w:asciiTheme="majorBidi" w:eastAsiaTheme="majorEastAsia" w:hAnsiTheme="majorBidi" w:cstheme="majorBidi"/>
          <w:szCs w:val="28"/>
        </w:rPr>
      </w:pPr>
      <w:r w:rsidRPr="00EB5298">
        <w:rPr>
          <w:rFonts w:asciiTheme="majorBidi" w:hAnsiTheme="majorBidi" w:cstheme="majorBidi"/>
          <w:szCs w:val="28"/>
        </w:rPr>
        <w:t>motion control part</w:t>
      </w:r>
      <w:r w:rsidRPr="00EB5298">
        <w:rPr>
          <w:rFonts w:asciiTheme="majorBidi" w:eastAsiaTheme="majorEastAsia" w:hAnsiTheme="majorBidi" w:cstheme="majorBidi"/>
          <w:szCs w:val="28"/>
        </w:rPr>
        <w:t>:</w:t>
      </w:r>
    </w:p>
    <w:p w14:paraId="03EDC9DB" w14:textId="77777777" w:rsidR="00EA3D4C" w:rsidRPr="00EB5298" w:rsidRDefault="00EA3D4C" w:rsidP="00EA3D4C">
      <w:pPr>
        <w:rPr>
          <w:rFonts w:asciiTheme="majorBidi" w:eastAsiaTheme="majorEastAsia" w:hAnsiTheme="majorBidi" w:cstheme="majorBidi"/>
          <w:szCs w:val="28"/>
        </w:rPr>
      </w:pPr>
      <w:r w:rsidRPr="00EB5298">
        <w:rPr>
          <w:rFonts w:asciiTheme="majorBidi" w:eastAsiaTheme="majorEastAsia" w:hAnsiTheme="majorBidi" w:cstheme="majorBidi"/>
          <w:szCs w:val="28"/>
        </w:rPr>
        <w:t xml:space="preserve">- pose control </w:t>
      </w:r>
    </w:p>
    <w:p w14:paraId="54659A38" w14:textId="77777777" w:rsidR="00EA3D4C" w:rsidRPr="00EB5298" w:rsidRDefault="00EA3D4C" w:rsidP="00EA3D4C">
      <w:pPr>
        <w:rPr>
          <w:rFonts w:asciiTheme="majorBidi" w:eastAsiaTheme="majorEastAsia" w:hAnsiTheme="majorBidi" w:cstheme="majorBidi"/>
          <w:szCs w:val="28"/>
        </w:rPr>
      </w:pPr>
      <w:r w:rsidRPr="00EB5298">
        <w:rPr>
          <w:rFonts w:asciiTheme="majorBidi" w:eastAsiaTheme="majorEastAsia" w:hAnsiTheme="majorBidi" w:cstheme="majorBidi"/>
          <w:szCs w:val="28"/>
        </w:rPr>
        <w:t>- facial expression control</w:t>
      </w:r>
    </w:p>
    <w:p w14:paraId="58DA3101" w14:textId="77777777" w:rsidR="00EA3D4C" w:rsidRPr="00EB5298" w:rsidRDefault="00EA3D4C" w:rsidP="00EA3D4C">
      <w:pPr>
        <w:rPr>
          <w:rFonts w:asciiTheme="majorBidi" w:eastAsiaTheme="majorEastAsia" w:hAnsiTheme="majorBidi" w:cstheme="majorBidi"/>
          <w:szCs w:val="28"/>
        </w:rPr>
      </w:pPr>
    </w:p>
    <w:p w14:paraId="4596EB53" w14:textId="77777777" w:rsidR="00EA3D4C" w:rsidRPr="00EB5298" w:rsidRDefault="00EA3D4C" w:rsidP="00EA3D4C">
      <w:pPr>
        <w:rPr>
          <w:rFonts w:asciiTheme="majorBidi" w:hAnsiTheme="majorBidi" w:cstheme="majorBidi"/>
          <w:szCs w:val="28"/>
        </w:rPr>
      </w:pPr>
      <w:r w:rsidRPr="00EB5298">
        <w:rPr>
          <w:rFonts w:asciiTheme="majorBidi" w:hAnsiTheme="majorBidi" w:cstheme="majorBidi"/>
          <w:szCs w:val="28"/>
        </w:rPr>
        <w:t xml:space="preserve">detection and extraction part </w:t>
      </w:r>
    </w:p>
    <w:p w14:paraId="49CEA193" w14:textId="436B9CC6" w:rsidR="00EA3D4C" w:rsidRPr="00EB5298" w:rsidRDefault="00EA3D4C" w:rsidP="00EA3D4C">
      <w:pPr>
        <w:rPr>
          <w:rFonts w:asciiTheme="majorBidi" w:hAnsiTheme="majorBidi" w:cstheme="majorBidi"/>
          <w:szCs w:val="28"/>
        </w:rPr>
      </w:pPr>
      <w:r w:rsidRPr="00EB5298">
        <w:rPr>
          <w:rFonts w:asciiTheme="majorBidi" w:hAnsiTheme="majorBidi" w:cstheme="majorBidi"/>
          <w:szCs w:val="28"/>
        </w:rPr>
        <w:t xml:space="preserve">face landmarks </w:t>
      </w:r>
      <w:r w:rsidR="00CC4C18" w:rsidRPr="00EB5298">
        <w:rPr>
          <w:rFonts w:asciiTheme="majorBidi" w:hAnsiTheme="majorBidi" w:cstheme="majorBidi"/>
          <w:szCs w:val="28"/>
        </w:rPr>
        <w:t>tracking</w:t>
      </w:r>
      <w:r w:rsidRPr="00EB5298">
        <w:rPr>
          <w:rFonts w:asciiTheme="majorBidi" w:hAnsiTheme="majorBidi" w:cstheme="majorBidi"/>
          <w:szCs w:val="28"/>
        </w:rPr>
        <w:t xml:space="preserve"> for estimating and measure the head position, </w:t>
      </w:r>
      <w:r w:rsidR="00CC4C18" w:rsidRPr="00EB5298">
        <w:rPr>
          <w:rFonts w:asciiTheme="majorBidi" w:hAnsiTheme="majorBidi" w:cstheme="majorBidi"/>
          <w:szCs w:val="28"/>
        </w:rPr>
        <w:t>orientation,</w:t>
      </w:r>
      <w:r w:rsidRPr="00EB5298">
        <w:rPr>
          <w:rFonts w:asciiTheme="majorBidi" w:hAnsiTheme="majorBidi" w:cstheme="majorBidi"/>
          <w:szCs w:val="28"/>
        </w:rPr>
        <w:t xml:space="preserve"> and the facial expression features, 68 landmarks are got first using Dlib and OpenCV. when the location of the detected landmarks </w:t>
      </w:r>
      <w:r w:rsidR="00CC4C18" w:rsidRPr="00EB5298">
        <w:rPr>
          <w:rFonts w:asciiTheme="majorBidi" w:hAnsiTheme="majorBidi" w:cstheme="majorBidi"/>
          <w:szCs w:val="28"/>
        </w:rPr>
        <w:t>is</w:t>
      </w:r>
      <w:r w:rsidRPr="00EB5298">
        <w:rPr>
          <w:rFonts w:asciiTheme="majorBidi" w:hAnsiTheme="majorBidi" w:cstheme="majorBidi"/>
          <w:szCs w:val="28"/>
        </w:rPr>
        <w:t xml:space="preserve"> noisy it would make pose estimation unstable. </w:t>
      </w:r>
      <w:r w:rsidR="00EB5298" w:rsidRPr="00EB5298">
        <w:rPr>
          <w:rFonts w:asciiTheme="majorBidi" w:hAnsiTheme="majorBidi" w:cstheme="majorBidi"/>
          <w:szCs w:val="28"/>
        </w:rPr>
        <w:t>S</w:t>
      </w:r>
      <w:r w:rsidRPr="00EB5298">
        <w:rPr>
          <w:rFonts w:asciiTheme="majorBidi" w:hAnsiTheme="majorBidi" w:cstheme="majorBidi"/>
          <w:szCs w:val="28"/>
        </w:rPr>
        <w:t>o</w:t>
      </w:r>
      <w:r w:rsidR="00EB5298">
        <w:rPr>
          <w:rFonts w:asciiTheme="majorBidi" w:hAnsiTheme="majorBidi" w:cstheme="majorBidi"/>
          <w:szCs w:val="28"/>
        </w:rPr>
        <w:t>,</w:t>
      </w:r>
      <w:r w:rsidRPr="00EB5298">
        <w:rPr>
          <w:rFonts w:asciiTheme="majorBidi" w:hAnsiTheme="majorBidi" w:cstheme="majorBidi"/>
          <w:szCs w:val="28"/>
        </w:rPr>
        <w:t xml:space="preserve"> we use kalman filter for stability.</w:t>
      </w:r>
    </w:p>
    <w:p w14:paraId="171956C0" w14:textId="77777777" w:rsidR="00EA3D4C" w:rsidRPr="00EB5298" w:rsidRDefault="00EA3D4C" w:rsidP="00EA3D4C">
      <w:pPr>
        <w:rPr>
          <w:rFonts w:asciiTheme="majorBidi" w:hAnsiTheme="majorBidi" w:cstheme="majorBidi"/>
          <w:szCs w:val="28"/>
        </w:rPr>
      </w:pPr>
    </w:p>
    <w:p w14:paraId="4221CF21" w14:textId="73B9E633" w:rsidR="00EA3D4C" w:rsidRPr="00EB5298" w:rsidRDefault="00EA3D4C" w:rsidP="00EA3D4C">
      <w:pPr>
        <w:rPr>
          <w:rFonts w:asciiTheme="majorBidi" w:hAnsiTheme="majorBidi" w:cstheme="majorBidi"/>
          <w:szCs w:val="28"/>
        </w:rPr>
      </w:pPr>
      <w:r w:rsidRPr="00EB5298">
        <w:rPr>
          <w:rFonts w:asciiTheme="majorBidi" w:hAnsiTheme="majorBidi" w:cstheme="majorBidi"/>
          <w:szCs w:val="28"/>
        </w:rPr>
        <w:t xml:space="preserve"> kalman filter: we use it to track </w:t>
      </w:r>
      <w:r w:rsidR="00CC4C18" w:rsidRPr="00EB5298">
        <w:rPr>
          <w:rFonts w:asciiTheme="majorBidi" w:hAnsiTheme="majorBidi" w:cstheme="majorBidi"/>
          <w:szCs w:val="28"/>
        </w:rPr>
        <w:t>landmarks,</w:t>
      </w:r>
      <w:r w:rsidRPr="00EB5298">
        <w:rPr>
          <w:rFonts w:asciiTheme="majorBidi" w:hAnsiTheme="majorBidi" w:cstheme="majorBidi"/>
          <w:szCs w:val="28"/>
        </w:rPr>
        <w:t xml:space="preserve"> we have two kalman filters are applied to </w:t>
      </w:r>
      <w:r w:rsidR="00CC4C18" w:rsidRPr="00EB5298">
        <w:rPr>
          <w:rFonts w:asciiTheme="majorBidi" w:hAnsiTheme="majorBidi" w:cstheme="majorBidi"/>
          <w:szCs w:val="28"/>
        </w:rPr>
        <w:t>the x</w:t>
      </w:r>
      <w:r w:rsidRPr="00EB5298">
        <w:rPr>
          <w:rFonts w:asciiTheme="majorBidi" w:hAnsiTheme="majorBidi" w:cstheme="majorBidi"/>
          <w:szCs w:val="28"/>
        </w:rPr>
        <w:t xml:space="preserve">-coordinate and y- coordinate of the 68 </w:t>
      </w:r>
      <w:r w:rsidR="00CC4C18" w:rsidRPr="00EB5298">
        <w:rPr>
          <w:rFonts w:asciiTheme="majorBidi" w:hAnsiTheme="majorBidi" w:cstheme="majorBidi"/>
          <w:szCs w:val="28"/>
        </w:rPr>
        <w:t>landmarks,</w:t>
      </w:r>
      <w:r w:rsidRPr="00EB5298">
        <w:rPr>
          <w:rFonts w:asciiTheme="majorBidi" w:hAnsiTheme="majorBidi" w:cstheme="majorBidi"/>
          <w:szCs w:val="28"/>
        </w:rPr>
        <w:t xml:space="preserve"> its result will be </w:t>
      </w:r>
      <w:r w:rsidR="00CC4C18" w:rsidRPr="00EB5298">
        <w:rPr>
          <w:rFonts w:asciiTheme="majorBidi" w:hAnsiTheme="majorBidi" w:cstheme="majorBidi"/>
          <w:szCs w:val="28"/>
        </w:rPr>
        <w:t>smoother and more stable</w:t>
      </w:r>
      <w:r w:rsidRPr="00EB5298">
        <w:rPr>
          <w:rFonts w:asciiTheme="majorBidi" w:hAnsiTheme="majorBidi" w:cstheme="majorBidi"/>
          <w:szCs w:val="28"/>
        </w:rPr>
        <w:t>.</w:t>
      </w:r>
    </w:p>
    <w:p w14:paraId="2613F47D" w14:textId="77777777" w:rsidR="00EA3D4C" w:rsidRPr="00EB5298" w:rsidRDefault="00EA3D4C" w:rsidP="00EA3D4C">
      <w:pPr>
        <w:rPr>
          <w:rFonts w:asciiTheme="majorBidi" w:hAnsiTheme="majorBidi" w:cstheme="majorBidi"/>
          <w:szCs w:val="28"/>
        </w:rPr>
      </w:pPr>
    </w:p>
    <w:p w14:paraId="66972E88" w14:textId="4DCC28F4" w:rsidR="00EA3D4C" w:rsidRPr="00EB5298" w:rsidRDefault="00EA3D4C" w:rsidP="00EA3D4C">
      <w:pPr>
        <w:rPr>
          <w:rFonts w:asciiTheme="majorBidi" w:hAnsiTheme="majorBidi" w:cstheme="majorBidi"/>
          <w:szCs w:val="28"/>
        </w:rPr>
      </w:pPr>
      <w:r w:rsidRPr="00EB5298">
        <w:rPr>
          <w:rFonts w:asciiTheme="majorBidi" w:hAnsiTheme="majorBidi" w:cstheme="majorBidi"/>
          <w:szCs w:val="28"/>
        </w:rPr>
        <w:t>pose estimation: we use monocular camera through PNP measurement to estimate the position and orientation of an object in 3D scene, we choose 5 feature points to get 3D representation.</w:t>
      </w:r>
    </w:p>
    <w:p w14:paraId="50E1106A" w14:textId="77777777" w:rsidR="00EA3D4C" w:rsidRPr="00EB5298" w:rsidRDefault="00EA3D4C" w:rsidP="00EA3D4C">
      <w:pPr>
        <w:rPr>
          <w:rFonts w:asciiTheme="majorBidi" w:hAnsiTheme="majorBidi" w:cstheme="majorBidi"/>
          <w:szCs w:val="28"/>
        </w:rPr>
      </w:pPr>
    </w:p>
    <w:p w14:paraId="653F99C2" w14:textId="118DC704" w:rsidR="00EA3D4C" w:rsidRPr="00EB5298" w:rsidRDefault="00EA3D4C" w:rsidP="00EA3D4C">
      <w:pPr>
        <w:rPr>
          <w:rFonts w:asciiTheme="majorBidi" w:hAnsiTheme="majorBidi" w:cstheme="majorBidi"/>
          <w:szCs w:val="28"/>
        </w:rPr>
      </w:pPr>
      <w:r w:rsidRPr="00EB5298">
        <w:rPr>
          <w:rFonts w:asciiTheme="majorBidi" w:hAnsiTheme="majorBidi" w:cstheme="majorBidi"/>
          <w:szCs w:val="28"/>
        </w:rPr>
        <w:t xml:space="preserve">facial expression feature extraction: we use EYE_ASPECT_RATIO for detection features. This measure is very basic and straight forward. Nonetheless, it </w:t>
      </w:r>
      <w:r w:rsidR="00CC4C18" w:rsidRPr="00EB5298">
        <w:rPr>
          <w:rFonts w:asciiTheme="majorBidi" w:hAnsiTheme="majorBidi" w:cstheme="majorBidi"/>
          <w:szCs w:val="28"/>
        </w:rPr>
        <w:t>does not</w:t>
      </w:r>
      <w:r w:rsidRPr="00EB5298">
        <w:rPr>
          <w:rFonts w:asciiTheme="majorBidi" w:hAnsiTheme="majorBidi" w:cstheme="majorBidi"/>
          <w:szCs w:val="28"/>
        </w:rPr>
        <w:t xml:space="preserve"> have great rotational </w:t>
      </w:r>
      <w:r w:rsidR="00CC4C18" w:rsidRPr="00EB5298">
        <w:rPr>
          <w:rFonts w:asciiTheme="majorBidi" w:hAnsiTheme="majorBidi" w:cstheme="majorBidi"/>
          <w:szCs w:val="28"/>
        </w:rPr>
        <w:t>invariance since</w:t>
      </w:r>
      <w:r w:rsidRPr="00EB5298">
        <w:rPr>
          <w:rFonts w:asciiTheme="majorBidi" w:hAnsiTheme="majorBidi" w:cstheme="majorBidi"/>
          <w:szCs w:val="28"/>
        </w:rPr>
        <w:t xml:space="preserve"> the denominator would change a ton unfortunately when the head shakes starting with one side then onto the next. Along these lines, after a progression of tests I develop a more vigorous measure for the eyes' transparency, and furthermore build comparable measures to portray the state of the mouth.</w:t>
      </w:r>
    </w:p>
    <w:p w14:paraId="53FA8CDB" w14:textId="77777777" w:rsidR="00EA3D4C" w:rsidRPr="0070019D" w:rsidRDefault="00EA3D4C" w:rsidP="00EA3D4C">
      <w:pPr>
        <w:rPr>
          <w:sz w:val="32"/>
        </w:rPr>
      </w:pPr>
    </w:p>
    <w:p w14:paraId="4DFA7E2E" w14:textId="77777777" w:rsidR="00EA3D4C" w:rsidRDefault="00EA3D4C" w:rsidP="00EA3D4C">
      <w:pPr>
        <w:rPr>
          <w:sz w:val="32"/>
        </w:rPr>
      </w:pPr>
    </w:p>
    <w:p w14:paraId="66BFA068" w14:textId="5A481C99" w:rsidR="00BF6FD0" w:rsidRDefault="00BF6FD0" w:rsidP="00EA3D4C">
      <w:pPr>
        <w:rPr>
          <w:sz w:val="36"/>
          <w:szCs w:val="36"/>
        </w:rPr>
      </w:pPr>
    </w:p>
    <w:p w14:paraId="1B7DF7EB" w14:textId="4A9CC025" w:rsidR="00EB5298" w:rsidRDefault="00EB5298" w:rsidP="00EA3D4C">
      <w:pPr>
        <w:rPr>
          <w:sz w:val="36"/>
          <w:szCs w:val="36"/>
        </w:rPr>
      </w:pPr>
    </w:p>
    <w:p w14:paraId="7A843A1B" w14:textId="77777777" w:rsidR="00EB5298" w:rsidRDefault="00EB5298" w:rsidP="00EA3D4C">
      <w:pPr>
        <w:rPr>
          <w:sz w:val="36"/>
          <w:szCs w:val="36"/>
        </w:rPr>
      </w:pPr>
    </w:p>
    <w:p w14:paraId="1DC795A3" w14:textId="2AFA7DFA" w:rsidR="00EA3D4C" w:rsidRPr="00EB5298" w:rsidRDefault="00EA3D4C" w:rsidP="00EA3D4C">
      <w:pPr>
        <w:rPr>
          <w:rFonts w:asciiTheme="majorBidi" w:hAnsiTheme="majorBidi" w:cstheme="majorBidi"/>
          <w:sz w:val="36"/>
          <w:szCs w:val="36"/>
        </w:rPr>
      </w:pPr>
      <w:r w:rsidRPr="00EB5298">
        <w:rPr>
          <w:rFonts w:asciiTheme="majorBidi" w:hAnsiTheme="majorBidi" w:cstheme="majorBidi"/>
          <w:sz w:val="36"/>
          <w:szCs w:val="36"/>
        </w:rPr>
        <w:lastRenderedPageBreak/>
        <w:t>motion control part</w:t>
      </w:r>
    </w:p>
    <w:p w14:paraId="0CC44969" w14:textId="77777777" w:rsidR="00EA3D4C" w:rsidRPr="00EB5298" w:rsidRDefault="00EA3D4C" w:rsidP="00EA3D4C">
      <w:pPr>
        <w:rPr>
          <w:rFonts w:asciiTheme="majorBidi" w:hAnsiTheme="majorBidi" w:cstheme="majorBidi"/>
          <w:szCs w:val="28"/>
        </w:rPr>
      </w:pPr>
      <w:r w:rsidRPr="00EB5298">
        <w:rPr>
          <w:rFonts w:asciiTheme="majorBidi" w:hAnsiTheme="majorBidi" w:cstheme="majorBidi"/>
          <w:szCs w:val="28"/>
        </w:rPr>
        <w:t xml:space="preserve">pose control : the position is fixed in two models , then we can only control the rotation of it , the four parameters are sent to kalman filter again before the computed </w:t>
      </w:r>
      <w:r w:rsidRPr="00EB5298">
        <w:rPr>
          <w:rFonts w:asciiTheme="majorBidi" w:hAnsiTheme="majorBidi" w:cstheme="majorBidi"/>
          <w:szCs w:val="28"/>
          <w:shd w:val="clear" w:color="auto" w:fill="FFFFFF"/>
        </w:rPr>
        <w:t>quaternions</w:t>
      </w:r>
      <w:r w:rsidRPr="00EB5298">
        <w:rPr>
          <w:rFonts w:asciiTheme="majorBidi" w:hAnsiTheme="majorBidi" w:cstheme="majorBidi"/>
          <w:szCs w:val="28"/>
        </w:rPr>
        <w:t xml:space="preserve"> are applied to the model to ensure the smooth motion.</w:t>
      </w:r>
    </w:p>
    <w:p w14:paraId="614107A6" w14:textId="77777777" w:rsidR="00EA3D4C" w:rsidRPr="00EB5298" w:rsidRDefault="00EA3D4C" w:rsidP="00EA3D4C">
      <w:pPr>
        <w:rPr>
          <w:rFonts w:asciiTheme="majorBidi" w:hAnsiTheme="majorBidi" w:cstheme="majorBidi"/>
          <w:szCs w:val="28"/>
        </w:rPr>
      </w:pPr>
    </w:p>
    <w:p w14:paraId="16CF6896" w14:textId="77777777" w:rsidR="00EA3D4C" w:rsidRPr="00EB5298" w:rsidRDefault="00EA3D4C" w:rsidP="00EA3D4C">
      <w:pPr>
        <w:rPr>
          <w:rFonts w:asciiTheme="majorBidi" w:hAnsiTheme="majorBidi" w:cstheme="majorBidi"/>
          <w:szCs w:val="28"/>
        </w:rPr>
      </w:pPr>
      <w:r w:rsidRPr="00EB5298">
        <w:rPr>
          <w:rFonts w:asciiTheme="majorBidi" w:hAnsiTheme="majorBidi" w:cstheme="majorBidi"/>
          <w:szCs w:val="28"/>
        </w:rPr>
        <w:t xml:space="preserve">     </w:t>
      </w:r>
    </w:p>
    <w:p w14:paraId="2DEC10F2" w14:textId="77777777" w:rsidR="00EA3D4C" w:rsidRPr="00EB5298" w:rsidRDefault="00EA3D4C" w:rsidP="00EA3D4C">
      <w:pPr>
        <w:rPr>
          <w:rFonts w:asciiTheme="majorBidi" w:hAnsiTheme="majorBidi" w:cstheme="majorBidi"/>
          <w:szCs w:val="28"/>
        </w:rPr>
      </w:pPr>
    </w:p>
    <w:p w14:paraId="5452CE35" w14:textId="10E09710" w:rsidR="00EA3D4C" w:rsidRPr="00EB5298" w:rsidRDefault="00EA3D4C" w:rsidP="00EA3D4C">
      <w:pPr>
        <w:rPr>
          <w:rFonts w:asciiTheme="majorBidi" w:hAnsiTheme="majorBidi" w:cstheme="majorBidi"/>
          <w:szCs w:val="28"/>
        </w:rPr>
      </w:pPr>
      <w:r w:rsidRPr="00EB5298">
        <w:rPr>
          <w:rFonts w:asciiTheme="majorBidi" w:hAnsiTheme="majorBidi" w:cstheme="majorBidi"/>
          <w:szCs w:val="28"/>
        </w:rPr>
        <w:t xml:space="preserve">- facial expression control: </w:t>
      </w:r>
    </w:p>
    <w:p w14:paraId="07BDAD3C" w14:textId="27194E61" w:rsidR="00EA3D4C" w:rsidRPr="00EB5298" w:rsidRDefault="00EA3D4C" w:rsidP="00EA3D4C">
      <w:pPr>
        <w:rPr>
          <w:rFonts w:asciiTheme="majorBidi" w:hAnsiTheme="majorBidi" w:cstheme="majorBidi"/>
          <w:szCs w:val="28"/>
        </w:rPr>
      </w:pPr>
      <w:r w:rsidRPr="00EB5298">
        <w:rPr>
          <w:rFonts w:asciiTheme="majorBidi" w:hAnsiTheme="majorBidi" w:cstheme="majorBidi"/>
          <w:szCs w:val="28"/>
        </w:rPr>
        <w:t xml:space="preserve">1.dealing with noise: by using two steps </w:t>
      </w:r>
    </w:p>
    <w:p w14:paraId="12AB9271" w14:textId="3DB628E0" w:rsidR="00EA3D4C" w:rsidRPr="00EB5298" w:rsidRDefault="00EA3D4C" w:rsidP="00EA3D4C">
      <w:pPr>
        <w:rPr>
          <w:rFonts w:asciiTheme="majorBidi" w:hAnsiTheme="majorBidi" w:cstheme="majorBidi"/>
          <w:szCs w:val="28"/>
        </w:rPr>
      </w:pPr>
      <w:r w:rsidRPr="00EB5298">
        <w:rPr>
          <w:rFonts w:asciiTheme="majorBidi" w:hAnsiTheme="majorBidi" w:cstheme="majorBidi"/>
          <w:szCs w:val="28"/>
        </w:rPr>
        <w:t>step 1: model a dynamic system by using newtons low.</w:t>
      </w:r>
    </w:p>
    <w:p w14:paraId="5B1DC301" w14:textId="131000A8" w:rsidR="00EA3D4C" w:rsidRPr="00EB5298" w:rsidRDefault="00EA3D4C" w:rsidP="00EA3D4C">
      <w:pPr>
        <w:rPr>
          <w:rFonts w:asciiTheme="majorBidi" w:hAnsiTheme="majorBidi" w:cstheme="majorBidi"/>
          <w:szCs w:val="28"/>
        </w:rPr>
      </w:pPr>
      <w:r w:rsidRPr="00EB5298">
        <w:rPr>
          <w:rFonts w:asciiTheme="majorBidi" w:hAnsiTheme="majorBidi" w:cstheme="majorBidi"/>
          <w:szCs w:val="28"/>
        </w:rPr>
        <w:t>step 2: apply incomplete derivative PD control.</w:t>
      </w:r>
    </w:p>
    <w:p w14:paraId="1FCEE1EB" w14:textId="77777777" w:rsidR="00EA3D4C" w:rsidRPr="00EB5298" w:rsidRDefault="00EA3D4C" w:rsidP="00EA3D4C">
      <w:pPr>
        <w:rPr>
          <w:rFonts w:asciiTheme="majorBidi" w:hAnsiTheme="majorBidi" w:cstheme="majorBidi"/>
          <w:szCs w:val="28"/>
        </w:rPr>
      </w:pPr>
    </w:p>
    <w:p w14:paraId="5EBDC511" w14:textId="1D848281" w:rsidR="00EA3D4C" w:rsidRPr="00EB5298" w:rsidRDefault="00EA3D4C" w:rsidP="00EA3D4C">
      <w:pPr>
        <w:rPr>
          <w:rFonts w:asciiTheme="majorBidi" w:hAnsiTheme="majorBidi" w:cstheme="majorBidi"/>
          <w:szCs w:val="28"/>
        </w:rPr>
      </w:pPr>
      <w:r w:rsidRPr="00EB5298">
        <w:rPr>
          <w:rFonts w:asciiTheme="majorBidi" w:hAnsiTheme="majorBidi" w:cstheme="majorBidi"/>
          <w:szCs w:val="28"/>
        </w:rPr>
        <w:t>2.blend shape function: to make facial expression of the virtual character more realistic we use blinking function</w:t>
      </w:r>
      <w:r w:rsidR="00EB5298">
        <w:rPr>
          <w:rFonts w:asciiTheme="majorBidi" w:hAnsiTheme="majorBidi" w:cstheme="majorBidi"/>
          <w:szCs w:val="28"/>
        </w:rPr>
        <w:t xml:space="preserve"> </w:t>
      </w:r>
      <w:r w:rsidRPr="00EB5298">
        <w:rPr>
          <w:rFonts w:asciiTheme="majorBidi" w:hAnsiTheme="majorBidi" w:cstheme="majorBidi"/>
          <w:szCs w:val="28"/>
        </w:rPr>
        <w:t>(the most representative and important one), shocked function and mouth deformation function</w:t>
      </w:r>
    </w:p>
    <w:p w14:paraId="313E0F11" w14:textId="77777777" w:rsidR="00EA3D4C" w:rsidRPr="00EB5298" w:rsidRDefault="00EA3D4C" w:rsidP="00EA3D4C">
      <w:pPr>
        <w:rPr>
          <w:rFonts w:asciiTheme="majorBidi" w:hAnsiTheme="majorBidi" w:cstheme="majorBidi"/>
          <w:szCs w:val="28"/>
        </w:rPr>
      </w:pPr>
    </w:p>
    <w:p w14:paraId="34D4DC9D" w14:textId="77777777" w:rsidR="00EA3D4C" w:rsidRPr="00EB5298" w:rsidRDefault="00EA3D4C" w:rsidP="00EA3D4C">
      <w:pPr>
        <w:rPr>
          <w:szCs w:val="28"/>
        </w:rPr>
      </w:pPr>
    </w:p>
    <w:p w14:paraId="47E7810D" w14:textId="77777777" w:rsidR="00EA3D4C" w:rsidRPr="00EB5298" w:rsidRDefault="00EA3D4C" w:rsidP="00EA3D4C">
      <w:pPr>
        <w:rPr>
          <w:szCs w:val="28"/>
        </w:rPr>
      </w:pPr>
    </w:p>
    <w:p w14:paraId="494BB0BE" w14:textId="77777777" w:rsidR="00EA3D4C" w:rsidRPr="00EB5298" w:rsidRDefault="00EA3D4C" w:rsidP="00EA3D4C">
      <w:pPr>
        <w:rPr>
          <w:szCs w:val="28"/>
        </w:rPr>
      </w:pPr>
    </w:p>
    <w:p w14:paraId="0A3804B9" w14:textId="77777777" w:rsidR="00BF6FD0" w:rsidRPr="00EB5298" w:rsidRDefault="00BF6FD0" w:rsidP="00BF6FD0">
      <w:pPr>
        <w:pStyle w:val="Heading3"/>
        <w:rPr>
          <w:rFonts w:asciiTheme="majorBidi" w:hAnsiTheme="majorBidi"/>
          <w:szCs w:val="28"/>
        </w:rPr>
      </w:pPr>
      <w:bookmarkStart w:id="25" w:name="_Toc48107700"/>
      <w:r w:rsidRPr="00EB5298">
        <w:rPr>
          <w:rFonts w:asciiTheme="majorBidi" w:hAnsiTheme="majorBidi"/>
          <w:szCs w:val="28"/>
        </w:rPr>
        <w:t>3.1.2System Users</w:t>
      </w:r>
      <w:bookmarkEnd w:id="25"/>
    </w:p>
    <w:p w14:paraId="2219D393" w14:textId="77777777" w:rsidR="00BF6FD0" w:rsidRPr="00EB5298" w:rsidRDefault="00BF6FD0" w:rsidP="00BF6FD0">
      <w:pPr>
        <w:pStyle w:val="ListParagraph"/>
        <w:ind w:left="1080"/>
        <w:jc w:val="both"/>
        <w:rPr>
          <w:rFonts w:asciiTheme="majorBidi" w:hAnsiTheme="majorBidi" w:cstheme="majorBidi"/>
          <w:color w:val="808080" w:themeColor="background1" w:themeShade="80"/>
          <w:szCs w:val="28"/>
        </w:rPr>
      </w:pPr>
    </w:p>
    <w:p w14:paraId="53D661E1" w14:textId="77777777" w:rsidR="00BF6FD0" w:rsidRPr="00EB5298" w:rsidRDefault="00BF6FD0" w:rsidP="00BF6FD0">
      <w:pPr>
        <w:pStyle w:val="ListParagraph"/>
        <w:numPr>
          <w:ilvl w:val="0"/>
          <w:numId w:val="7"/>
        </w:numPr>
        <w:spacing w:before="100" w:beforeAutospacing="1" w:after="100" w:afterAutospacing="1" w:line="360" w:lineRule="auto"/>
        <w:rPr>
          <w:rFonts w:asciiTheme="majorBidi" w:hAnsiTheme="majorBidi" w:cstheme="majorBidi"/>
          <w:i/>
          <w:iCs/>
          <w:szCs w:val="28"/>
        </w:rPr>
      </w:pPr>
      <w:r w:rsidRPr="00EB5298">
        <w:rPr>
          <w:rFonts w:asciiTheme="majorBidi" w:hAnsiTheme="majorBidi" w:cstheme="majorBidi"/>
          <w:i/>
          <w:iCs/>
          <w:szCs w:val="28"/>
        </w:rPr>
        <w:t>Intended Users:</w:t>
      </w:r>
    </w:p>
    <w:p w14:paraId="6275C669" w14:textId="38BC9513" w:rsidR="00BF6FD0" w:rsidRPr="00EB5298" w:rsidRDefault="00BF6FD0" w:rsidP="00BF6FD0">
      <w:pPr>
        <w:spacing w:before="100" w:beforeAutospacing="1" w:after="100" w:afterAutospacing="1" w:line="360" w:lineRule="auto"/>
        <w:ind w:left="720"/>
        <w:rPr>
          <w:rFonts w:asciiTheme="majorBidi" w:hAnsiTheme="majorBidi" w:cstheme="majorBidi"/>
          <w:i/>
          <w:iCs/>
          <w:szCs w:val="28"/>
        </w:rPr>
      </w:pPr>
      <w:r w:rsidRPr="00EB5298">
        <w:rPr>
          <w:rFonts w:asciiTheme="majorBidi" w:hAnsiTheme="majorBidi" w:cstheme="majorBidi"/>
          <w:i/>
          <w:iCs/>
          <w:szCs w:val="28"/>
        </w:rPr>
        <w:t>we are focused on a specific category of people who can handle the most extreme benefit of our system, the system intended users are:</w:t>
      </w:r>
    </w:p>
    <w:p w14:paraId="5B498388" w14:textId="77777777" w:rsidR="00BF6FD0" w:rsidRPr="00EB5298" w:rsidRDefault="00BF6FD0" w:rsidP="00BF6FD0">
      <w:pPr>
        <w:pStyle w:val="ListParagraph"/>
        <w:numPr>
          <w:ilvl w:val="0"/>
          <w:numId w:val="34"/>
        </w:numPr>
        <w:spacing w:before="100" w:beforeAutospacing="1" w:after="100" w:afterAutospacing="1" w:line="360" w:lineRule="auto"/>
        <w:rPr>
          <w:rFonts w:asciiTheme="majorBidi" w:hAnsiTheme="majorBidi" w:cstheme="majorBidi"/>
          <w:i/>
          <w:iCs/>
          <w:szCs w:val="28"/>
        </w:rPr>
      </w:pPr>
      <w:r w:rsidRPr="00EB5298">
        <w:rPr>
          <w:rFonts w:asciiTheme="majorBidi" w:hAnsiTheme="majorBidi" w:cstheme="majorBidi"/>
          <w:i/>
          <w:iCs/>
          <w:szCs w:val="28"/>
        </w:rPr>
        <w:t xml:space="preserve">game developers </w:t>
      </w:r>
    </w:p>
    <w:p w14:paraId="2E47ECFF" w14:textId="77777777" w:rsidR="00BF6FD0" w:rsidRPr="00EB5298" w:rsidRDefault="00BF6FD0" w:rsidP="00BF6FD0">
      <w:pPr>
        <w:pStyle w:val="ListParagraph"/>
        <w:numPr>
          <w:ilvl w:val="0"/>
          <w:numId w:val="34"/>
        </w:numPr>
        <w:spacing w:before="100" w:beforeAutospacing="1" w:after="100" w:afterAutospacing="1" w:line="360" w:lineRule="auto"/>
        <w:rPr>
          <w:rFonts w:asciiTheme="majorBidi" w:hAnsiTheme="majorBidi" w:cstheme="majorBidi"/>
          <w:i/>
          <w:iCs/>
          <w:szCs w:val="28"/>
        </w:rPr>
      </w:pPr>
      <w:r w:rsidRPr="00EB5298">
        <w:rPr>
          <w:rFonts w:asciiTheme="majorBidi" w:hAnsiTheme="majorBidi" w:cstheme="majorBidi"/>
          <w:i/>
          <w:iCs/>
          <w:szCs w:val="28"/>
        </w:rPr>
        <w:t>graphic designers</w:t>
      </w:r>
    </w:p>
    <w:p w14:paraId="3E49D9F2" w14:textId="77777777" w:rsidR="003874E6" w:rsidRPr="00EB5298" w:rsidRDefault="00FB538D" w:rsidP="003874E6">
      <w:pPr>
        <w:pStyle w:val="ListParagraph"/>
        <w:numPr>
          <w:ilvl w:val="0"/>
          <w:numId w:val="7"/>
        </w:numPr>
        <w:jc w:val="both"/>
        <w:rPr>
          <w:rFonts w:asciiTheme="majorBidi" w:hAnsiTheme="majorBidi" w:cstheme="majorBidi"/>
          <w:i/>
          <w:iCs/>
          <w:color w:val="000000" w:themeColor="text1"/>
          <w:szCs w:val="28"/>
          <w:lang w:bidi="ar-EG"/>
        </w:rPr>
      </w:pPr>
      <w:r w:rsidRPr="00EB5298">
        <w:rPr>
          <w:rFonts w:asciiTheme="majorBidi" w:hAnsiTheme="majorBidi" w:cstheme="majorBidi"/>
          <w:i/>
          <w:iCs/>
          <w:color w:val="000000" w:themeColor="text1"/>
          <w:szCs w:val="28"/>
          <w:lang w:bidi="ar-EG"/>
        </w:rPr>
        <w:t>User Characteristics</w:t>
      </w:r>
    </w:p>
    <w:p w14:paraId="323AE4F8" w14:textId="77777777" w:rsidR="00FB538D" w:rsidRPr="00EB5298" w:rsidRDefault="00FB538D" w:rsidP="006B6AEF">
      <w:pPr>
        <w:rPr>
          <w:rFonts w:asciiTheme="majorBidi" w:hAnsiTheme="majorBidi" w:cstheme="majorBidi"/>
          <w:szCs w:val="28"/>
        </w:rPr>
      </w:pPr>
    </w:p>
    <w:p w14:paraId="6BB88786" w14:textId="6BA0F643" w:rsidR="00FB538D" w:rsidRPr="00EB5298" w:rsidRDefault="006B6AEF" w:rsidP="00BF6FD0">
      <w:pPr>
        <w:ind w:left="720"/>
        <w:rPr>
          <w:rFonts w:asciiTheme="majorBidi" w:hAnsiTheme="majorBidi" w:cstheme="majorBidi"/>
          <w:szCs w:val="28"/>
        </w:rPr>
      </w:pPr>
      <w:r w:rsidRPr="00EB5298">
        <w:rPr>
          <w:rFonts w:asciiTheme="majorBidi" w:hAnsiTheme="majorBidi" w:cstheme="majorBidi"/>
          <w:szCs w:val="28"/>
        </w:rPr>
        <w:t xml:space="preserve">No extra experience is needed but as the user continues using the </w:t>
      </w:r>
      <w:r w:rsidR="00CC4C18" w:rsidRPr="00EB5298">
        <w:rPr>
          <w:rFonts w:asciiTheme="majorBidi" w:hAnsiTheme="majorBidi" w:cstheme="majorBidi"/>
          <w:szCs w:val="28"/>
        </w:rPr>
        <w:t>application,</w:t>
      </w:r>
      <w:r w:rsidRPr="00EB5298">
        <w:rPr>
          <w:rFonts w:asciiTheme="majorBidi" w:hAnsiTheme="majorBidi" w:cstheme="majorBidi"/>
          <w:szCs w:val="28"/>
        </w:rPr>
        <w:t xml:space="preserve"> they gain more benefits from it.</w:t>
      </w:r>
    </w:p>
    <w:p w14:paraId="4106221B" w14:textId="52560527" w:rsidR="00BF6FD0" w:rsidRPr="00EB5298" w:rsidRDefault="00BF6FD0" w:rsidP="00BF6FD0">
      <w:pPr>
        <w:ind w:left="720"/>
        <w:rPr>
          <w:rFonts w:asciiTheme="majorBidi" w:hAnsiTheme="majorBidi" w:cstheme="majorBidi"/>
          <w:szCs w:val="28"/>
        </w:rPr>
      </w:pPr>
    </w:p>
    <w:p w14:paraId="49108076" w14:textId="4C5CB3BF" w:rsidR="00BF6FD0" w:rsidRDefault="00BF6FD0" w:rsidP="00BF6FD0">
      <w:pPr>
        <w:ind w:left="720"/>
        <w:rPr>
          <w:rFonts w:asciiTheme="majorBidi" w:hAnsiTheme="majorBidi" w:cstheme="majorBidi"/>
          <w:szCs w:val="28"/>
        </w:rPr>
      </w:pPr>
    </w:p>
    <w:p w14:paraId="1B6876CA" w14:textId="4BA3932F" w:rsidR="00BF6FD0" w:rsidRDefault="00BF6FD0" w:rsidP="00BF6FD0">
      <w:pPr>
        <w:ind w:left="720"/>
        <w:rPr>
          <w:rFonts w:asciiTheme="majorBidi" w:hAnsiTheme="majorBidi" w:cstheme="majorBidi"/>
          <w:szCs w:val="28"/>
        </w:rPr>
      </w:pPr>
    </w:p>
    <w:p w14:paraId="5D52538E" w14:textId="4E5D7BDA" w:rsidR="00BF6FD0" w:rsidRDefault="00BF6FD0" w:rsidP="00BF6FD0">
      <w:pPr>
        <w:ind w:left="720"/>
        <w:rPr>
          <w:rFonts w:asciiTheme="majorBidi" w:hAnsiTheme="majorBidi" w:cstheme="majorBidi"/>
          <w:szCs w:val="28"/>
        </w:rPr>
      </w:pPr>
    </w:p>
    <w:p w14:paraId="73653E60" w14:textId="7CD0600F" w:rsidR="00BF6FD0" w:rsidRDefault="00BF6FD0" w:rsidP="00BF6FD0">
      <w:pPr>
        <w:ind w:left="720"/>
        <w:rPr>
          <w:rFonts w:asciiTheme="majorBidi" w:hAnsiTheme="majorBidi" w:cstheme="majorBidi"/>
          <w:szCs w:val="28"/>
        </w:rPr>
      </w:pPr>
    </w:p>
    <w:p w14:paraId="61021A1B" w14:textId="48CE8CBF" w:rsidR="00BF6FD0" w:rsidRDefault="00BF6FD0" w:rsidP="00BF6FD0">
      <w:pPr>
        <w:ind w:left="720"/>
        <w:rPr>
          <w:rFonts w:asciiTheme="majorBidi" w:hAnsiTheme="majorBidi" w:cstheme="majorBidi"/>
          <w:szCs w:val="28"/>
        </w:rPr>
      </w:pPr>
    </w:p>
    <w:p w14:paraId="36FA65F0" w14:textId="51EE12F3" w:rsidR="00BF6FD0" w:rsidRDefault="00BF6FD0" w:rsidP="00BF6FD0">
      <w:pPr>
        <w:ind w:left="720"/>
        <w:rPr>
          <w:rFonts w:asciiTheme="majorBidi" w:hAnsiTheme="majorBidi" w:cstheme="majorBidi"/>
          <w:szCs w:val="28"/>
        </w:rPr>
      </w:pPr>
    </w:p>
    <w:p w14:paraId="3559D456" w14:textId="77777777" w:rsidR="00BF6FD0" w:rsidRPr="00BF6FD0" w:rsidRDefault="00BF6FD0" w:rsidP="00BF6FD0">
      <w:pPr>
        <w:ind w:left="720"/>
        <w:rPr>
          <w:rFonts w:asciiTheme="majorBidi" w:hAnsiTheme="majorBidi" w:cstheme="majorBidi"/>
          <w:szCs w:val="28"/>
        </w:rPr>
      </w:pPr>
    </w:p>
    <w:p w14:paraId="21341C10" w14:textId="775A5E80" w:rsidR="003874E6" w:rsidRPr="00BF6FD0" w:rsidRDefault="000C692F" w:rsidP="001F283C">
      <w:pPr>
        <w:pStyle w:val="Heading2"/>
        <w:rPr>
          <w:rFonts w:asciiTheme="majorBidi" w:hAnsiTheme="majorBidi"/>
          <w:sz w:val="28"/>
          <w:szCs w:val="28"/>
        </w:rPr>
      </w:pPr>
      <w:bookmarkStart w:id="26" w:name="_Toc48107701"/>
      <w:r w:rsidRPr="00BF6FD0">
        <w:rPr>
          <w:rFonts w:asciiTheme="majorBidi" w:hAnsiTheme="majorBidi"/>
          <w:sz w:val="28"/>
          <w:szCs w:val="28"/>
        </w:rPr>
        <w:t xml:space="preserve">3.2 </w:t>
      </w:r>
      <w:r w:rsidR="00FB538D" w:rsidRPr="00BF6FD0">
        <w:rPr>
          <w:rFonts w:asciiTheme="majorBidi" w:hAnsiTheme="majorBidi"/>
          <w:sz w:val="28"/>
          <w:szCs w:val="28"/>
        </w:rPr>
        <w:t>System Analysis &amp; Design</w:t>
      </w:r>
      <w:bookmarkEnd w:id="26"/>
    </w:p>
    <w:p w14:paraId="6725595E" w14:textId="6AED341A" w:rsidR="003874E6" w:rsidRPr="00BF6FD0" w:rsidRDefault="000C692F" w:rsidP="000C692F">
      <w:pPr>
        <w:pStyle w:val="Heading3"/>
        <w:rPr>
          <w:rFonts w:asciiTheme="majorBidi" w:hAnsiTheme="majorBidi"/>
          <w:szCs w:val="28"/>
        </w:rPr>
      </w:pPr>
      <w:bookmarkStart w:id="27" w:name="_Toc48107702"/>
      <w:r w:rsidRPr="00BF6FD0">
        <w:rPr>
          <w:rFonts w:asciiTheme="majorBidi" w:hAnsiTheme="majorBidi"/>
          <w:szCs w:val="28"/>
        </w:rPr>
        <w:t xml:space="preserve">3.2.1 </w:t>
      </w:r>
      <w:r w:rsidR="00F0000E" w:rsidRPr="00BF6FD0">
        <w:rPr>
          <w:rFonts w:asciiTheme="majorBidi" w:hAnsiTheme="majorBidi"/>
          <w:szCs w:val="28"/>
        </w:rPr>
        <w:t>Use Case D</w:t>
      </w:r>
      <w:r w:rsidR="00FB538D" w:rsidRPr="00BF6FD0">
        <w:rPr>
          <w:rFonts w:asciiTheme="majorBidi" w:hAnsiTheme="majorBidi"/>
          <w:szCs w:val="28"/>
        </w:rPr>
        <w:t>iagram</w:t>
      </w:r>
      <w:bookmarkEnd w:id="27"/>
    </w:p>
    <w:p w14:paraId="1DBE2501" w14:textId="142D6DE4" w:rsidR="00772F6B" w:rsidRPr="00BF6FD0" w:rsidRDefault="00772F6B" w:rsidP="00BD3DDB">
      <w:pPr>
        <w:jc w:val="both"/>
        <w:rPr>
          <w:rFonts w:asciiTheme="majorBidi" w:hAnsiTheme="majorBidi" w:cstheme="majorBidi"/>
          <w:color w:val="808080" w:themeColor="background1" w:themeShade="80"/>
          <w:szCs w:val="28"/>
        </w:rPr>
      </w:pPr>
    </w:p>
    <w:p w14:paraId="339BF472" w14:textId="77777777" w:rsidR="000E1BCD" w:rsidRDefault="002075AD" w:rsidP="000E1BCD">
      <w:pPr>
        <w:keepNext/>
        <w:jc w:val="both"/>
      </w:pPr>
      <w:r>
        <w:rPr>
          <w:noProof/>
        </w:rPr>
        <w:drawing>
          <wp:inline distT="0" distB="0" distL="0" distR="0" wp14:anchorId="68DF92C2" wp14:editId="2045753F">
            <wp:extent cx="5943600" cy="3007995"/>
            <wp:effectExtent l="0" t="0" r="0" b="1905"/>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3007995"/>
                    </a:xfrm>
                    <a:prstGeom prst="rect">
                      <a:avLst/>
                    </a:prstGeom>
                    <a:noFill/>
                    <a:ln>
                      <a:noFill/>
                    </a:ln>
                  </pic:spPr>
                </pic:pic>
              </a:graphicData>
            </a:graphic>
          </wp:inline>
        </w:drawing>
      </w:r>
    </w:p>
    <w:p w14:paraId="6C2C70AC" w14:textId="0EF46BA3" w:rsidR="00F0000E" w:rsidRDefault="000E1BCD" w:rsidP="000E1BCD">
      <w:pPr>
        <w:pStyle w:val="Caption"/>
        <w:jc w:val="both"/>
        <w:rPr>
          <w:rFonts w:asciiTheme="majorBidi" w:hAnsiTheme="majorBidi" w:cstheme="majorBidi"/>
          <w:color w:val="808080" w:themeColor="background1" w:themeShade="80"/>
          <w:szCs w:val="28"/>
        </w:rPr>
      </w:pPr>
      <w:bookmarkStart w:id="28" w:name="_Toc48107724"/>
      <w:r>
        <w:t xml:space="preserve">Figure </w:t>
      </w:r>
      <w:fldSimple w:instr=" SEQ Figure \* ARABIC ">
        <w:r w:rsidR="003F3523">
          <w:rPr>
            <w:noProof/>
          </w:rPr>
          <w:t>5</w:t>
        </w:r>
      </w:fldSimple>
      <w:r>
        <w:t>. Use Case Diagram</w:t>
      </w:r>
      <w:bookmarkEnd w:id="28"/>
    </w:p>
    <w:p w14:paraId="7FEB5C62" w14:textId="08F33547" w:rsidR="003874E6" w:rsidRDefault="000C692F" w:rsidP="000C692F">
      <w:pPr>
        <w:pStyle w:val="Heading3"/>
        <w:rPr>
          <w:rtl/>
        </w:rPr>
      </w:pPr>
      <w:bookmarkStart w:id="29" w:name="_Toc48107703"/>
      <w:r>
        <w:lastRenderedPageBreak/>
        <w:t xml:space="preserve">3.2.2 </w:t>
      </w:r>
      <w:r w:rsidR="00F0000E" w:rsidRPr="003874E6">
        <w:t>Class Diagram</w:t>
      </w:r>
      <w:bookmarkEnd w:id="29"/>
    </w:p>
    <w:p w14:paraId="65863D4E" w14:textId="77777777" w:rsidR="000E1BCD" w:rsidRDefault="002075AD" w:rsidP="000E1BCD">
      <w:pPr>
        <w:keepNext/>
      </w:pPr>
      <w:r>
        <w:rPr>
          <w:noProof/>
        </w:rPr>
        <w:drawing>
          <wp:inline distT="0" distB="0" distL="0" distR="0" wp14:anchorId="136AA4B7" wp14:editId="74EA0313">
            <wp:extent cx="6200775" cy="3181350"/>
            <wp:effectExtent l="0" t="0" r="9525"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216002" cy="3189162"/>
                    </a:xfrm>
                    <a:prstGeom prst="rect">
                      <a:avLst/>
                    </a:prstGeom>
                    <a:noFill/>
                    <a:ln>
                      <a:noFill/>
                    </a:ln>
                  </pic:spPr>
                </pic:pic>
              </a:graphicData>
            </a:graphic>
          </wp:inline>
        </w:drawing>
      </w:r>
    </w:p>
    <w:p w14:paraId="415B7E13" w14:textId="08B9E915" w:rsidR="002075AD" w:rsidRDefault="000E1BCD" w:rsidP="000E1BCD">
      <w:pPr>
        <w:pStyle w:val="Caption"/>
      </w:pPr>
      <w:bookmarkStart w:id="30" w:name="_Toc48107725"/>
      <w:r>
        <w:t xml:space="preserve">Figure </w:t>
      </w:r>
      <w:fldSimple w:instr=" SEQ Figure \* ARABIC ">
        <w:r w:rsidR="003F3523">
          <w:rPr>
            <w:noProof/>
          </w:rPr>
          <w:t>6</w:t>
        </w:r>
      </w:fldSimple>
      <w:r>
        <w:t>. Class Diagram</w:t>
      </w:r>
      <w:bookmarkEnd w:id="30"/>
    </w:p>
    <w:p w14:paraId="64DFA534" w14:textId="77777777" w:rsidR="00EB5298" w:rsidRDefault="00EB5298" w:rsidP="00BF6FD0"/>
    <w:p w14:paraId="721B828B" w14:textId="77777777" w:rsidR="00EB5298" w:rsidRPr="00EB5298" w:rsidRDefault="00EB5298" w:rsidP="00BF6FD0">
      <w:pPr>
        <w:rPr>
          <w:rFonts w:asciiTheme="majorBidi" w:hAnsiTheme="majorBidi" w:cstheme="majorBidi"/>
          <w:szCs w:val="28"/>
        </w:rPr>
      </w:pPr>
    </w:p>
    <w:p w14:paraId="2CDDA522" w14:textId="72D1B50C" w:rsidR="00BF6FD0" w:rsidRPr="00EB5298" w:rsidRDefault="00BF6FD0" w:rsidP="00BF6FD0">
      <w:pPr>
        <w:rPr>
          <w:rFonts w:asciiTheme="majorBidi" w:hAnsiTheme="majorBidi" w:cstheme="majorBidi"/>
          <w:szCs w:val="28"/>
        </w:rPr>
      </w:pPr>
      <w:r w:rsidRPr="00EB5298">
        <w:rPr>
          <w:rFonts w:asciiTheme="majorBidi" w:hAnsiTheme="majorBidi" w:cstheme="majorBidi"/>
          <w:szCs w:val="28"/>
        </w:rPr>
        <w:t xml:space="preserve">Socket Server Class </w:t>
      </w:r>
    </w:p>
    <w:p w14:paraId="4E14D1A8" w14:textId="0DDC948F" w:rsidR="00BF6FD0" w:rsidRPr="00EB5298" w:rsidRDefault="00BF6FD0" w:rsidP="00BF6FD0">
      <w:pPr>
        <w:rPr>
          <w:rFonts w:asciiTheme="majorBidi" w:hAnsiTheme="majorBidi" w:cstheme="majorBidi"/>
          <w:szCs w:val="28"/>
        </w:rPr>
      </w:pPr>
      <w:r w:rsidRPr="00EB5298">
        <w:rPr>
          <w:rFonts w:asciiTheme="majorBidi" w:hAnsiTheme="majorBidi" w:cstheme="majorBidi"/>
          <w:szCs w:val="28"/>
        </w:rPr>
        <w:t>Class Attributes:</w:t>
      </w:r>
    </w:p>
    <w:p w14:paraId="0FBBFEBD" w14:textId="623BEE6A" w:rsidR="00BF6FD0" w:rsidRPr="00EB5298" w:rsidRDefault="00BF6FD0" w:rsidP="00BF6FD0">
      <w:pPr>
        <w:rPr>
          <w:rFonts w:asciiTheme="majorBidi" w:hAnsiTheme="majorBidi" w:cstheme="majorBidi"/>
          <w:szCs w:val="28"/>
        </w:rPr>
      </w:pPr>
      <w:r w:rsidRPr="00EB5298">
        <w:rPr>
          <w:rFonts w:asciiTheme="majorBidi" w:hAnsiTheme="majorBidi" w:cstheme="majorBidi"/>
          <w:szCs w:val="28"/>
        </w:rPr>
        <w:t>network data (IP Address)</w:t>
      </w:r>
    </w:p>
    <w:p w14:paraId="3A2850EF" w14:textId="303648C0" w:rsidR="00BF6FD0" w:rsidRPr="00EB5298" w:rsidRDefault="00BF6FD0" w:rsidP="00BF6FD0">
      <w:pPr>
        <w:rPr>
          <w:rFonts w:asciiTheme="majorBidi" w:hAnsiTheme="majorBidi" w:cstheme="majorBidi"/>
          <w:szCs w:val="28"/>
        </w:rPr>
      </w:pPr>
      <w:r w:rsidRPr="00EB5298">
        <w:rPr>
          <w:rFonts w:asciiTheme="majorBidi" w:hAnsiTheme="majorBidi" w:cstheme="majorBidi"/>
          <w:szCs w:val="28"/>
        </w:rPr>
        <w:t>Class Methods:</w:t>
      </w:r>
    </w:p>
    <w:p w14:paraId="37B5A41C" w14:textId="2D70126D" w:rsidR="00BF6FD0" w:rsidRPr="00EB5298" w:rsidRDefault="00BF6FD0" w:rsidP="00BF6FD0">
      <w:pPr>
        <w:rPr>
          <w:rFonts w:asciiTheme="majorBidi" w:hAnsiTheme="majorBidi" w:cstheme="majorBidi"/>
          <w:szCs w:val="28"/>
        </w:rPr>
      </w:pPr>
      <w:r w:rsidRPr="00EB5298">
        <w:rPr>
          <w:rFonts w:asciiTheme="majorBidi" w:hAnsiTheme="majorBidi" w:cstheme="majorBidi"/>
          <w:szCs w:val="28"/>
        </w:rPr>
        <w:t>start server connection, connect to the network using IP Address, and finally stop the server</w:t>
      </w:r>
    </w:p>
    <w:p w14:paraId="2C5F1D43" w14:textId="77777777" w:rsidR="00BF6FD0" w:rsidRPr="00EB5298" w:rsidRDefault="00BF6FD0" w:rsidP="00BF6FD0">
      <w:pPr>
        <w:rPr>
          <w:rFonts w:asciiTheme="majorBidi" w:hAnsiTheme="majorBidi" w:cstheme="majorBidi"/>
          <w:szCs w:val="28"/>
        </w:rPr>
      </w:pPr>
    </w:p>
    <w:p w14:paraId="57F263E3" w14:textId="77777777" w:rsidR="00BF6FD0" w:rsidRPr="00EB5298" w:rsidRDefault="00BF6FD0" w:rsidP="00BF6FD0">
      <w:pPr>
        <w:rPr>
          <w:rFonts w:asciiTheme="majorBidi" w:hAnsiTheme="majorBidi" w:cstheme="majorBidi"/>
          <w:szCs w:val="28"/>
        </w:rPr>
      </w:pPr>
      <w:r w:rsidRPr="00EB5298">
        <w:rPr>
          <w:rFonts w:asciiTheme="majorBidi" w:hAnsiTheme="majorBidi" w:cstheme="majorBidi"/>
          <w:szCs w:val="28"/>
        </w:rPr>
        <w:t>----------------------------------------</w:t>
      </w:r>
    </w:p>
    <w:p w14:paraId="08EEDF6C" w14:textId="77777777" w:rsidR="00BF6FD0" w:rsidRPr="00EB5298" w:rsidRDefault="00BF6FD0" w:rsidP="00BF6FD0">
      <w:pPr>
        <w:rPr>
          <w:rFonts w:asciiTheme="majorBidi" w:hAnsiTheme="majorBidi" w:cstheme="majorBidi"/>
          <w:szCs w:val="28"/>
        </w:rPr>
      </w:pPr>
      <w:r w:rsidRPr="00EB5298">
        <w:rPr>
          <w:rFonts w:asciiTheme="majorBidi" w:hAnsiTheme="majorBidi" w:cstheme="majorBidi"/>
          <w:szCs w:val="28"/>
        </w:rPr>
        <w:t>Blend Shapes Controller Class</w:t>
      </w:r>
    </w:p>
    <w:p w14:paraId="4EFDF18C" w14:textId="77777777" w:rsidR="00BF6FD0" w:rsidRPr="00EB5298" w:rsidRDefault="00BF6FD0" w:rsidP="00BF6FD0">
      <w:pPr>
        <w:rPr>
          <w:rFonts w:asciiTheme="majorBidi" w:hAnsiTheme="majorBidi" w:cstheme="majorBidi"/>
          <w:szCs w:val="28"/>
        </w:rPr>
      </w:pPr>
      <w:r w:rsidRPr="00EB5298">
        <w:rPr>
          <w:rFonts w:asciiTheme="majorBidi" w:hAnsiTheme="majorBidi" w:cstheme="majorBidi"/>
          <w:szCs w:val="28"/>
        </w:rPr>
        <w:t>Class Attributes:</w:t>
      </w:r>
    </w:p>
    <w:p w14:paraId="7F28745A" w14:textId="34EFA0EB" w:rsidR="00BF6FD0" w:rsidRPr="00EB5298" w:rsidRDefault="00BF6FD0" w:rsidP="00BF6FD0">
      <w:pPr>
        <w:rPr>
          <w:rFonts w:asciiTheme="majorBidi" w:hAnsiTheme="majorBidi" w:cstheme="majorBidi"/>
          <w:szCs w:val="28"/>
        </w:rPr>
      </w:pPr>
      <w:r w:rsidRPr="00EB5298">
        <w:rPr>
          <w:rFonts w:asciiTheme="majorBidi" w:hAnsiTheme="majorBidi" w:cstheme="majorBidi"/>
          <w:szCs w:val="28"/>
        </w:rPr>
        <w:t>Face features data (leftEyeShape,</w:t>
      </w:r>
      <w:r w:rsidR="00EB5298" w:rsidRPr="00EB5298">
        <w:rPr>
          <w:rFonts w:asciiTheme="majorBidi" w:hAnsiTheme="majorBidi" w:cstheme="majorBidi"/>
          <w:szCs w:val="28"/>
        </w:rPr>
        <w:t xml:space="preserve"> </w:t>
      </w:r>
      <w:r w:rsidRPr="00EB5298">
        <w:rPr>
          <w:rFonts w:asciiTheme="majorBidi" w:hAnsiTheme="majorBidi" w:cstheme="majorBidi"/>
          <w:szCs w:val="28"/>
        </w:rPr>
        <w:t>rightEyeShape,</w:t>
      </w:r>
      <w:r w:rsidR="00EB5298" w:rsidRPr="00EB5298">
        <w:rPr>
          <w:rFonts w:asciiTheme="majorBidi" w:hAnsiTheme="majorBidi" w:cstheme="majorBidi"/>
          <w:szCs w:val="28"/>
        </w:rPr>
        <w:t xml:space="preserve"> </w:t>
      </w:r>
      <w:r w:rsidRPr="00EB5298">
        <w:rPr>
          <w:rFonts w:asciiTheme="majorBidi" w:hAnsiTheme="majorBidi" w:cstheme="majorBidi"/>
          <w:szCs w:val="28"/>
        </w:rPr>
        <w:t>mouthShape,</w:t>
      </w:r>
      <w:r w:rsidR="00EB5298" w:rsidRPr="00EB5298">
        <w:rPr>
          <w:rFonts w:asciiTheme="majorBidi" w:hAnsiTheme="majorBidi" w:cstheme="majorBidi"/>
          <w:szCs w:val="28"/>
        </w:rPr>
        <w:t xml:space="preserve"> </w:t>
      </w:r>
      <w:r w:rsidRPr="00EB5298">
        <w:rPr>
          <w:rFonts w:asciiTheme="majorBidi" w:hAnsiTheme="majorBidi" w:cstheme="majorBidi"/>
          <w:szCs w:val="28"/>
        </w:rPr>
        <w:t>shockEyeWeight,</w:t>
      </w:r>
      <w:r w:rsidR="00EB5298" w:rsidRPr="00EB5298">
        <w:rPr>
          <w:rFonts w:asciiTheme="majorBidi" w:hAnsiTheme="majorBidi" w:cstheme="majorBidi"/>
          <w:szCs w:val="28"/>
        </w:rPr>
        <w:t xml:space="preserve"> </w:t>
      </w:r>
      <w:r w:rsidRPr="00EB5298">
        <w:rPr>
          <w:rFonts w:asciiTheme="majorBidi" w:hAnsiTheme="majorBidi" w:cstheme="majorBidi"/>
          <w:szCs w:val="28"/>
        </w:rPr>
        <w:t>mouthLenNum)</w:t>
      </w:r>
    </w:p>
    <w:p w14:paraId="4E04A17F" w14:textId="3FD5E253" w:rsidR="00BF6FD0" w:rsidRPr="00EB5298" w:rsidRDefault="00BF6FD0" w:rsidP="00BF6FD0">
      <w:pPr>
        <w:rPr>
          <w:rFonts w:asciiTheme="majorBidi" w:hAnsiTheme="majorBidi" w:cstheme="majorBidi"/>
          <w:szCs w:val="28"/>
        </w:rPr>
      </w:pPr>
      <w:r w:rsidRPr="00EB5298">
        <w:rPr>
          <w:rFonts w:asciiTheme="majorBidi" w:hAnsiTheme="majorBidi" w:cstheme="majorBidi"/>
          <w:szCs w:val="28"/>
        </w:rPr>
        <w:t>Class Methods:</w:t>
      </w:r>
    </w:p>
    <w:p w14:paraId="22B46845" w14:textId="0FAE73AE" w:rsidR="00BF6FD0" w:rsidRPr="00EB5298" w:rsidRDefault="00BF6FD0" w:rsidP="00BF6FD0">
      <w:pPr>
        <w:rPr>
          <w:rFonts w:asciiTheme="majorBidi" w:hAnsiTheme="majorBidi" w:cstheme="majorBidi"/>
          <w:szCs w:val="28"/>
        </w:rPr>
      </w:pPr>
      <w:r w:rsidRPr="00EB5298">
        <w:rPr>
          <w:rFonts w:asciiTheme="majorBidi" w:hAnsiTheme="majorBidi" w:cstheme="majorBidi"/>
          <w:szCs w:val="28"/>
        </w:rPr>
        <w:t>skinned Mesh Rendering,</w:t>
      </w:r>
      <w:r w:rsidR="00EB5298" w:rsidRPr="00EB5298">
        <w:rPr>
          <w:rFonts w:asciiTheme="majorBidi" w:hAnsiTheme="majorBidi" w:cstheme="majorBidi"/>
          <w:szCs w:val="28"/>
        </w:rPr>
        <w:t xml:space="preserve"> </w:t>
      </w:r>
      <w:r w:rsidRPr="00EB5298">
        <w:rPr>
          <w:rFonts w:asciiTheme="majorBidi" w:hAnsiTheme="majorBidi" w:cstheme="majorBidi"/>
          <w:szCs w:val="28"/>
        </w:rPr>
        <w:t>Blinking,</w:t>
      </w:r>
      <w:r w:rsidR="00EB5298" w:rsidRPr="00EB5298">
        <w:rPr>
          <w:rFonts w:asciiTheme="majorBidi" w:hAnsiTheme="majorBidi" w:cstheme="majorBidi"/>
          <w:szCs w:val="28"/>
        </w:rPr>
        <w:t xml:space="preserve"> s</w:t>
      </w:r>
      <w:r w:rsidRPr="00EB5298">
        <w:rPr>
          <w:rFonts w:asciiTheme="majorBidi" w:hAnsiTheme="majorBidi" w:cstheme="majorBidi"/>
          <w:szCs w:val="28"/>
        </w:rPr>
        <w:t>et weight to each attribute,</w:t>
      </w:r>
      <w:r w:rsidR="00EB5298" w:rsidRPr="00EB5298">
        <w:rPr>
          <w:rFonts w:asciiTheme="majorBidi" w:hAnsiTheme="majorBidi" w:cstheme="majorBidi"/>
          <w:szCs w:val="28"/>
        </w:rPr>
        <w:t xml:space="preserve"> </w:t>
      </w:r>
      <w:r w:rsidRPr="00EB5298">
        <w:rPr>
          <w:rFonts w:asciiTheme="majorBidi" w:hAnsiTheme="majorBidi" w:cstheme="majorBidi"/>
          <w:szCs w:val="28"/>
        </w:rPr>
        <w:t xml:space="preserve">Apply deformation weights </w:t>
      </w:r>
      <w:r w:rsidR="00EB5298">
        <w:rPr>
          <w:rFonts w:asciiTheme="majorBidi" w:hAnsiTheme="majorBidi" w:cstheme="majorBidi"/>
          <w:szCs w:val="28"/>
        </w:rPr>
        <w:t>t</w:t>
      </w:r>
      <w:r w:rsidRPr="00EB5298">
        <w:rPr>
          <w:rFonts w:asciiTheme="majorBidi" w:hAnsiTheme="majorBidi" w:cstheme="majorBidi"/>
          <w:szCs w:val="28"/>
        </w:rPr>
        <w:t xml:space="preserve">o each Attributes </w:t>
      </w:r>
    </w:p>
    <w:p w14:paraId="7E10DE74" w14:textId="3B8124B6" w:rsidR="00BF6FD0" w:rsidRPr="00EB5298" w:rsidRDefault="00BF6FD0" w:rsidP="00BF6FD0">
      <w:pPr>
        <w:rPr>
          <w:rFonts w:asciiTheme="majorBidi" w:hAnsiTheme="majorBidi" w:cstheme="majorBidi"/>
          <w:szCs w:val="28"/>
        </w:rPr>
      </w:pPr>
    </w:p>
    <w:p w14:paraId="646A3CA5" w14:textId="5AA580AC" w:rsidR="00EB5298" w:rsidRPr="00EB5298" w:rsidRDefault="00EB5298" w:rsidP="00BF6FD0">
      <w:pPr>
        <w:rPr>
          <w:rFonts w:asciiTheme="majorBidi" w:hAnsiTheme="majorBidi" w:cstheme="majorBidi"/>
          <w:szCs w:val="28"/>
        </w:rPr>
      </w:pPr>
    </w:p>
    <w:p w14:paraId="1A46348F" w14:textId="125AFEE9" w:rsidR="00EB5298" w:rsidRPr="00EB5298" w:rsidRDefault="00EB5298" w:rsidP="00BF6FD0">
      <w:pPr>
        <w:rPr>
          <w:rFonts w:asciiTheme="majorBidi" w:hAnsiTheme="majorBidi" w:cstheme="majorBidi"/>
          <w:szCs w:val="28"/>
        </w:rPr>
      </w:pPr>
    </w:p>
    <w:p w14:paraId="47F1E385" w14:textId="25B24BF8" w:rsidR="00EB5298" w:rsidRPr="00EB5298" w:rsidRDefault="00EB5298" w:rsidP="00BF6FD0">
      <w:pPr>
        <w:rPr>
          <w:rFonts w:asciiTheme="majorBidi" w:hAnsiTheme="majorBidi" w:cstheme="majorBidi"/>
          <w:szCs w:val="28"/>
        </w:rPr>
      </w:pPr>
    </w:p>
    <w:p w14:paraId="44193D17" w14:textId="17496696" w:rsidR="00EB5298" w:rsidRPr="00EB5298" w:rsidRDefault="00EB5298" w:rsidP="00BF6FD0">
      <w:pPr>
        <w:rPr>
          <w:rFonts w:asciiTheme="majorBidi" w:hAnsiTheme="majorBidi" w:cstheme="majorBidi"/>
          <w:szCs w:val="28"/>
        </w:rPr>
      </w:pPr>
    </w:p>
    <w:p w14:paraId="75F14A0D" w14:textId="77777777" w:rsidR="00EB5298" w:rsidRPr="00EB5298" w:rsidRDefault="00EB5298" w:rsidP="00BF6FD0">
      <w:pPr>
        <w:rPr>
          <w:rFonts w:asciiTheme="majorBidi" w:hAnsiTheme="majorBidi" w:cstheme="majorBidi"/>
          <w:szCs w:val="28"/>
        </w:rPr>
      </w:pPr>
    </w:p>
    <w:p w14:paraId="6832FB9A" w14:textId="77777777" w:rsidR="00BF6FD0" w:rsidRPr="00EB5298" w:rsidRDefault="00BF6FD0" w:rsidP="00BF6FD0">
      <w:pPr>
        <w:rPr>
          <w:rFonts w:asciiTheme="majorBidi" w:hAnsiTheme="majorBidi" w:cstheme="majorBidi"/>
          <w:szCs w:val="28"/>
        </w:rPr>
      </w:pPr>
      <w:r w:rsidRPr="00EB5298">
        <w:rPr>
          <w:rFonts w:asciiTheme="majorBidi" w:hAnsiTheme="majorBidi" w:cstheme="majorBidi"/>
          <w:szCs w:val="28"/>
        </w:rPr>
        <w:t>---------------------------------------</w:t>
      </w:r>
    </w:p>
    <w:p w14:paraId="06EB3FB4" w14:textId="77777777" w:rsidR="00BF6FD0" w:rsidRPr="00EB5298" w:rsidRDefault="00BF6FD0" w:rsidP="00BF6FD0">
      <w:pPr>
        <w:rPr>
          <w:rFonts w:asciiTheme="majorBidi" w:hAnsiTheme="majorBidi" w:cstheme="majorBidi"/>
          <w:szCs w:val="28"/>
        </w:rPr>
      </w:pPr>
      <w:r w:rsidRPr="00EB5298">
        <w:rPr>
          <w:rFonts w:asciiTheme="majorBidi" w:hAnsiTheme="majorBidi" w:cstheme="majorBidi"/>
          <w:szCs w:val="28"/>
        </w:rPr>
        <w:t xml:space="preserve">Draw Data Class </w:t>
      </w:r>
    </w:p>
    <w:p w14:paraId="09F7A06E" w14:textId="19941236" w:rsidR="00BF6FD0" w:rsidRPr="00EB5298" w:rsidRDefault="00BF6FD0" w:rsidP="00BF6FD0">
      <w:pPr>
        <w:rPr>
          <w:rFonts w:asciiTheme="majorBidi" w:hAnsiTheme="majorBidi" w:cstheme="majorBidi"/>
          <w:szCs w:val="28"/>
        </w:rPr>
      </w:pPr>
      <w:r w:rsidRPr="00EB5298">
        <w:rPr>
          <w:rFonts w:asciiTheme="majorBidi" w:hAnsiTheme="majorBidi" w:cstheme="majorBidi"/>
          <w:szCs w:val="28"/>
        </w:rPr>
        <w:t>Class Attributes:</w:t>
      </w:r>
    </w:p>
    <w:p w14:paraId="7BD24CBC" w14:textId="502B54EC" w:rsidR="00BF6FD0" w:rsidRPr="00EB5298" w:rsidRDefault="00BF6FD0" w:rsidP="00BF6FD0">
      <w:pPr>
        <w:rPr>
          <w:rFonts w:asciiTheme="majorBidi" w:hAnsiTheme="majorBidi" w:cstheme="majorBidi"/>
          <w:szCs w:val="28"/>
        </w:rPr>
      </w:pPr>
      <w:r w:rsidRPr="00EB5298">
        <w:rPr>
          <w:rFonts w:asciiTheme="majorBidi" w:hAnsiTheme="majorBidi" w:cstheme="majorBidi"/>
          <w:szCs w:val="28"/>
        </w:rPr>
        <w:t>features datapoints,</w:t>
      </w:r>
      <w:r w:rsidR="00EB5298" w:rsidRPr="00EB5298">
        <w:rPr>
          <w:rFonts w:asciiTheme="majorBidi" w:hAnsiTheme="majorBidi" w:cstheme="majorBidi"/>
          <w:szCs w:val="28"/>
        </w:rPr>
        <w:t xml:space="preserve"> </w:t>
      </w:r>
      <w:r w:rsidRPr="00EB5298">
        <w:rPr>
          <w:rFonts w:asciiTheme="majorBidi" w:hAnsiTheme="majorBidi" w:cstheme="majorBidi"/>
          <w:szCs w:val="28"/>
        </w:rPr>
        <w:t xml:space="preserve">lines, </w:t>
      </w:r>
      <w:r w:rsidR="00CC4C18" w:rsidRPr="00EB5298">
        <w:rPr>
          <w:rFonts w:asciiTheme="majorBidi" w:hAnsiTheme="majorBidi" w:cstheme="majorBidi"/>
          <w:szCs w:val="28"/>
        </w:rPr>
        <w:t>background,</w:t>
      </w:r>
      <w:r w:rsidRPr="00EB5298">
        <w:rPr>
          <w:rFonts w:asciiTheme="majorBidi" w:hAnsiTheme="majorBidi" w:cstheme="majorBidi"/>
          <w:szCs w:val="28"/>
        </w:rPr>
        <w:t xml:space="preserve"> and texture </w:t>
      </w:r>
    </w:p>
    <w:p w14:paraId="4DD6D204" w14:textId="44B2D274" w:rsidR="00BF6FD0" w:rsidRPr="00EB5298" w:rsidRDefault="00BF6FD0" w:rsidP="00BF6FD0">
      <w:pPr>
        <w:rPr>
          <w:rFonts w:asciiTheme="majorBidi" w:hAnsiTheme="majorBidi" w:cstheme="majorBidi"/>
          <w:szCs w:val="28"/>
        </w:rPr>
      </w:pPr>
      <w:r w:rsidRPr="00EB5298">
        <w:rPr>
          <w:rFonts w:asciiTheme="majorBidi" w:hAnsiTheme="majorBidi" w:cstheme="majorBidi"/>
          <w:szCs w:val="28"/>
        </w:rPr>
        <w:t>Class Methods:</w:t>
      </w:r>
    </w:p>
    <w:p w14:paraId="4543B7E6" w14:textId="6F120951" w:rsidR="00BF6FD0" w:rsidRPr="00EB5298" w:rsidRDefault="00BF6FD0" w:rsidP="00BF6FD0">
      <w:pPr>
        <w:rPr>
          <w:rFonts w:asciiTheme="majorBidi" w:hAnsiTheme="majorBidi" w:cstheme="majorBidi"/>
          <w:szCs w:val="28"/>
        </w:rPr>
      </w:pPr>
      <w:r w:rsidRPr="00EB5298">
        <w:rPr>
          <w:rFonts w:asciiTheme="majorBidi" w:hAnsiTheme="majorBidi" w:cstheme="majorBidi"/>
          <w:szCs w:val="28"/>
        </w:rPr>
        <w:t>use data points to draw the features on model, adding backgroun</w:t>
      </w:r>
      <w:r w:rsidR="00EB5298" w:rsidRPr="00EB5298">
        <w:rPr>
          <w:rFonts w:asciiTheme="majorBidi" w:hAnsiTheme="majorBidi" w:cstheme="majorBidi"/>
          <w:szCs w:val="28"/>
        </w:rPr>
        <w:t>d</w:t>
      </w:r>
      <w:r w:rsidRPr="00EB5298">
        <w:rPr>
          <w:rFonts w:asciiTheme="majorBidi" w:hAnsiTheme="majorBidi" w:cstheme="majorBidi"/>
          <w:szCs w:val="28"/>
        </w:rPr>
        <w:t xml:space="preserve"> color or texture frame by frame </w:t>
      </w:r>
    </w:p>
    <w:p w14:paraId="51F2C13B" w14:textId="77777777" w:rsidR="00BF6FD0" w:rsidRPr="00EB5298" w:rsidRDefault="00BF6FD0" w:rsidP="00BF6FD0">
      <w:pPr>
        <w:rPr>
          <w:rFonts w:asciiTheme="majorBidi" w:hAnsiTheme="majorBidi" w:cstheme="majorBidi"/>
          <w:szCs w:val="28"/>
        </w:rPr>
      </w:pPr>
    </w:p>
    <w:p w14:paraId="68EBC3A1" w14:textId="77777777" w:rsidR="00BF6FD0" w:rsidRPr="00EB5298" w:rsidRDefault="00BF6FD0" w:rsidP="00BF6FD0">
      <w:pPr>
        <w:rPr>
          <w:rFonts w:asciiTheme="majorBidi" w:hAnsiTheme="majorBidi" w:cstheme="majorBidi"/>
          <w:szCs w:val="28"/>
        </w:rPr>
      </w:pPr>
      <w:r w:rsidRPr="00EB5298">
        <w:rPr>
          <w:rFonts w:asciiTheme="majorBidi" w:hAnsiTheme="majorBidi" w:cstheme="majorBidi"/>
          <w:szCs w:val="28"/>
        </w:rPr>
        <w:t>----------------------------------------</w:t>
      </w:r>
    </w:p>
    <w:p w14:paraId="37BCF777" w14:textId="77777777" w:rsidR="00BF6FD0" w:rsidRPr="00EB5298" w:rsidRDefault="00BF6FD0" w:rsidP="00BF6FD0">
      <w:pPr>
        <w:rPr>
          <w:rFonts w:asciiTheme="majorBidi" w:hAnsiTheme="majorBidi" w:cstheme="majorBidi"/>
          <w:szCs w:val="28"/>
        </w:rPr>
      </w:pPr>
      <w:r w:rsidRPr="00EB5298">
        <w:rPr>
          <w:rFonts w:asciiTheme="majorBidi" w:hAnsiTheme="majorBidi" w:cstheme="majorBidi"/>
          <w:szCs w:val="28"/>
        </w:rPr>
        <w:t>Parameter Server Class</w:t>
      </w:r>
    </w:p>
    <w:p w14:paraId="676E735C" w14:textId="21FC5C6B" w:rsidR="00BF6FD0" w:rsidRPr="00EB5298" w:rsidRDefault="00BF6FD0" w:rsidP="00BF6FD0">
      <w:pPr>
        <w:rPr>
          <w:rFonts w:asciiTheme="majorBidi" w:hAnsiTheme="majorBidi" w:cstheme="majorBidi"/>
          <w:szCs w:val="28"/>
        </w:rPr>
      </w:pPr>
      <w:r w:rsidRPr="00EB5298">
        <w:rPr>
          <w:rFonts w:asciiTheme="majorBidi" w:hAnsiTheme="majorBidi" w:cstheme="majorBidi"/>
          <w:szCs w:val="28"/>
        </w:rPr>
        <w:t>Class Attributes:</w:t>
      </w:r>
    </w:p>
    <w:p w14:paraId="134C762D" w14:textId="31B55FFE" w:rsidR="00BF6FD0" w:rsidRPr="00EB5298" w:rsidRDefault="00BF6FD0" w:rsidP="00BF6FD0">
      <w:pPr>
        <w:rPr>
          <w:rFonts w:asciiTheme="majorBidi" w:hAnsiTheme="majorBidi" w:cstheme="majorBidi"/>
          <w:szCs w:val="28"/>
        </w:rPr>
      </w:pPr>
      <w:r w:rsidRPr="00EB5298">
        <w:rPr>
          <w:rFonts w:asciiTheme="majorBidi" w:hAnsiTheme="majorBidi" w:cstheme="majorBidi"/>
          <w:szCs w:val="28"/>
        </w:rPr>
        <w:t>Kalman objects,</w:t>
      </w:r>
      <w:r w:rsidR="00EB5298" w:rsidRPr="00EB5298">
        <w:rPr>
          <w:rFonts w:asciiTheme="majorBidi" w:hAnsiTheme="majorBidi" w:cstheme="majorBidi"/>
          <w:szCs w:val="28"/>
        </w:rPr>
        <w:t xml:space="preserve"> </w:t>
      </w:r>
      <w:r w:rsidRPr="00EB5298">
        <w:rPr>
          <w:rFonts w:asciiTheme="majorBidi" w:hAnsiTheme="majorBidi" w:cstheme="majorBidi"/>
          <w:szCs w:val="28"/>
        </w:rPr>
        <w:t>Control objects,</w:t>
      </w:r>
      <w:r w:rsidR="00EB5298" w:rsidRPr="00EB5298">
        <w:rPr>
          <w:rFonts w:asciiTheme="majorBidi" w:hAnsiTheme="majorBidi" w:cstheme="majorBidi"/>
          <w:szCs w:val="28"/>
        </w:rPr>
        <w:t xml:space="preserve"> </w:t>
      </w:r>
      <w:r w:rsidRPr="00EB5298">
        <w:rPr>
          <w:rFonts w:asciiTheme="majorBidi" w:hAnsiTheme="majorBidi" w:cstheme="majorBidi"/>
          <w:szCs w:val="28"/>
        </w:rPr>
        <w:t xml:space="preserve">Head parameters </w:t>
      </w:r>
    </w:p>
    <w:p w14:paraId="775E6972" w14:textId="1630744F" w:rsidR="00BF6FD0" w:rsidRPr="00EB5298" w:rsidRDefault="00BF6FD0" w:rsidP="00BF6FD0">
      <w:pPr>
        <w:rPr>
          <w:rFonts w:asciiTheme="majorBidi" w:hAnsiTheme="majorBidi" w:cstheme="majorBidi"/>
          <w:szCs w:val="28"/>
        </w:rPr>
      </w:pPr>
      <w:r w:rsidRPr="00EB5298">
        <w:rPr>
          <w:rFonts w:asciiTheme="majorBidi" w:hAnsiTheme="majorBidi" w:cstheme="majorBidi"/>
          <w:szCs w:val="28"/>
        </w:rPr>
        <w:t>Class Methods:</w:t>
      </w:r>
    </w:p>
    <w:p w14:paraId="2A7C50C1" w14:textId="3B3F67CA" w:rsidR="00EB5298" w:rsidRPr="00EB5298" w:rsidRDefault="00BF6FD0" w:rsidP="00EB5298">
      <w:pPr>
        <w:rPr>
          <w:rFonts w:asciiTheme="majorBidi" w:hAnsiTheme="majorBidi" w:cstheme="majorBidi"/>
          <w:szCs w:val="28"/>
        </w:rPr>
      </w:pPr>
      <w:r w:rsidRPr="00EB5298">
        <w:rPr>
          <w:rFonts w:asciiTheme="majorBidi" w:hAnsiTheme="majorBidi" w:cstheme="majorBidi"/>
          <w:szCs w:val="28"/>
        </w:rPr>
        <w:t>select the model and in</w:t>
      </w:r>
      <w:r w:rsidR="00EB5298" w:rsidRPr="00EB5298">
        <w:rPr>
          <w:rFonts w:asciiTheme="majorBidi" w:hAnsiTheme="majorBidi" w:cstheme="majorBidi"/>
          <w:szCs w:val="28"/>
        </w:rPr>
        <w:t>i</w:t>
      </w:r>
      <w:r w:rsidRPr="00EB5298">
        <w:rPr>
          <w:rFonts w:asciiTheme="majorBidi" w:hAnsiTheme="majorBidi" w:cstheme="majorBidi"/>
          <w:szCs w:val="28"/>
        </w:rPr>
        <w:t>tial</w:t>
      </w:r>
      <w:r w:rsidR="00EB5298" w:rsidRPr="00EB5298">
        <w:rPr>
          <w:rFonts w:asciiTheme="majorBidi" w:hAnsiTheme="majorBidi" w:cstheme="majorBidi"/>
          <w:szCs w:val="28"/>
        </w:rPr>
        <w:t>iz</w:t>
      </w:r>
      <w:r w:rsidRPr="00EB5298">
        <w:rPr>
          <w:rFonts w:asciiTheme="majorBidi" w:hAnsiTheme="majorBidi" w:cstheme="majorBidi"/>
          <w:szCs w:val="28"/>
        </w:rPr>
        <w:t>e it,</w:t>
      </w:r>
      <w:r w:rsidR="00EB5298" w:rsidRPr="00EB5298">
        <w:rPr>
          <w:rFonts w:asciiTheme="majorBidi" w:hAnsiTheme="majorBidi" w:cstheme="majorBidi"/>
          <w:szCs w:val="28"/>
        </w:rPr>
        <w:t xml:space="preserve"> </w:t>
      </w:r>
      <w:r w:rsidRPr="00EB5298">
        <w:rPr>
          <w:rFonts w:asciiTheme="majorBidi" w:hAnsiTheme="majorBidi" w:cstheme="majorBidi"/>
          <w:szCs w:val="28"/>
        </w:rPr>
        <w:t xml:space="preserve">get data from socket and update for selected model </w:t>
      </w:r>
    </w:p>
    <w:p w14:paraId="2F4E7726" w14:textId="77777777" w:rsidR="00BF6FD0" w:rsidRPr="00EB5298" w:rsidRDefault="00BF6FD0" w:rsidP="00BF6FD0">
      <w:pPr>
        <w:rPr>
          <w:rFonts w:asciiTheme="majorBidi" w:hAnsiTheme="majorBidi" w:cstheme="majorBidi"/>
          <w:szCs w:val="28"/>
        </w:rPr>
      </w:pPr>
      <w:r w:rsidRPr="00EB5298">
        <w:rPr>
          <w:rFonts w:asciiTheme="majorBidi" w:hAnsiTheme="majorBidi" w:cstheme="majorBidi"/>
          <w:szCs w:val="28"/>
        </w:rPr>
        <w:t>---------------------------------------</w:t>
      </w:r>
    </w:p>
    <w:p w14:paraId="703DC824" w14:textId="77777777" w:rsidR="00BF6FD0" w:rsidRPr="00EB5298" w:rsidRDefault="00BF6FD0" w:rsidP="00BF6FD0">
      <w:pPr>
        <w:rPr>
          <w:rFonts w:asciiTheme="majorBidi" w:hAnsiTheme="majorBidi" w:cstheme="majorBidi"/>
          <w:szCs w:val="28"/>
        </w:rPr>
      </w:pPr>
      <w:r w:rsidRPr="00EB5298">
        <w:rPr>
          <w:rFonts w:asciiTheme="majorBidi" w:hAnsiTheme="majorBidi" w:cstheme="majorBidi"/>
          <w:szCs w:val="28"/>
        </w:rPr>
        <w:t>Control objects Class</w:t>
      </w:r>
    </w:p>
    <w:p w14:paraId="0D33F708" w14:textId="258ED331" w:rsidR="00BF6FD0" w:rsidRPr="00EB5298" w:rsidRDefault="00BF6FD0" w:rsidP="00BF6FD0">
      <w:pPr>
        <w:rPr>
          <w:rFonts w:asciiTheme="majorBidi" w:hAnsiTheme="majorBidi" w:cstheme="majorBidi"/>
          <w:szCs w:val="28"/>
        </w:rPr>
      </w:pPr>
      <w:r w:rsidRPr="00EB5298">
        <w:rPr>
          <w:rFonts w:asciiTheme="majorBidi" w:hAnsiTheme="majorBidi" w:cstheme="majorBidi"/>
          <w:szCs w:val="28"/>
        </w:rPr>
        <w:t>Class Attributes:</w:t>
      </w:r>
    </w:p>
    <w:p w14:paraId="1D989B64" w14:textId="77777777" w:rsidR="00BF6FD0" w:rsidRPr="00EB5298" w:rsidRDefault="00BF6FD0" w:rsidP="00BF6FD0">
      <w:pPr>
        <w:rPr>
          <w:rFonts w:asciiTheme="majorBidi" w:hAnsiTheme="majorBidi" w:cstheme="majorBidi"/>
          <w:szCs w:val="28"/>
        </w:rPr>
      </w:pPr>
      <w:r w:rsidRPr="00EB5298">
        <w:rPr>
          <w:rFonts w:asciiTheme="majorBidi" w:hAnsiTheme="majorBidi" w:cstheme="majorBidi"/>
          <w:szCs w:val="28"/>
        </w:rPr>
        <w:t xml:space="preserve">data of the object over the time  </w:t>
      </w:r>
    </w:p>
    <w:p w14:paraId="028E08A0" w14:textId="7348D7E3" w:rsidR="00BF6FD0" w:rsidRPr="00EB5298" w:rsidRDefault="00BF6FD0" w:rsidP="00BF6FD0">
      <w:pPr>
        <w:rPr>
          <w:rFonts w:asciiTheme="majorBidi" w:hAnsiTheme="majorBidi" w:cstheme="majorBidi"/>
          <w:szCs w:val="28"/>
        </w:rPr>
      </w:pPr>
      <w:r w:rsidRPr="00EB5298">
        <w:rPr>
          <w:rFonts w:asciiTheme="majorBidi" w:hAnsiTheme="majorBidi" w:cstheme="majorBidi"/>
          <w:szCs w:val="28"/>
        </w:rPr>
        <w:t>Class Methods:</w:t>
      </w:r>
    </w:p>
    <w:p w14:paraId="1DED8592" w14:textId="7E32D473" w:rsidR="00BF6FD0" w:rsidRDefault="00BF6FD0" w:rsidP="00BF6FD0">
      <w:pPr>
        <w:rPr>
          <w:rFonts w:asciiTheme="majorBidi" w:hAnsiTheme="majorBidi" w:cstheme="majorBidi"/>
          <w:szCs w:val="28"/>
        </w:rPr>
      </w:pPr>
      <w:r w:rsidRPr="00EB5298">
        <w:rPr>
          <w:rFonts w:asciiTheme="majorBidi" w:hAnsiTheme="majorBidi" w:cstheme="majorBidi"/>
          <w:szCs w:val="28"/>
        </w:rPr>
        <w:t xml:space="preserve">control object changes over the time using a threshold </w:t>
      </w:r>
    </w:p>
    <w:p w14:paraId="7F0D45E5" w14:textId="77777777" w:rsidR="00EB5298" w:rsidRPr="00EB5298" w:rsidRDefault="00EB5298" w:rsidP="00BF6FD0">
      <w:pPr>
        <w:rPr>
          <w:rFonts w:asciiTheme="majorBidi" w:hAnsiTheme="majorBidi" w:cstheme="majorBidi"/>
          <w:szCs w:val="28"/>
        </w:rPr>
      </w:pPr>
    </w:p>
    <w:p w14:paraId="3C29E24C" w14:textId="307BAE2D" w:rsidR="00BF6FD0" w:rsidRPr="00EB5298" w:rsidRDefault="00BF6FD0" w:rsidP="00BF6FD0">
      <w:pPr>
        <w:rPr>
          <w:rFonts w:asciiTheme="majorBidi" w:hAnsiTheme="majorBidi" w:cstheme="majorBidi"/>
          <w:szCs w:val="28"/>
        </w:rPr>
      </w:pPr>
      <w:r w:rsidRPr="00EB5298">
        <w:rPr>
          <w:rFonts w:asciiTheme="majorBidi" w:hAnsiTheme="majorBidi" w:cstheme="majorBidi"/>
          <w:szCs w:val="28"/>
        </w:rPr>
        <w:t>------------------------</w:t>
      </w:r>
      <w:r w:rsidR="00EB5298">
        <w:rPr>
          <w:rFonts w:asciiTheme="majorBidi" w:hAnsiTheme="majorBidi" w:cstheme="majorBidi"/>
          <w:szCs w:val="28"/>
        </w:rPr>
        <w:t>---------------</w:t>
      </w:r>
    </w:p>
    <w:p w14:paraId="2DDB4731" w14:textId="77777777" w:rsidR="00BF6FD0" w:rsidRPr="00EB5298" w:rsidRDefault="00BF6FD0" w:rsidP="00BF6FD0">
      <w:pPr>
        <w:rPr>
          <w:rFonts w:asciiTheme="majorBidi" w:hAnsiTheme="majorBidi" w:cstheme="majorBidi"/>
          <w:szCs w:val="28"/>
        </w:rPr>
      </w:pPr>
      <w:r w:rsidRPr="00EB5298">
        <w:rPr>
          <w:rFonts w:asciiTheme="majorBidi" w:hAnsiTheme="majorBidi" w:cstheme="majorBidi"/>
          <w:szCs w:val="28"/>
        </w:rPr>
        <w:t>Kalman Object Class</w:t>
      </w:r>
    </w:p>
    <w:p w14:paraId="5046E483" w14:textId="299396BC" w:rsidR="00BF6FD0" w:rsidRPr="00EB5298" w:rsidRDefault="00BF6FD0" w:rsidP="00BF6FD0">
      <w:pPr>
        <w:rPr>
          <w:rFonts w:asciiTheme="majorBidi" w:hAnsiTheme="majorBidi" w:cstheme="majorBidi"/>
          <w:szCs w:val="28"/>
        </w:rPr>
      </w:pPr>
      <w:r w:rsidRPr="00EB5298">
        <w:rPr>
          <w:rFonts w:asciiTheme="majorBidi" w:hAnsiTheme="majorBidi" w:cstheme="majorBidi"/>
          <w:szCs w:val="28"/>
        </w:rPr>
        <w:t>Class Attributes:</w:t>
      </w:r>
    </w:p>
    <w:p w14:paraId="4AB95AE4" w14:textId="77777777" w:rsidR="00BF6FD0" w:rsidRPr="00EB5298" w:rsidRDefault="00BF6FD0" w:rsidP="00BF6FD0">
      <w:pPr>
        <w:rPr>
          <w:rFonts w:asciiTheme="majorBidi" w:hAnsiTheme="majorBidi" w:cstheme="majorBidi"/>
          <w:szCs w:val="28"/>
        </w:rPr>
      </w:pPr>
      <w:r w:rsidRPr="00EB5298">
        <w:rPr>
          <w:rFonts w:asciiTheme="majorBidi" w:hAnsiTheme="majorBidi" w:cstheme="majorBidi"/>
          <w:szCs w:val="28"/>
        </w:rPr>
        <w:t>mean and variance for data points</w:t>
      </w:r>
    </w:p>
    <w:p w14:paraId="43E0CCD9" w14:textId="1E0A74C7" w:rsidR="00BF6FD0" w:rsidRPr="00EB5298" w:rsidRDefault="00BF6FD0" w:rsidP="00BF6FD0">
      <w:pPr>
        <w:rPr>
          <w:rFonts w:asciiTheme="majorBidi" w:hAnsiTheme="majorBidi" w:cstheme="majorBidi"/>
          <w:szCs w:val="28"/>
        </w:rPr>
      </w:pPr>
      <w:r w:rsidRPr="00EB5298">
        <w:rPr>
          <w:rFonts w:asciiTheme="majorBidi" w:hAnsiTheme="majorBidi" w:cstheme="majorBidi"/>
          <w:szCs w:val="28"/>
        </w:rPr>
        <w:t>Class Methods:</w:t>
      </w:r>
    </w:p>
    <w:p w14:paraId="221F6984" w14:textId="3207915A" w:rsidR="00BF6FD0" w:rsidRPr="00EB5298" w:rsidRDefault="00BF6FD0" w:rsidP="00BF6FD0">
      <w:pPr>
        <w:rPr>
          <w:rFonts w:asciiTheme="majorBidi" w:hAnsiTheme="majorBidi" w:cstheme="majorBidi"/>
          <w:szCs w:val="28"/>
        </w:rPr>
      </w:pPr>
      <w:r w:rsidRPr="00EB5298">
        <w:rPr>
          <w:rFonts w:asciiTheme="majorBidi" w:hAnsiTheme="majorBidi" w:cstheme="majorBidi"/>
          <w:szCs w:val="28"/>
        </w:rPr>
        <w:t xml:space="preserve">use the mean and variance to calculate the missing points due to </w:t>
      </w:r>
      <w:r w:rsidR="00EB5298" w:rsidRPr="00EB5298">
        <w:rPr>
          <w:rFonts w:asciiTheme="majorBidi" w:hAnsiTheme="majorBidi" w:cstheme="majorBidi"/>
          <w:szCs w:val="28"/>
        </w:rPr>
        <w:t>i</w:t>
      </w:r>
      <w:r w:rsidRPr="00EB5298">
        <w:rPr>
          <w:rFonts w:asciiTheme="majorBidi" w:hAnsiTheme="majorBidi" w:cstheme="majorBidi"/>
          <w:szCs w:val="28"/>
        </w:rPr>
        <w:t xml:space="preserve">nstability </w:t>
      </w:r>
    </w:p>
    <w:p w14:paraId="2A1FA7C6" w14:textId="77777777" w:rsidR="00BF6FD0" w:rsidRPr="00EB5298" w:rsidRDefault="00BF6FD0" w:rsidP="00BF6FD0">
      <w:pPr>
        <w:rPr>
          <w:rFonts w:asciiTheme="majorBidi" w:hAnsiTheme="majorBidi" w:cstheme="majorBidi"/>
          <w:szCs w:val="28"/>
        </w:rPr>
      </w:pPr>
    </w:p>
    <w:p w14:paraId="265E57C5" w14:textId="77777777" w:rsidR="00EB5298" w:rsidRPr="00EB5298" w:rsidRDefault="00BF6FD0" w:rsidP="00BF6FD0">
      <w:pPr>
        <w:rPr>
          <w:rFonts w:asciiTheme="majorBidi" w:hAnsiTheme="majorBidi" w:cstheme="majorBidi"/>
          <w:szCs w:val="28"/>
        </w:rPr>
      </w:pPr>
      <w:r w:rsidRPr="00EB5298">
        <w:rPr>
          <w:rFonts w:asciiTheme="majorBidi" w:hAnsiTheme="majorBidi" w:cstheme="majorBidi"/>
          <w:szCs w:val="28"/>
        </w:rPr>
        <w:t>---------------------------------------</w:t>
      </w:r>
    </w:p>
    <w:p w14:paraId="1B7420F6" w14:textId="122EBEE7" w:rsidR="00BF6FD0" w:rsidRPr="00EB5298" w:rsidRDefault="00BF6FD0" w:rsidP="00BF6FD0">
      <w:pPr>
        <w:rPr>
          <w:rFonts w:asciiTheme="majorBidi" w:hAnsiTheme="majorBidi" w:cstheme="majorBidi"/>
          <w:szCs w:val="28"/>
        </w:rPr>
      </w:pPr>
      <w:r w:rsidRPr="00EB5298">
        <w:rPr>
          <w:rFonts w:asciiTheme="majorBidi" w:hAnsiTheme="majorBidi" w:cstheme="majorBidi"/>
          <w:szCs w:val="28"/>
        </w:rPr>
        <w:t xml:space="preserve">Head Controller Class </w:t>
      </w:r>
    </w:p>
    <w:p w14:paraId="51214286" w14:textId="33DB3A5A" w:rsidR="00BF6FD0" w:rsidRPr="00EB5298" w:rsidRDefault="00BF6FD0" w:rsidP="00BF6FD0">
      <w:pPr>
        <w:rPr>
          <w:rFonts w:asciiTheme="majorBidi" w:hAnsiTheme="majorBidi" w:cstheme="majorBidi"/>
          <w:szCs w:val="28"/>
        </w:rPr>
      </w:pPr>
      <w:r w:rsidRPr="00EB5298">
        <w:rPr>
          <w:rFonts w:asciiTheme="majorBidi" w:hAnsiTheme="majorBidi" w:cstheme="majorBidi"/>
          <w:szCs w:val="28"/>
        </w:rPr>
        <w:t>Class Attributes:</w:t>
      </w:r>
    </w:p>
    <w:p w14:paraId="040201A0" w14:textId="76C03482" w:rsidR="00BF6FD0" w:rsidRPr="00EB5298" w:rsidRDefault="00BF6FD0" w:rsidP="00BF6FD0">
      <w:pPr>
        <w:rPr>
          <w:rFonts w:asciiTheme="majorBidi" w:hAnsiTheme="majorBidi" w:cstheme="majorBidi"/>
          <w:szCs w:val="28"/>
        </w:rPr>
      </w:pPr>
      <w:r w:rsidRPr="00EB5298">
        <w:rPr>
          <w:rFonts w:asciiTheme="majorBidi" w:hAnsiTheme="majorBidi" w:cstheme="majorBidi"/>
          <w:szCs w:val="28"/>
        </w:rPr>
        <w:t>head and its objects pos</w:t>
      </w:r>
      <w:r w:rsidR="00EB5298" w:rsidRPr="00EB5298">
        <w:rPr>
          <w:rFonts w:asciiTheme="majorBidi" w:hAnsiTheme="majorBidi" w:cstheme="majorBidi"/>
          <w:szCs w:val="28"/>
        </w:rPr>
        <w:t>i</w:t>
      </w:r>
      <w:r w:rsidRPr="00EB5298">
        <w:rPr>
          <w:rFonts w:asciiTheme="majorBidi" w:hAnsiTheme="majorBidi" w:cstheme="majorBidi"/>
          <w:szCs w:val="28"/>
        </w:rPr>
        <w:t>tion</w:t>
      </w:r>
      <w:r w:rsidR="00EB5298" w:rsidRPr="00EB5298">
        <w:rPr>
          <w:rFonts w:asciiTheme="majorBidi" w:hAnsiTheme="majorBidi" w:cstheme="majorBidi"/>
          <w:szCs w:val="28"/>
        </w:rPr>
        <w:t>s</w:t>
      </w:r>
      <w:r w:rsidRPr="00EB5298">
        <w:rPr>
          <w:rFonts w:asciiTheme="majorBidi" w:hAnsiTheme="majorBidi" w:cstheme="majorBidi"/>
          <w:szCs w:val="28"/>
        </w:rPr>
        <w:t xml:space="preserve"> </w:t>
      </w:r>
    </w:p>
    <w:p w14:paraId="5C04FCAA" w14:textId="46AB474D" w:rsidR="00BF6FD0" w:rsidRPr="00EB5298" w:rsidRDefault="00BF6FD0" w:rsidP="00BF6FD0">
      <w:pPr>
        <w:rPr>
          <w:rFonts w:asciiTheme="majorBidi" w:hAnsiTheme="majorBidi" w:cstheme="majorBidi"/>
          <w:szCs w:val="28"/>
        </w:rPr>
      </w:pPr>
      <w:r w:rsidRPr="00EB5298">
        <w:rPr>
          <w:rFonts w:asciiTheme="majorBidi" w:hAnsiTheme="majorBidi" w:cstheme="majorBidi"/>
          <w:szCs w:val="28"/>
        </w:rPr>
        <w:t>Class Methods:</w:t>
      </w:r>
    </w:p>
    <w:p w14:paraId="4006F2DE" w14:textId="465DDFAC" w:rsidR="00826DFE" w:rsidRPr="00EB5298" w:rsidRDefault="00BF6FD0" w:rsidP="00BF6FD0">
      <w:pPr>
        <w:rPr>
          <w:rFonts w:asciiTheme="majorBidi" w:hAnsiTheme="majorBidi" w:cstheme="majorBidi"/>
          <w:szCs w:val="28"/>
        </w:rPr>
      </w:pPr>
      <w:r w:rsidRPr="00EB5298">
        <w:rPr>
          <w:rFonts w:asciiTheme="majorBidi" w:hAnsiTheme="majorBidi" w:cstheme="majorBidi"/>
          <w:szCs w:val="28"/>
        </w:rPr>
        <w:t>Apply position and rotation changes and facial expression shapes changes,</w:t>
      </w:r>
    </w:p>
    <w:p w14:paraId="583D8045" w14:textId="6E2EAE26" w:rsidR="00826DFE" w:rsidRPr="00EB5298" w:rsidRDefault="00826DFE" w:rsidP="00826DFE">
      <w:pPr>
        <w:rPr>
          <w:rFonts w:asciiTheme="majorBidi" w:hAnsiTheme="majorBidi" w:cstheme="majorBidi"/>
          <w:szCs w:val="28"/>
        </w:rPr>
      </w:pPr>
    </w:p>
    <w:p w14:paraId="0FDBE0D1" w14:textId="7608AA10" w:rsidR="00826DFE" w:rsidRDefault="00826DFE" w:rsidP="00826DFE"/>
    <w:p w14:paraId="45711EB9" w14:textId="1941B46E" w:rsidR="00826DFE" w:rsidRDefault="00826DFE" w:rsidP="00826DFE"/>
    <w:p w14:paraId="08B3947D" w14:textId="405AFFB4" w:rsidR="00826DFE" w:rsidRDefault="00826DFE" w:rsidP="00826DFE"/>
    <w:p w14:paraId="7E10643E" w14:textId="77777777" w:rsidR="00826DFE" w:rsidRDefault="00826DFE" w:rsidP="00826DFE">
      <w:pPr>
        <w:rPr>
          <w:rtl/>
        </w:rPr>
      </w:pPr>
    </w:p>
    <w:p w14:paraId="674EFD05" w14:textId="09C3F2FB" w:rsidR="00F0000E" w:rsidRPr="00772F6B" w:rsidRDefault="000C692F" w:rsidP="00772F6B">
      <w:pPr>
        <w:pStyle w:val="Heading3"/>
      </w:pPr>
      <w:bookmarkStart w:id="31" w:name="_Toc48107704"/>
      <w:r>
        <w:t xml:space="preserve">3.2.3 </w:t>
      </w:r>
      <w:r w:rsidR="00CE3803" w:rsidRPr="003874E6">
        <w:t>Sequence Diagram</w:t>
      </w:r>
      <w:bookmarkEnd w:id="31"/>
    </w:p>
    <w:p w14:paraId="337456F2" w14:textId="77777777" w:rsidR="000879D5" w:rsidRDefault="000879D5" w:rsidP="00BD3DDB">
      <w:pPr>
        <w:jc w:val="both"/>
        <w:rPr>
          <w:rFonts w:asciiTheme="majorBidi" w:hAnsiTheme="majorBidi" w:cstheme="majorBidi"/>
          <w:color w:val="808080" w:themeColor="background1" w:themeShade="80"/>
          <w:szCs w:val="28"/>
        </w:rPr>
      </w:pPr>
    </w:p>
    <w:p w14:paraId="11385516" w14:textId="463357DB" w:rsidR="000879D5" w:rsidRDefault="00BF6FD0" w:rsidP="00BD3DDB">
      <w:pPr>
        <w:jc w:val="both"/>
        <w:rPr>
          <w:rFonts w:asciiTheme="majorBidi" w:hAnsiTheme="majorBidi" w:cstheme="majorBidi"/>
          <w:color w:val="808080" w:themeColor="background1" w:themeShade="80"/>
          <w:szCs w:val="28"/>
        </w:rPr>
      </w:pPr>
      <w:r>
        <w:rPr>
          <w:noProof/>
        </w:rPr>
        <w:drawing>
          <wp:inline distT="0" distB="0" distL="0" distR="0" wp14:anchorId="3BCD4F92" wp14:editId="536982A7">
            <wp:extent cx="5943600" cy="2659380"/>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2659380"/>
                    </a:xfrm>
                    <a:prstGeom prst="rect">
                      <a:avLst/>
                    </a:prstGeom>
                    <a:noFill/>
                    <a:ln>
                      <a:noFill/>
                    </a:ln>
                  </pic:spPr>
                </pic:pic>
              </a:graphicData>
            </a:graphic>
          </wp:inline>
        </w:drawing>
      </w:r>
    </w:p>
    <w:p w14:paraId="3924F84C" w14:textId="77777777" w:rsidR="000879D5" w:rsidRDefault="000879D5" w:rsidP="00BD3DDB">
      <w:pPr>
        <w:jc w:val="both"/>
        <w:rPr>
          <w:rFonts w:asciiTheme="majorBidi" w:hAnsiTheme="majorBidi" w:cstheme="majorBidi"/>
          <w:color w:val="808080" w:themeColor="background1" w:themeShade="80"/>
          <w:szCs w:val="28"/>
        </w:rPr>
      </w:pPr>
    </w:p>
    <w:p w14:paraId="5A564424" w14:textId="77777777" w:rsidR="000879D5" w:rsidRDefault="000879D5" w:rsidP="00BD3DDB">
      <w:pPr>
        <w:jc w:val="both"/>
        <w:rPr>
          <w:rFonts w:asciiTheme="majorBidi" w:hAnsiTheme="majorBidi" w:cstheme="majorBidi"/>
          <w:color w:val="808080" w:themeColor="background1" w:themeShade="80"/>
          <w:szCs w:val="28"/>
        </w:rPr>
      </w:pPr>
    </w:p>
    <w:p w14:paraId="3A80EC53" w14:textId="77777777" w:rsidR="000879D5" w:rsidRDefault="000879D5" w:rsidP="00BD3DDB">
      <w:pPr>
        <w:jc w:val="both"/>
        <w:rPr>
          <w:rFonts w:asciiTheme="majorBidi" w:hAnsiTheme="majorBidi" w:cstheme="majorBidi"/>
          <w:color w:val="808080" w:themeColor="background1" w:themeShade="80"/>
          <w:szCs w:val="28"/>
        </w:rPr>
      </w:pPr>
    </w:p>
    <w:p w14:paraId="7EF6FE6C" w14:textId="77777777" w:rsidR="000879D5" w:rsidRDefault="000879D5" w:rsidP="00BD3DDB">
      <w:pPr>
        <w:jc w:val="both"/>
        <w:rPr>
          <w:rFonts w:asciiTheme="majorBidi" w:hAnsiTheme="majorBidi" w:cstheme="majorBidi"/>
          <w:color w:val="808080" w:themeColor="background1" w:themeShade="80"/>
          <w:szCs w:val="28"/>
        </w:rPr>
      </w:pPr>
    </w:p>
    <w:p w14:paraId="648B6001" w14:textId="77777777" w:rsidR="000879D5" w:rsidRDefault="000879D5" w:rsidP="00BD3DDB">
      <w:pPr>
        <w:jc w:val="both"/>
        <w:rPr>
          <w:rFonts w:asciiTheme="majorBidi" w:hAnsiTheme="majorBidi" w:cstheme="majorBidi"/>
          <w:color w:val="808080" w:themeColor="background1" w:themeShade="80"/>
          <w:szCs w:val="28"/>
        </w:rPr>
      </w:pPr>
    </w:p>
    <w:p w14:paraId="51EF006C" w14:textId="77777777" w:rsidR="000879D5" w:rsidRDefault="000879D5" w:rsidP="00BD3DDB">
      <w:pPr>
        <w:jc w:val="both"/>
        <w:rPr>
          <w:rFonts w:asciiTheme="majorBidi" w:hAnsiTheme="majorBidi" w:cstheme="majorBidi"/>
          <w:color w:val="808080" w:themeColor="background1" w:themeShade="80"/>
          <w:szCs w:val="28"/>
        </w:rPr>
      </w:pPr>
    </w:p>
    <w:p w14:paraId="58F004F3" w14:textId="77777777" w:rsidR="000879D5" w:rsidRDefault="000879D5" w:rsidP="00BD3DDB">
      <w:pPr>
        <w:jc w:val="both"/>
        <w:rPr>
          <w:rFonts w:asciiTheme="majorBidi" w:hAnsiTheme="majorBidi" w:cstheme="majorBidi"/>
          <w:color w:val="808080" w:themeColor="background1" w:themeShade="80"/>
          <w:szCs w:val="28"/>
        </w:rPr>
      </w:pPr>
    </w:p>
    <w:p w14:paraId="0AFAD6B1" w14:textId="77777777" w:rsidR="000879D5" w:rsidRDefault="000879D5" w:rsidP="00BD3DDB">
      <w:pPr>
        <w:jc w:val="both"/>
        <w:rPr>
          <w:rFonts w:asciiTheme="majorBidi" w:hAnsiTheme="majorBidi" w:cstheme="majorBidi"/>
          <w:color w:val="808080" w:themeColor="background1" w:themeShade="80"/>
          <w:szCs w:val="28"/>
        </w:rPr>
      </w:pPr>
    </w:p>
    <w:p w14:paraId="540AF3CE" w14:textId="42FD2933" w:rsidR="000879D5" w:rsidRDefault="000879D5" w:rsidP="00BD3DDB">
      <w:pPr>
        <w:jc w:val="both"/>
        <w:rPr>
          <w:rFonts w:asciiTheme="majorBidi" w:hAnsiTheme="majorBidi" w:cstheme="majorBidi"/>
          <w:color w:val="808080" w:themeColor="background1" w:themeShade="80"/>
          <w:szCs w:val="28"/>
        </w:rPr>
      </w:pPr>
    </w:p>
    <w:p w14:paraId="05226432" w14:textId="136A7D67" w:rsidR="00501033" w:rsidRDefault="00501033" w:rsidP="00BD3DDB">
      <w:pPr>
        <w:jc w:val="both"/>
        <w:rPr>
          <w:rFonts w:asciiTheme="majorBidi" w:hAnsiTheme="majorBidi" w:cstheme="majorBidi"/>
          <w:color w:val="808080" w:themeColor="background1" w:themeShade="80"/>
          <w:szCs w:val="28"/>
        </w:rPr>
      </w:pPr>
    </w:p>
    <w:p w14:paraId="77598479" w14:textId="4391A486" w:rsidR="00501033" w:rsidRDefault="00501033" w:rsidP="00BD3DDB">
      <w:pPr>
        <w:jc w:val="both"/>
        <w:rPr>
          <w:rFonts w:asciiTheme="majorBidi" w:hAnsiTheme="majorBidi" w:cstheme="majorBidi"/>
          <w:color w:val="808080" w:themeColor="background1" w:themeShade="80"/>
          <w:szCs w:val="28"/>
        </w:rPr>
      </w:pPr>
    </w:p>
    <w:p w14:paraId="45617D33" w14:textId="480CFA2C" w:rsidR="00501033" w:rsidRDefault="00501033" w:rsidP="00BD3DDB">
      <w:pPr>
        <w:jc w:val="both"/>
        <w:rPr>
          <w:rFonts w:asciiTheme="majorBidi" w:hAnsiTheme="majorBidi" w:cstheme="majorBidi"/>
          <w:color w:val="808080" w:themeColor="background1" w:themeShade="80"/>
          <w:szCs w:val="28"/>
        </w:rPr>
      </w:pPr>
    </w:p>
    <w:p w14:paraId="34E6525C" w14:textId="02F26E3D" w:rsidR="00501033" w:rsidRDefault="00501033" w:rsidP="00BD3DDB">
      <w:pPr>
        <w:jc w:val="both"/>
        <w:rPr>
          <w:rFonts w:asciiTheme="majorBidi" w:hAnsiTheme="majorBidi" w:cstheme="majorBidi"/>
          <w:color w:val="808080" w:themeColor="background1" w:themeShade="80"/>
          <w:szCs w:val="28"/>
        </w:rPr>
      </w:pPr>
    </w:p>
    <w:p w14:paraId="297BD355" w14:textId="0E672E10" w:rsidR="00501033" w:rsidRDefault="00501033" w:rsidP="00BD3DDB">
      <w:pPr>
        <w:jc w:val="both"/>
        <w:rPr>
          <w:rFonts w:asciiTheme="majorBidi" w:hAnsiTheme="majorBidi" w:cstheme="majorBidi"/>
          <w:color w:val="808080" w:themeColor="background1" w:themeShade="80"/>
          <w:szCs w:val="28"/>
        </w:rPr>
      </w:pPr>
    </w:p>
    <w:p w14:paraId="275EDF8D" w14:textId="7DB2DF7D" w:rsidR="00501033" w:rsidRDefault="00501033" w:rsidP="00BD3DDB">
      <w:pPr>
        <w:jc w:val="both"/>
        <w:rPr>
          <w:rFonts w:asciiTheme="majorBidi" w:hAnsiTheme="majorBidi" w:cstheme="majorBidi"/>
          <w:color w:val="808080" w:themeColor="background1" w:themeShade="80"/>
          <w:szCs w:val="28"/>
        </w:rPr>
      </w:pPr>
    </w:p>
    <w:p w14:paraId="5234B240" w14:textId="4AA71432" w:rsidR="00501033" w:rsidRDefault="00501033" w:rsidP="00BD3DDB">
      <w:pPr>
        <w:jc w:val="both"/>
        <w:rPr>
          <w:rFonts w:asciiTheme="majorBidi" w:hAnsiTheme="majorBidi" w:cstheme="majorBidi"/>
          <w:color w:val="808080" w:themeColor="background1" w:themeShade="80"/>
          <w:szCs w:val="28"/>
        </w:rPr>
      </w:pPr>
    </w:p>
    <w:p w14:paraId="06BE9EEE" w14:textId="666DB303" w:rsidR="00501033" w:rsidRDefault="00501033" w:rsidP="00BD3DDB">
      <w:pPr>
        <w:jc w:val="both"/>
        <w:rPr>
          <w:rFonts w:asciiTheme="majorBidi" w:hAnsiTheme="majorBidi" w:cstheme="majorBidi"/>
          <w:color w:val="808080" w:themeColor="background1" w:themeShade="80"/>
          <w:szCs w:val="28"/>
        </w:rPr>
      </w:pPr>
    </w:p>
    <w:p w14:paraId="19797AD2" w14:textId="23FE687D" w:rsidR="00BF6FD0" w:rsidRDefault="00BF6FD0" w:rsidP="00BD3DDB">
      <w:pPr>
        <w:jc w:val="both"/>
        <w:rPr>
          <w:rFonts w:asciiTheme="majorBidi" w:hAnsiTheme="majorBidi" w:cstheme="majorBidi"/>
          <w:color w:val="808080" w:themeColor="background1" w:themeShade="80"/>
          <w:szCs w:val="28"/>
        </w:rPr>
      </w:pPr>
    </w:p>
    <w:p w14:paraId="71FB3682" w14:textId="4D6714C8" w:rsidR="00BF6FD0" w:rsidRDefault="00BF6FD0" w:rsidP="00BD3DDB">
      <w:pPr>
        <w:jc w:val="both"/>
        <w:rPr>
          <w:rFonts w:asciiTheme="majorBidi" w:hAnsiTheme="majorBidi" w:cstheme="majorBidi"/>
          <w:color w:val="808080" w:themeColor="background1" w:themeShade="80"/>
          <w:szCs w:val="28"/>
        </w:rPr>
      </w:pPr>
    </w:p>
    <w:p w14:paraId="06952ABB" w14:textId="2394F4E5" w:rsidR="00BF6FD0" w:rsidRDefault="00BF6FD0" w:rsidP="00BD3DDB">
      <w:pPr>
        <w:jc w:val="both"/>
        <w:rPr>
          <w:rFonts w:asciiTheme="majorBidi" w:hAnsiTheme="majorBidi" w:cstheme="majorBidi"/>
          <w:color w:val="808080" w:themeColor="background1" w:themeShade="80"/>
          <w:szCs w:val="28"/>
        </w:rPr>
      </w:pPr>
    </w:p>
    <w:p w14:paraId="2483A812" w14:textId="69D37AD3" w:rsidR="00BF6FD0" w:rsidRDefault="00BF6FD0" w:rsidP="00BD3DDB">
      <w:pPr>
        <w:jc w:val="both"/>
        <w:rPr>
          <w:rFonts w:asciiTheme="majorBidi" w:hAnsiTheme="majorBidi" w:cstheme="majorBidi"/>
          <w:color w:val="808080" w:themeColor="background1" w:themeShade="80"/>
          <w:szCs w:val="28"/>
        </w:rPr>
      </w:pPr>
    </w:p>
    <w:p w14:paraId="711BEB02" w14:textId="57139D51" w:rsidR="00BF6FD0" w:rsidRDefault="00BF6FD0" w:rsidP="00BD3DDB">
      <w:pPr>
        <w:jc w:val="both"/>
        <w:rPr>
          <w:rFonts w:asciiTheme="majorBidi" w:hAnsiTheme="majorBidi" w:cstheme="majorBidi"/>
          <w:color w:val="808080" w:themeColor="background1" w:themeShade="80"/>
          <w:szCs w:val="28"/>
        </w:rPr>
      </w:pPr>
    </w:p>
    <w:p w14:paraId="2687145A" w14:textId="27249810" w:rsidR="00BF6FD0" w:rsidRDefault="00BF6FD0" w:rsidP="00BD3DDB">
      <w:pPr>
        <w:jc w:val="both"/>
        <w:rPr>
          <w:rFonts w:asciiTheme="majorBidi" w:hAnsiTheme="majorBidi" w:cstheme="majorBidi"/>
          <w:color w:val="808080" w:themeColor="background1" w:themeShade="80"/>
          <w:szCs w:val="28"/>
        </w:rPr>
      </w:pPr>
    </w:p>
    <w:p w14:paraId="41EA6FB6" w14:textId="59CC610C" w:rsidR="00BF6FD0" w:rsidRDefault="00BF6FD0" w:rsidP="00BD3DDB">
      <w:pPr>
        <w:jc w:val="both"/>
        <w:rPr>
          <w:rFonts w:asciiTheme="majorBidi" w:hAnsiTheme="majorBidi" w:cstheme="majorBidi"/>
          <w:color w:val="808080" w:themeColor="background1" w:themeShade="80"/>
          <w:szCs w:val="28"/>
        </w:rPr>
      </w:pPr>
    </w:p>
    <w:p w14:paraId="10B3F196" w14:textId="6247D45E" w:rsidR="00BF6FD0" w:rsidRDefault="00BF6FD0" w:rsidP="00BD3DDB">
      <w:pPr>
        <w:jc w:val="both"/>
        <w:rPr>
          <w:rFonts w:asciiTheme="majorBidi" w:hAnsiTheme="majorBidi" w:cstheme="majorBidi"/>
          <w:color w:val="808080" w:themeColor="background1" w:themeShade="80"/>
          <w:szCs w:val="28"/>
        </w:rPr>
      </w:pPr>
    </w:p>
    <w:p w14:paraId="78AB01EC" w14:textId="5375AA87" w:rsidR="00BF6FD0" w:rsidRDefault="00BF6FD0" w:rsidP="00BD3DDB">
      <w:pPr>
        <w:jc w:val="both"/>
        <w:rPr>
          <w:rFonts w:asciiTheme="majorBidi" w:hAnsiTheme="majorBidi" w:cstheme="majorBidi"/>
          <w:color w:val="808080" w:themeColor="background1" w:themeShade="80"/>
          <w:szCs w:val="28"/>
        </w:rPr>
      </w:pPr>
    </w:p>
    <w:p w14:paraId="641BD72E" w14:textId="1B1AED42" w:rsidR="00BF6FD0" w:rsidRDefault="00BF6FD0" w:rsidP="00BD3DDB">
      <w:pPr>
        <w:jc w:val="both"/>
        <w:rPr>
          <w:rFonts w:asciiTheme="majorBidi" w:hAnsiTheme="majorBidi" w:cstheme="majorBidi"/>
          <w:color w:val="808080" w:themeColor="background1" w:themeShade="80"/>
          <w:szCs w:val="28"/>
        </w:rPr>
      </w:pPr>
    </w:p>
    <w:p w14:paraId="730CC5E1" w14:textId="4C103ED3" w:rsidR="00BF6FD0" w:rsidRDefault="00BF6FD0" w:rsidP="00BD3DDB">
      <w:pPr>
        <w:jc w:val="both"/>
        <w:rPr>
          <w:rFonts w:asciiTheme="majorBidi" w:hAnsiTheme="majorBidi" w:cstheme="majorBidi"/>
          <w:color w:val="808080" w:themeColor="background1" w:themeShade="80"/>
          <w:szCs w:val="28"/>
        </w:rPr>
      </w:pPr>
    </w:p>
    <w:p w14:paraId="264708AF" w14:textId="77777777" w:rsidR="00BF6FD0" w:rsidRDefault="00BF6FD0" w:rsidP="00BD3DDB">
      <w:pPr>
        <w:jc w:val="both"/>
        <w:rPr>
          <w:rFonts w:asciiTheme="majorBidi" w:hAnsiTheme="majorBidi" w:cstheme="majorBidi"/>
          <w:color w:val="808080" w:themeColor="background1" w:themeShade="80"/>
          <w:szCs w:val="28"/>
        </w:rPr>
      </w:pPr>
    </w:p>
    <w:p w14:paraId="1122E866" w14:textId="0E24E7DC" w:rsidR="00501033" w:rsidRDefault="00501033" w:rsidP="00BD3DDB">
      <w:pPr>
        <w:jc w:val="both"/>
        <w:rPr>
          <w:rFonts w:asciiTheme="majorBidi" w:hAnsiTheme="majorBidi" w:cstheme="majorBidi"/>
          <w:color w:val="808080" w:themeColor="background1" w:themeShade="80"/>
          <w:szCs w:val="28"/>
        </w:rPr>
      </w:pPr>
    </w:p>
    <w:p w14:paraId="38DFA4EF" w14:textId="77777777" w:rsidR="00BF6FD0" w:rsidRDefault="00BF6FD0" w:rsidP="00BD3DDB">
      <w:pPr>
        <w:jc w:val="both"/>
        <w:rPr>
          <w:rFonts w:asciiTheme="majorBidi" w:hAnsiTheme="majorBidi" w:cstheme="majorBidi"/>
          <w:color w:val="808080" w:themeColor="background1" w:themeShade="80"/>
          <w:szCs w:val="28"/>
        </w:rPr>
      </w:pPr>
    </w:p>
    <w:p w14:paraId="6DD6E1E7" w14:textId="67A54F48" w:rsidR="00501033" w:rsidRDefault="00501033" w:rsidP="00BD3DDB">
      <w:pPr>
        <w:jc w:val="both"/>
        <w:rPr>
          <w:rFonts w:asciiTheme="majorBidi" w:hAnsiTheme="majorBidi" w:cstheme="majorBidi"/>
          <w:color w:val="808080" w:themeColor="background1" w:themeShade="80"/>
          <w:szCs w:val="28"/>
        </w:rPr>
      </w:pPr>
    </w:p>
    <w:p w14:paraId="4BDF715F" w14:textId="560D18C9" w:rsidR="00501033" w:rsidRDefault="00501033" w:rsidP="00BD3DDB">
      <w:pPr>
        <w:jc w:val="both"/>
        <w:rPr>
          <w:rFonts w:asciiTheme="majorBidi" w:hAnsiTheme="majorBidi" w:cstheme="majorBidi"/>
          <w:color w:val="808080" w:themeColor="background1" w:themeShade="80"/>
          <w:szCs w:val="28"/>
        </w:rPr>
      </w:pPr>
    </w:p>
    <w:p w14:paraId="4F7CB79A" w14:textId="7E9C6DF3" w:rsidR="00501033" w:rsidRDefault="00501033" w:rsidP="00BD3DDB">
      <w:pPr>
        <w:jc w:val="both"/>
        <w:rPr>
          <w:rFonts w:asciiTheme="majorBidi" w:hAnsiTheme="majorBidi" w:cstheme="majorBidi"/>
          <w:color w:val="808080" w:themeColor="background1" w:themeShade="80"/>
          <w:szCs w:val="28"/>
        </w:rPr>
      </w:pPr>
    </w:p>
    <w:p w14:paraId="52330FC4" w14:textId="0BF0C239" w:rsidR="00501033" w:rsidRDefault="00501033" w:rsidP="00BD3DDB">
      <w:pPr>
        <w:jc w:val="both"/>
        <w:rPr>
          <w:rFonts w:asciiTheme="majorBidi" w:hAnsiTheme="majorBidi" w:cstheme="majorBidi"/>
          <w:color w:val="808080" w:themeColor="background1" w:themeShade="80"/>
          <w:szCs w:val="28"/>
        </w:rPr>
      </w:pPr>
    </w:p>
    <w:p w14:paraId="2E57CD64" w14:textId="77777777" w:rsidR="00501033" w:rsidRDefault="00501033" w:rsidP="00BD3DDB">
      <w:pPr>
        <w:jc w:val="both"/>
        <w:rPr>
          <w:rFonts w:asciiTheme="majorBidi" w:hAnsiTheme="majorBidi" w:cstheme="majorBidi"/>
          <w:color w:val="808080" w:themeColor="background1" w:themeShade="80"/>
          <w:szCs w:val="28"/>
        </w:rPr>
      </w:pPr>
    </w:p>
    <w:p w14:paraId="6376BADE" w14:textId="0317CFF5" w:rsidR="00501033" w:rsidRDefault="00501033" w:rsidP="00501033">
      <w:pPr>
        <w:spacing w:line="0" w:lineRule="atLeast"/>
        <w:ind w:left="659"/>
        <w:rPr>
          <w:sz w:val="96"/>
        </w:rPr>
      </w:pPr>
      <w:r>
        <w:rPr>
          <w:sz w:val="96"/>
        </w:rPr>
        <w:t>Chapter Four:</w:t>
      </w:r>
    </w:p>
    <w:p w14:paraId="5CEBC803" w14:textId="77777777" w:rsidR="00501033" w:rsidRDefault="00501033" w:rsidP="00501033">
      <w:pPr>
        <w:spacing w:line="200" w:lineRule="exact"/>
      </w:pPr>
    </w:p>
    <w:p w14:paraId="5C651479" w14:textId="77777777" w:rsidR="00501033" w:rsidRDefault="00501033" w:rsidP="00501033">
      <w:pPr>
        <w:spacing w:line="200" w:lineRule="exact"/>
      </w:pPr>
    </w:p>
    <w:p w14:paraId="2CCF49B0" w14:textId="77777777" w:rsidR="00501033" w:rsidRDefault="00501033" w:rsidP="00501033">
      <w:pPr>
        <w:spacing w:line="200" w:lineRule="exact"/>
      </w:pPr>
    </w:p>
    <w:p w14:paraId="274AB5B6" w14:textId="77777777" w:rsidR="00501033" w:rsidRDefault="00501033" w:rsidP="00501033">
      <w:pPr>
        <w:spacing w:line="200" w:lineRule="exact"/>
      </w:pPr>
    </w:p>
    <w:p w14:paraId="7829D99C" w14:textId="77777777" w:rsidR="00501033" w:rsidRDefault="00501033" w:rsidP="00501033">
      <w:pPr>
        <w:spacing w:line="200" w:lineRule="exact"/>
      </w:pPr>
    </w:p>
    <w:p w14:paraId="788E3559" w14:textId="77777777" w:rsidR="00501033" w:rsidRDefault="00501033" w:rsidP="00501033">
      <w:pPr>
        <w:spacing w:line="200" w:lineRule="exact"/>
      </w:pPr>
    </w:p>
    <w:p w14:paraId="02A184F5" w14:textId="77777777" w:rsidR="00501033" w:rsidRDefault="00501033" w:rsidP="00501033">
      <w:pPr>
        <w:spacing w:line="200" w:lineRule="exact"/>
      </w:pPr>
    </w:p>
    <w:p w14:paraId="09765498" w14:textId="77777777" w:rsidR="00501033" w:rsidRDefault="00501033" w:rsidP="00501033">
      <w:pPr>
        <w:spacing w:line="200" w:lineRule="exact"/>
      </w:pPr>
    </w:p>
    <w:p w14:paraId="1B97F76E" w14:textId="77777777" w:rsidR="00501033" w:rsidRDefault="00501033" w:rsidP="00501033">
      <w:pPr>
        <w:spacing w:line="239" w:lineRule="exact"/>
      </w:pPr>
    </w:p>
    <w:p w14:paraId="2FFC07E0" w14:textId="401E4FC1" w:rsidR="00501033" w:rsidRDefault="00501033" w:rsidP="00501033">
      <w:pPr>
        <w:spacing w:line="0" w:lineRule="atLeast"/>
        <w:ind w:left="859"/>
        <w:rPr>
          <w:sz w:val="96"/>
        </w:rPr>
      </w:pPr>
      <w:r>
        <w:rPr>
          <w:sz w:val="96"/>
        </w:rPr>
        <w:t>Implementation and Testing</w:t>
      </w:r>
    </w:p>
    <w:p w14:paraId="72C6ED8F" w14:textId="77777777" w:rsidR="00501033" w:rsidRDefault="00501033" w:rsidP="00501033">
      <w:pPr>
        <w:spacing w:line="200" w:lineRule="exact"/>
      </w:pPr>
    </w:p>
    <w:p w14:paraId="54946C97" w14:textId="77777777" w:rsidR="00501033" w:rsidRDefault="00501033" w:rsidP="00501033">
      <w:pPr>
        <w:spacing w:line="200" w:lineRule="exact"/>
      </w:pPr>
    </w:p>
    <w:p w14:paraId="5D16B2CC" w14:textId="77777777" w:rsidR="00501033" w:rsidRDefault="00501033" w:rsidP="00501033">
      <w:pPr>
        <w:spacing w:line="200" w:lineRule="exact"/>
      </w:pPr>
    </w:p>
    <w:p w14:paraId="4AD6230F" w14:textId="77777777" w:rsidR="00501033" w:rsidRDefault="00501033" w:rsidP="00501033">
      <w:pPr>
        <w:spacing w:line="200" w:lineRule="exact"/>
      </w:pPr>
    </w:p>
    <w:p w14:paraId="140BE652" w14:textId="77777777" w:rsidR="00501033" w:rsidRDefault="00501033" w:rsidP="00501033">
      <w:pPr>
        <w:spacing w:line="200" w:lineRule="exact"/>
      </w:pPr>
    </w:p>
    <w:p w14:paraId="278F9289" w14:textId="77777777" w:rsidR="00501033" w:rsidRDefault="00501033" w:rsidP="00501033">
      <w:pPr>
        <w:spacing w:line="200" w:lineRule="exact"/>
      </w:pPr>
    </w:p>
    <w:p w14:paraId="49F554D4" w14:textId="77777777" w:rsidR="00501033" w:rsidRDefault="00501033" w:rsidP="00501033">
      <w:pPr>
        <w:spacing w:line="200" w:lineRule="exact"/>
      </w:pPr>
    </w:p>
    <w:p w14:paraId="63C438A8" w14:textId="77777777" w:rsidR="00501033" w:rsidRDefault="00501033" w:rsidP="00501033">
      <w:pPr>
        <w:spacing w:line="200" w:lineRule="exact"/>
      </w:pPr>
    </w:p>
    <w:p w14:paraId="79BE7798" w14:textId="77777777" w:rsidR="00501033" w:rsidRDefault="00501033" w:rsidP="00501033">
      <w:pPr>
        <w:spacing w:line="253" w:lineRule="exact"/>
      </w:pPr>
    </w:p>
    <w:p w14:paraId="1AFEF802" w14:textId="77777777" w:rsidR="00501033" w:rsidRDefault="00501033" w:rsidP="00501033">
      <w:pPr>
        <w:ind w:left="1817" w:hangingChars="649" w:hanging="1817"/>
        <w:rPr>
          <w:color w:val="FF0000"/>
        </w:rPr>
      </w:pPr>
    </w:p>
    <w:p w14:paraId="427D2CE2" w14:textId="77777777" w:rsidR="00501033" w:rsidRDefault="00501033" w:rsidP="00501033">
      <w:pPr>
        <w:rPr>
          <w:color w:val="808080" w:themeColor="background1" w:themeShade="80"/>
          <w:szCs w:val="28"/>
        </w:rPr>
      </w:pPr>
    </w:p>
    <w:p w14:paraId="572FB0DE" w14:textId="77777777" w:rsidR="00501033" w:rsidRDefault="00501033" w:rsidP="00501033">
      <w:pPr>
        <w:rPr>
          <w:color w:val="808080" w:themeColor="background1" w:themeShade="80"/>
          <w:szCs w:val="28"/>
        </w:rPr>
      </w:pPr>
    </w:p>
    <w:p w14:paraId="5B0B8193" w14:textId="77777777" w:rsidR="00501033" w:rsidRDefault="00501033" w:rsidP="00BD3DDB">
      <w:pPr>
        <w:jc w:val="both"/>
        <w:rPr>
          <w:rFonts w:asciiTheme="majorBidi" w:hAnsiTheme="majorBidi" w:cstheme="majorBidi"/>
          <w:color w:val="808080" w:themeColor="background1" w:themeShade="80"/>
          <w:szCs w:val="28"/>
        </w:rPr>
      </w:pPr>
    </w:p>
    <w:p w14:paraId="433805D2" w14:textId="77777777" w:rsidR="000879D5" w:rsidRDefault="000879D5" w:rsidP="00BD3DDB">
      <w:pPr>
        <w:jc w:val="both"/>
        <w:rPr>
          <w:rFonts w:asciiTheme="majorBidi" w:hAnsiTheme="majorBidi" w:cstheme="majorBidi"/>
          <w:color w:val="808080" w:themeColor="background1" w:themeShade="80"/>
          <w:szCs w:val="28"/>
        </w:rPr>
      </w:pPr>
    </w:p>
    <w:p w14:paraId="1E76E24D" w14:textId="5084DD5F" w:rsidR="003874E6" w:rsidRDefault="003874E6">
      <w:pPr>
        <w:spacing w:after="200" w:line="276" w:lineRule="auto"/>
        <w:rPr>
          <w:rFonts w:asciiTheme="majorBidi" w:hAnsiTheme="majorBidi" w:cstheme="majorBidi"/>
          <w:color w:val="808080" w:themeColor="background1" w:themeShade="80"/>
          <w:szCs w:val="28"/>
        </w:rPr>
      </w:pPr>
    </w:p>
    <w:p w14:paraId="70D9D63D" w14:textId="5E04E415" w:rsidR="00D43F8C" w:rsidRPr="009C214F" w:rsidRDefault="000879D5" w:rsidP="009C214F">
      <w:pPr>
        <w:pStyle w:val="Heading1"/>
        <w:numPr>
          <w:ilvl w:val="0"/>
          <w:numId w:val="5"/>
        </w:numPr>
      </w:pPr>
      <w:bookmarkStart w:id="32" w:name="_Toc48107705"/>
      <w:r>
        <w:t>Implementation</w:t>
      </w:r>
      <w:r w:rsidR="001F283C">
        <w:t xml:space="preserve"> and Testing</w:t>
      </w:r>
      <w:bookmarkEnd w:id="32"/>
    </w:p>
    <w:p w14:paraId="37D070F1" w14:textId="2FB596C8" w:rsidR="00F93AFF" w:rsidRPr="009D2638" w:rsidRDefault="00F93AFF" w:rsidP="003939D0">
      <w:pPr>
        <w:pStyle w:val="NormalWeb"/>
        <w:shd w:val="clear" w:color="auto" w:fill="FFFFFF"/>
        <w:spacing w:before="0" w:beforeAutospacing="0" w:after="240" w:afterAutospacing="0"/>
        <w:rPr>
          <w:rFonts w:asciiTheme="majorBidi" w:hAnsiTheme="majorBidi" w:cstheme="majorBidi"/>
          <w:color w:val="24292E"/>
          <w:sz w:val="32"/>
          <w:szCs w:val="32"/>
          <w:rtl/>
          <w:lang w:bidi="ar-EG"/>
        </w:rPr>
      </w:pPr>
      <w:r w:rsidRPr="009D2638">
        <w:rPr>
          <w:rFonts w:asciiTheme="majorBidi" w:hAnsiTheme="majorBidi" w:cstheme="majorBidi"/>
          <w:color w:val="24292E"/>
          <w:sz w:val="32"/>
          <w:szCs w:val="32"/>
        </w:rPr>
        <w:t xml:space="preserve">The system can be divided into two parts: </w:t>
      </w:r>
      <w:r w:rsidR="00351B32" w:rsidRPr="009D2638">
        <w:rPr>
          <w:rFonts w:asciiTheme="majorBidi" w:hAnsiTheme="majorBidi" w:cstheme="majorBidi"/>
          <w:color w:val="24292E"/>
          <w:sz w:val="32"/>
          <w:szCs w:val="32"/>
        </w:rPr>
        <w:t xml:space="preserve">Detection and extraction Part </w:t>
      </w:r>
      <w:r w:rsidRPr="009D2638">
        <w:rPr>
          <w:rFonts w:asciiTheme="majorBidi" w:hAnsiTheme="majorBidi" w:cstheme="majorBidi"/>
          <w:color w:val="24292E"/>
          <w:sz w:val="32"/>
          <w:szCs w:val="32"/>
        </w:rPr>
        <w:t xml:space="preserve">(Python part) and </w:t>
      </w:r>
      <w:r w:rsidR="00351B32" w:rsidRPr="009D2638">
        <w:rPr>
          <w:rFonts w:asciiTheme="majorBidi" w:hAnsiTheme="majorBidi" w:cstheme="majorBidi"/>
          <w:color w:val="24292E"/>
          <w:sz w:val="32"/>
          <w:szCs w:val="32"/>
        </w:rPr>
        <w:t>Motion Control Part</w:t>
      </w:r>
      <w:r w:rsidRPr="009D2638">
        <w:rPr>
          <w:rFonts w:asciiTheme="majorBidi" w:hAnsiTheme="majorBidi" w:cstheme="majorBidi"/>
          <w:color w:val="24292E"/>
          <w:sz w:val="32"/>
          <w:szCs w:val="32"/>
        </w:rPr>
        <w:t xml:space="preserve"> (Unity part).</w:t>
      </w:r>
    </w:p>
    <w:p w14:paraId="431AA9BB" w14:textId="62DA9BAD" w:rsidR="00351B32" w:rsidRPr="003939D0" w:rsidRDefault="00F93AFF" w:rsidP="003939D0">
      <w:pPr>
        <w:pStyle w:val="Heading2"/>
        <w:rPr>
          <w:rStyle w:val="Heading2Char"/>
        </w:rPr>
      </w:pPr>
      <w:bookmarkStart w:id="33" w:name="_Toc48107706"/>
      <w:r w:rsidRPr="00D17D9E">
        <w:rPr>
          <w:rFonts w:asciiTheme="majorBidi" w:hAnsiTheme="majorBidi"/>
          <w:color w:val="24292E"/>
          <w:sz w:val="30"/>
          <w:szCs w:val="30"/>
        </w:rPr>
        <w:t>4</w:t>
      </w:r>
      <w:r w:rsidRPr="003939D0">
        <w:rPr>
          <w:rStyle w:val="Heading2Char"/>
        </w:rPr>
        <w:t xml:space="preserve">.1 </w:t>
      </w:r>
      <w:r w:rsidR="006B6AEF" w:rsidRPr="003939D0">
        <w:rPr>
          <w:rStyle w:val="Heading2Char"/>
        </w:rPr>
        <w:t xml:space="preserve">Detection and extraction Part </w:t>
      </w:r>
      <w:r w:rsidRPr="003939D0">
        <w:rPr>
          <w:rStyle w:val="Heading2Char"/>
        </w:rPr>
        <w:t>(Python)</w:t>
      </w:r>
      <w:bookmarkEnd w:id="33"/>
    </w:p>
    <w:p w14:paraId="6A18B290" w14:textId="0CE74669" w:rsidR="00351B32" w:rsidRDefault="00F93AFF" w:rsidP="00516A79">
      <w:pPr>
        <w:pStyle w:val="Heading3"/>
      </w:pPr>
      <w:bookmarkStart w:id="34" w:name="_Toc48107707"/>
      <w:r w:rsidRPr="00D17D9E">
        <w:t xml:space="preserve">4.1.1 Face </w:t>
      </w:r>
      <w:r w:rsidR="00351B32">
        <w:t>Detection</w:t>
      </w:r>
      <w:bookmarkEnd w:id="34"/>
    </w:p>
    <w:p w14:paraId="1C429570" w14:textId="35A0A6DB" w:rsidR="00351B32" w:rsidRDefault="008E4790" w:rsidP="00A45A2B">
      <w:pPr>
        <w:ind w:left="720"/>
        <w:rPr>
          <w:rtl/>
          <w:lang w:bidi="ar-EG"/>
        </w:rPr>
      </w:pPr>
      <w:r>
        <w:t>Detecting the</w:t>
      </w:r>
      <w:r w:rsidR="00A45A2B">
        <w:t xml:space="preserve"> largest face and getting its</w:t>
      </w:r>
      <w:r>
        <w:t xml:space="preserve"> bounding box </w:t>
      </w:r>
      <w:r w:rsidR="00A45A2B">
        <w:t xml:space="preserve">points by a </w:t>
      </w:r>
      <w:r w:rsidR="00A45A2B" w:rsidRPr="00A45A2B">
        <w:t>dlib's HOG face detector</w:t>
      </w:r>
      <w:r w:rsidR="00A45A2B">
        <w:t xml:space="preserve"> function</w:t>
      </w:r>
      <w:r>
        <w:t>.</w:t>
      </w:r>
    </w:p>
    <w:p w14:paraId="1FA27BA6" w14:textId="77777777" w:rsidR="003939D0" w:rsidRPr="00351B32" w:rsidRDefault="003939D0" w:rsidP="00351B32">
      <w:pPr>
        <w:rPr>
          <w:lang w:bidi="ar-EG"/>
        </w:rPr>
      </w:pPr>
    </w:p>
    <w:p w14:paraId="46F48632" w14:textId="2BDC9803" w:rsidR="00351B32" w:rsidRPr="00351B32" w:rsidRDefault="00351B32" w:rsidP="00516A79">
      <w:pPr>
        <w:pStyle w:val="Heading3"/>
      </w:pPr>
      <w:bookmarkStart w:id="35" w:name="_Toc48107708"/>
      <w:r w:rsidRPr="00D17D9E">
        <w:t>4.1.</w:t>
      </w:r>
      <w:r>
        <w:t>2</w:t>
      </w:r>
      <w:r w:rsidRPr="00D17D9E">
        <w:t xml:space="preserve"> Face landmarks tracking</w:t>
      </w:r>
      <w:bookmarkEnd w:id="35"/>
    </w:p>
    <w:p w14:paraId="3C5EF406" w14:textId="5558B630" w:rsidR="008E4790" w:rsidRPr="00A45A2B" w:rsidRDefault="008E4790" w:rsidP="008E4790">
      <w:pPr>
        <w:pStyle w:val="NormalWeb"/>
        <w:shd w:val="clear" w:color="auto" w:fill="FFFFFF"/>
        <w:spacing w:before="0" w:beforeAutospacing="0" w:after="240" w:afterAutospacing="0"/>
        <w:ind w:left="720"/>
        <w:rPr>
          <w:rFonts w:asciiTheme="majorBidi" w:hAnsiTheme="majorBidi" w:cstheme="majorBidi"/>
          <w:color w:val="24292E"/>
          <w:sz w:val="28"/>
          <w:szCs w:val="28"/>
        </w:rPr>
      </w:pPr>
      <w:r w:rsidRPr="00A45A2B">
        <w:rPr>
          <w:rFonts w:asciiTheme="majorBidi" w:hAnsiTheme="majorBidi" w:cstheme="majorBidi"/>
          <w:color w:val="24292E"/>
          <w:sz w:val="28"/>
          <w:szCs w:val="28"/>
        </w:rPr>
        <w:t xml:space="preserve">To estimate the head position, </w:t>
      </w:r>
      <w:r w:rsidR="00CC4C18" w:rsidRPr="00A45A2B">
        <w:rPr>
          <w:rFonts w:asciiTheme="majorBidi" w:hAnsiTheme="majorBidi" w:cstheme="majorBidi"/>
          <w:color w:val="24292E"/>
          <w:sz w:val="28"/>
          <w:szCs w:val="28"/>
        </w:rPr>
        <w:t>orientation,</w:t>
      </w:r>
      <w:r w:rsidRPr="00A45A2B">
        <w:rPr>
          <w:rFonts w:asciiTheme="majorBidi" w:hAnsiTheme="majorBidi" w:cstheme="majorBidi"/>
          <w:color w:val="24292E"/>
          <w:sz w:val="28"/>
          <w:szCs w:val="28"/>
        </w:rPr>
        <w:t xml:space="preserve"> and the facial expressions features, 68 face landmarks are got first using </w:t>
      </w:r>
      <w:r w:rsidRPr="00A45A2B">
        <w:rPr>
          <w:rStyle w:val="Strong"/>
          <w:rFonts w:asciiTheme="majorBidi" w:hAnsiTheme="majorBidi" w:cstheme="majorBidi"/>
          <w:b w:val="0"/>
          <w:bCs w:val="0"/>
          <w:color w:val="24292E"/>
          <w:sz w:val="28"/>
          <w:szCs w:val="28"/>
        </w:rPr>
        <w:t>Dlib</w:t>
      </w:r>
      <w:r w:rsidRPr="00A45A2B">
        <w:rPr>
          <w:rFonts w:asciiTheme="majorBidi" w:hAnsiTheme="majorBidi" w:cstheme="majorBidi"/>
          <w:color w:val="24292E"/>
          <w:sz w:val="28"/>
          <w:szCs w:val="28"/>
        </w:rPr>
        <w:t> and OpenCV.</w:t>
      </w:r>
      <w:r w:rsidR="00A45A2B" w:rsidRPr="00A45A2B">
        <w:rPr>
          <w:rFonts w:asciiTheme="majorBidi" w:hAnsiTheme="majorBidi" w:cstheme="majorBidi"/>
          <w:color w:val="24292E"/>
          <w:sz w:val="28"/>
          <w:szCs w:val="28"/>
        </w:rPr>
        <w:t xml:space="preserve"> Using The model file 'shape_predictor_68_face_landmarks.dat' for face landmarks detection which was created by</w:t>
      </w:r>
      <w:r w:rsidR="00A45A2B" w:rsidRPr="00A45A2B">
        <w:rPr>
          <w:rFonts w:ascii="Segoe UI" w:hAnsi="Segoe UI" w:cs="Segoe UI"/>
          <w:color w:val="24292E"/>
          <w:sz w:val="28"/>
          <w:szCs w:val="28"/>
          <w:shd w:val="clear" w:color="auto" w:fill="FFFFFF"/>
        </w:rPr>
        <w:t xml:space="preserve"> </w:t>
      </w:r>
      <w:hyperlink r:id="rId22" w:history="1">
        <w:r w:rsidR="00A45A2B" w:rsidRPr="00A45A2B">
          <w:rPr>
            <w:rStyle w:val="Hyperlink"/>
            <w:rFonts w:asciiTheme="majorBidi" w:hAnsiTheme="majorBidi" w:cstheme="majorBidi"/>
            <w:color w:val="auto"/>
            <w:sz w:val="28"/>
            <w:szCs w:val="28"/>
            <w:u w:val="none"/>
            <w:shd w:val="clear" w:color="auto" w:fill="FFFFFF"/>
          </w:rPr>
          <w:t>davis king</w:t>
        </w:r>
      </w:hyperlink>
      <w:r w:rsidR="00A45A2B" w:rsidRPr="00A45A2B">
        <w:rPr>
          <w:rFonts w:asciiTheme="majorBidi" w:hAnsiTheme="majorBidi" w:cstheme="majorBidi"/>
          <w:color w:val="24292E"/>
          <w:sz w:val="28"/>
          <w:szCs w:val="28"/>
          <w:shd w:val="clear" w:color="auto" w:fill="FFFFFF"/>
        </w:rPr>
        <w:t> for part of the dlib example programs, and was trained on the iBUG 300-W face landmark dataset.</w:t>
      </w:r>
    </w:p>
    <w:p w14:paraId="493C4E43" w14:textId="77777777" w:rsidR="00A45A2B" w:rsidRDefault="00A45A2B" w:rsidP="008E4790">
      <w:pPr>
        <w:pStyle w:val="NormalWeb"/>
        <w:shd w:val="clear" w:color="auto" w:fill="FFFFFF"/>
        <w:spacing w:before="0" w:beforeAutospacing="0" w:after="240" w:afterAutospacing="0"/>
        <w:ind w:left="720"/>
        <w:rPr>
          <w:rFonts w:asciiTheme="majorBidi" w:hAnsiTheme="majorBidi" w:cstheme="majorBidi"/>
          <w:color w:val="24292E"/>
          <w:sz w:val="28"/>
          <w:szCs w:val="28"/>
        </w:rPr>
      </w:pPr>
    </w:p>
    <w:p w14:paraId="0F629170" w14:textId="77777777" w:rsidR="00A45A2B" w:rsidRDefault="00A45A2B" w:rsidP="008E4790">
      <w:pPr>
        <w:pStyle w:val="NormalWeb"/>
        <w:shd w:val="clear" w:color="auto" w:fill="FFFFFF"/>
        <w:spacing w:before="0" w:beforeAutospacing="0" w:after="240" w:afterAutospacing="0"/>
        <w:ind w:left="720"/>
        <w:rPr>
          <w:rFonts w:asciiTheme="majorBidi" w:hAnsiTheme="majorBidi" w:cstheme="majorBidi"/>
          <w:color w:val="24292E"/>
          <w:sz w:val="28"/>
          <w:szCs w:val="28"/>
        </w:rPr>
      </w:pPr>
    </w:p>
    <w:p w14:paraId="56A32D3B" w14:textId="208A0188" w:rsidR="000E1BCD" w:rsidRDefault="00711663" w:rsidP="000E1BCD">
      <w:pPr>
        <w:pStyle w:val="NormalWeb"/>
        <w:keepNext/>
        <w:shd w:val="clear" w:color="auto" w:fill="FFFFFF"/>
        <w:spacing w:before="0" w:beforeAutospacing="0" w:after="240" w:afterAutospacing="0"/>
        <w:ind w:left="720"/>
      </w:pPr>
      <w:r>
        <w:rPr>
          <w:noProof/>
        </w:rPr>
        <w:drawing>
          <wp:inline distT="0" distB="0" distL="0" distR="0" wp14:anchorId="38C4A018" wp14:editId="502FAB48">
            <wp:extent cx="3619500" cy="2721043"/>
            <wp:effectExtent l="0" t="0" r="0" b="317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670337" cy="2759261"/>
                    </a:xfrm>
                    <a:prstGeom prst="rect">
                      <a:avLst/>
                    </a:prstGeom>
                    <a:noFill/>
                    <a:ln>
                      <a:noFill/>
                    </a:ln>
                  </pic:spPr>
                </pic:pic>
              </a:graphicData>
            </a:graphic>
          </wp:inline>
        </w:drawing>
      </w:r>
    </w:p>
    <w:p w14:paraId="749B6D74" w14:textId="3484C78D" w:rsidR="00A45A2B" w:rsidRDefault="000E1BCD" w:rsidP="000E1BCD">
      <w:pPr>
        <w:pStyle w:val="Caption"/>
        <w:ind w:firstLine="720"/>
      </w:pPr>
      <w:bookmarkStart w:id="36" w:name="_Toc48107726"/>
      <w:r>
        <w:t xml:space="preserve">Figure </w:t>
      </w:r>
      <w:fldSimple w:instr=" SEQ Figure \* ARABIC ">
        <w:r w:rsidR="003F3523">
          <w:rPr>
            <w:noProof/>
          </w:rPr>
          <w:t>7</w:t>
        </w:r>
      </w:fldSimple>
      <w:r>
        <w:t>. 68 Face landmarks</w:t>
      </w:r>
      <w:bookmarkEnd w:id="36"/>
    </w:p>
    <w:p w14:paraId="3DA37A89" w14:textId="77777777" w:rsidR="000E1BCD" w:rsidRPr="000E1BCD" w:rsidRDefault="000E1BCD" w:rsidP="000E1BCD"/>
    <w:p w14:paraId="1754732A" w14:textId="6CC8F63D" w:rsidR="008E4790" w:rsidRPr="008E4790" w:rsidRDefault="00F93AFF" w:rsidP="008E4790">
      <w:pPr>
        <w:pStyle w:val="NormalWeb"/>
        <w:shd w:val="clear" w:color="auto" w:fill="FFFFFF"/>
        <w:spacing w:before="0" w:beforeAutospacing="0" w:after="240" w:afterAutospacing="0"/>
        <w:ind w:left="720"/>
        <w:rPr>
          <w:rFonts w:asciiTheme="majorBidi" w:hAnsiTheme="majorBidi" w:cstheme="majorBidi"/>
          <w:color w:val="24292E"/>
          <w:sz w:val="28"/>
          <w:szCs w:val="28"/>
        </w:rPr>
      </w:pPr>
      <w:r w:rsidRPr="008E4790">
        <w:rPr>
          <w:rFonts w:asciiTheme="majorBidi" w:hAnsiTheme="majorBidi" w:cstheme="majorBidi"/>
          <w:color w:val="24292E"/>
          <w:sz w:val="28"/>
          <w:szCs w:val="28"/>
        </w:rPr>
        <w:t>Since the location of the detected landmarks are quite noisy which would make pose estimation extremely unstable, a </w:t>
      </w:r>
      <w:r w:rsidRPr="008E4790">
        <w:rPr>
          <w:rStyle w:val="Strong"/>
          <w:rFonts w:asciiTheme="majorBidi" w:hAnsiTheme="majorBidi" w:cstheme="majorBidi"/>
          <w:color w:val="24292E"/>
          <w:sz w:val="28"/>
          <w:szCs w:val="28"/>
        </w:rPr>
        <w:t>Kalman filter</w:t>
      </w:r>
      <w:r w:rsidRPr="008E4790">
        <w:rPr>
          <w:rFonts w:asciiTheme="majorBidi" w:hAnsiTheme="majorBidi" w:cstheme="majorBidi"/>
          <w:color w:val="24292E"/>
          <w:sz w:val="28"/>
          <w:szCs w:val="28"/>
        </w:rPr>
        <w:t> is used to track the landmarks, which means the history information is used rather than just relying on the detected location from current frame alone.</w:t>
      </w:r>
    </w:p>
    <w:p w14:paraId="36FB05BE" w14:textId="0720FB46" w:rsidR="00F93AFF" w:rsidRPr="008E4790" w:rsidRDefault="00F93AFF" w:rsidP="008E4790">
      <w:pPr>
        <w:pStyle w:val="NormalWeb"/>
        <w:shd w:val="clear" w:color="auto" w:fill="FFFFFF"/>
        <w:spacing w:before="0" w:beforeAutospacing="0" w:after="240" w:afterAutospacing="0"/>
        <w:ind w:left="720"/>
        <w:rPr>
          <w:rFonts w:asciiTheme="majorBidi" w:hAnsiTheme="majorBidi" w:cstheme="majorBidi"/>
          <w:color w:val="24292E"/>
          <w:sz w:val="28"/>
          <w:szCs w:val="28"/>
        </w:rPr>
      </w:pPr>
      <w:r w:rsidRPr="008E4790">
        <w:rPr>
          <w:rFonts w:asciiTheme="majorBidi" w:hAnsiTheme="majorBidi" w:cstheme="majorBidi"/>
          <w:color w:val="24292E"/>
          <w:sz w:val="28"/>
          <w:szCs w:val="28"/>
        </w:rPr>
        <w:t>Specifically, two Kalman filters are applied to the x-coordinate and y-coordinate of the 68 points, respectively.</w:t>
      </w:r>
    </w:p>
    <w:p w14:paraId="4FF75711" w14:textId="38271324" w:rsidR="00F93AFF" w:rsidRDefault="00F93AFF" w:rsidP="008E4790">
      <w:pPr>
        <w:pStyle w:val="NormalWeb"/>
        <w:shd w:val="clear" w:color="auto" w:fill="FFFFFF"/>
        <w:spacing w:before="0" w:beforeAutospacing="0" w:after="240" w:afterAutospacing="0"/>
        <w:ind w:left="720"/>
        <w:rPr>
          <w:rFonts w:asciiTheme="majorBidi" w:hAnsiTheme="majorBidi" w:cstheme="majorBidi"/>
          <w:color w:val="24292E"/>
          <w:sz w:val="28"/>
          <w:szCs w:val="28"/>
          <w:rtl/>
        </w:rPr>
      </w:pPr>
      <w:r w:rsidRPr="008E4790">
        <w:rPr>
          <w:rFonts w:asciiTheme="majorBidi" w:hAnsiTheme="majorBidi" w:cstheme="majorBidi"/>
          <w:color w:val="24292E"/>
          <w:sz w:val="28"/>
          <w:szCs w:val="28"/>
        </w:rPr>
        <w:t>To make the tracking result even more smooth, the state vector of the Kalman filter is then sent to a </w:t>
      </w:r>
      <w:r w:rsidRPr="008E4790">
        <w:rPr>
          <w:rStyle w:val="Strong"/>
          <w:rFonts w:asciiTheme="majorBidi" w:hAnsiTheme="majorBidi" w:cstheme="majorBidi"/>
          <w:color w:val="24292E"/>
          <w:sz w:val="28"/>
          <w:szCs w:val="28"/>
        </w:rPr>
        <w:t>mean filter</w:t>
      </w:r>
      <w:r w:rsidRPr="008E4790">
        <w:rPr>
          <w:rFonts w:asciiTheme="majorBidi" w:hAnsiTheme="majorBidi" w:cstheme="majorBidi"/>
          <w:color w:val="24292E"/>
          <w:sz w:val="28"/>
          <w:szCs w:val="28"/>
        </w:rPr>
        <w:t> which has a window size of 5 (frames).</w:t>
      </w:r>
    </w:p>
    <w:p w14:paraId="4E16156F" w14:textId="77777777" w:rsidR="009D2638" w:rsidRPr="008E4790" w:rsidRDefault="009D2638" w:rsidP="008E4790">
      <w:pPr>
        <w:pStyle w:val="NormalWeb"/>
        <w:shd w:val="clear" w:color="auto" w:fill="FFFFFF"/>
        <w:spacing w:before="0" w:beforeAutospacing="0" w:after="240" w:afterAutospacing="0"/>
        <w:ind w:left="720"/>
        <w:rPr>
          <w:rFonts w:asciiTheme="majorBidi" w:hAnsiTheme="majorBidi" w:cstheme="majorBidi"/>
          <w:color w:val="24292E"/>
          <w:sz w:val="28"/>
          <w:szCs w:val="28"/>
        </w:rPr>
      </w:pPr>
    </w:p>
    <w:p w14:paraId="5ED3FF11" w14:textId="46007C67" w:rsidR="00F93AFF" w:rsidRPr="00D17D9E" w:rsidRDefault="00F93AFF" w:rsidP="009D2638">
      <w:pPr>
        <w:pStyle w:val="Heading3"/>
      </w:pPr>
      <w:bookmarkStart w:id="37" w:name="_Toc48107709"/>
      <w:r w:rsidRPr="00D17D9E">
        <w:t>4.1.</w:t>
      </w:r>
      <w:r w:rsidR="00351B32">
        <w:t>3</w:t>
      </w:r>
      <w:r w:rsidRPr="00D17D9E">
        <w:t xml:space="preserve"> Pose estimation</w:t>
      </w:r>
      <w:bookmarkEnd w:id="37"/>
    </w:p>
    <w:p w14:paraId="05ED0B7E" w14:textId="5B6D0DDC" w:rsidR="00F93AFF" w:rsidRPr="00356754" w:rsidRDefault="00F93AFF" w:rsidP="00356754">
      <w:pPr>
        <w:pStyle w:val="NormalWeb"/>
        <w:shd w:val="clear" w:color="auto" w:fill="FFFFFF"/>
        <w:spacing w:before="0" w:beforeAutospacing="0" w:after="240" w:afterAutospacing="0"/>
        <w:ind w:left="720"/>
        <w:rPr>
          <w:rFonts w:asciiTheme="majorBidi" w:hAnsiTheme="majorBidi" w:cstheme="majorBidi"/>
          <w:color w:val="24292E"/>
          <w:sz w:val="28"/>
          <w:szCs w:val="28"/>
        </w:rPr>
      </w:pPr>
      <w:r w:rsidRPr="00356754">
        <w:rPr>
          <w:rFonts w:asciiTheme="majorBidi" w:hAnsiTheme="majorBidi" w:cstheme="majorBidi"/>
          <w:color w:val="24292E"/>
          <w:sz w:val="28"/>
          <w:szCs w:val="28"/>
        </w:rPr>
        <w:t>The position and orientation of an object in 3D scene can be estimated using a monocular camera through </w:t>
      </w:r>
      <w:r w:rsidRPr="00356754">
        <w:rPr>
          <w:rStyle w:val="Strong"/>
          <w:rFonts w:asciiTheme="majorBidi" w:hAnsiTheme="majorBidi" w:cstheme="majorBidi"/>
          <w:color w:val="24292E"/>
          <w:sz w:val="28"/>
          <w:szCs w:val="28"/>
        </w:rPr>
        <w:t>PnP</w:t>
      </w:r>
      <w:r w:rsidRPr="00356754">
        <w:rPr>
          <w:rFonts w:asciiTheme="majorBidi" w:hAnsiTheme="majorBidi" w:cstheme="majorBidi"/>
          <w:color w:val="24292E"/>
          <w:sz w:val="28"/>
          <w:szCs w:val="28"/>
        </w:rPr>
        <w:t xml:space="preserve"> measurement. Rather than write a piece of </w:t>
      </w:r>
      <w:r w:rsidR="00356754">
        <w:rPr>
          <w:rFonts w:asciiTheme="majorBidi" w:hAnsiTheme="majorBidi" w:cstheme="majorBidi"/>
          <w:color w:val="24292E"/>
          <w:sz w:val="28"/>
          <w:szCs w:val="28"/>
        </w:rPr>
        <w:t>our</w:t>
      </w:r>
      <w:r w:rsidRPr="00356754">
        <w:rPr>
          <w:rFonts w:asciiTheme="majorBidi" w:hAnsiTheme="majorBidi" w:cstheme="majorBidi"/>
          <w:color w:val="24292E"/>
          <w:sz w:val="28"/>
          <w:szCs w:val="28"/>
        </w:rPr>
        <w:t xml:space="preserve"> own, </w:t>
      </w:r>
      <w:r w:rsidR="00356754">
        <w:rPr>
          <w:rFonts w:asciiTheme="majorBidi" w:hAnsiTheme="majorBidi" w:cstheme="majorBidi"/>
          <w:color w:val="24292E"/>
          <w:sz w:val="28"/>
          <w:szCs w:val="28"/>
        </w:rPr>
        <w:t>we</w:t>
      </w:r>
      <w:r w:rsidRPr="00356754">
        <w:rPr>
          <w:rFonts w:asciiTheme="majorBidi" w:hAnsiTheme="majorBidi" w:cstheme="majorBidi"/>
          <w:color w:val="24292E"/>
          <w:sz w:val="28"/>
          <w:szCs w:val="28"/>
        </w:rPr>
        <w:t xml:space="preserve"> decided to use the built-in function offered by OpenCV since it has different algorithms to choose. For this part of implementation</w:t>
      </w:r>
      <w:r w:rsidR="00356754">
        <w:rPr>
          <w:rFonts w:asciiTheme="majorBidi" w:hAnsiTheme="majorBidi" w:cstheme="majorBidi"/>
          <w:color w:val="24292E"/>
          <w:sz w:val="28"/>
          <w:szCs w:val="28"/>
        </w:rPr>
        <w:t xml:space="preserve"> we used pose estimation algorithm</w:t>
      </w:r>
      <w:r w:rsidR="00711663">
        <w:rPr>
          <w:rFonts w:asciiTheme="majorBidi" w:hAnsiTheme="majorBidi" w:cstheme="majorBidi"/>
          <w:color w:val="24292E"/>
          <w:sz w:val="28"/>
          <w:szCs w:val="28"/>
        </w:rPr>
        <w:t xml:space="preserve"> </w:t>
      </w:r>
      <w:r w:rsidR="00711663">
        <w:rPr>
          <w:rFonts w:asciiTheme="majorBidi" w:hAnsiTheme="majorBidi" w:cstheme="majorBidi"/>
          <w:color w:val="24292E"/>
          <w:sz w:val="28"/>
          <w:szCs w:val="28"/>
        </w:rPr>
        <w:fldChar w:fldCharType="begin" w:fldLock="1"/>
      </w:r>
      <w:r w:rsidR="00711663">
        <w:rPr>
          <w:rFonts w:asciiTheme="majorBidi" w:hAnsiTheme="majorBidi" w:cstheme="majorBidi"/>
          <w:color w:val="24292E"/>
          <w:sz w:val="28"/>
          <w:szCs w:val="28"/>
        </w:rPr>
        <w:instrText>ADDIN CSL_CITATION {"citationItems":[{"id":"ITEM-1","itemData":{"URL":"https://www.learnopencv.com/head-pose-estimation-using-opencv-and-dlib/","accessed":{"date-parts":[["2020","8","12"]]},"id":"ITEM-1","issued":{"date-parts":[["0"]]},"title":"Head Pose Estimation using OpenCV and Dlib | Learn OpenCV","type":"webpage"},"uris":["http://www.mendeley.com/documents/?uuid=703540de-e7c3-35f1-9ce6-57ac95c103f1"]}],"mendeley":{"formattedCitation":"[25]","plainTextFormattedCitation":"[25]"},"properties":{"noteIndex":0},"schema":"https://github.com/citation-style-language/schema/raw/master/csl-citation.json"}</w:instrText>
      </w:r>
      <w:r w:rsidR="00711663">
        <w:rPr>
          <w:rFonts w:asciiTheme="majorBidi" w:hAnsiTheme="majorBidi" w:cstheme="majorBidi"/>
          <w:color w:val="24292E"/>
          <w:sz w:val="28"/>
          <w:szCs w:val="28"/>
        </w:rPr>
        <w:fldChar w:fldCharType="separate"/>
      </w:r>
      <w:r w:rsidR="00711663" w:rsidRPr="00711663">
        <w:rPr>
          <w:rFonts w:asciiTheme="majorBidi" w:hAnsiTheme="majorBidi" w:cstheme="majorBidi"/>
          <w:noProof/>
          <w:color w:val="24292E"/>
          <w:sz w:val="28"/>
          <w:szCs w:val="28"/>
        </w:rPr>
        <w:t>[25]</w:t>
      </w:r>
      <w:r w:rsidR="00711663">
        <w:rPr>
          <w:rFonts w:asciiTheme="majorBidi" w:hAnsiTheme="majorBidi" w:cstheme="majorBidi"/>
          <w:color w:val="24292E"/>
          <w:sz w:val="28"/>
          <w:szCs w:val="28"/>
        </w:rPr>
        <w:fldChar w:fldCharType="end"/>
      </w:r>
      <w:r w:rsidR="00356754">
        <w:rPr>
          <w:rFonts w:asciiTheme="majorBidi" w:hAnsiTheme="majorBidi" w:cstheme="majorBidi"/>
          <w:color w:val="24292E"/>
          <w:sz w:val="28"/>
          <w:szCs w:val="28"/>
        </w:rPr>
        <w:t>.</w:t>
      </w:r>
    </w:p>
    <w:p w14:paraId="47F84873" w14:textId="05739A9E" w:rsidR="00E91FBD" w:rsidRDefault="00E91FBD" w:rsidP="00516A79">
      <w:pPr>
        <w:ind w:firstLine="720"/>
        <w:rPr>
          <w:rtl/>
        </w:rPr>
      </w:pPr>
      <w:r w:rsidRPr="00F77F78">
        <w:t>What is pose estimation?</w:t>
      </w:r>
    </w:p>
    <w:p w14:paraId="53F93DFE" w14:textId="77777777" w:rsidR="009D2638" w:rsidRPr="00F77F78" w:rsidRDefault="009D2638" w:rsidP="00516A79">
      <w:pPr>
        <w:ind w:firstLine="720"/>
      </w:pPr>
    </w:p>
    <w:p w14:paraId="1B00408B" w14:textId="77777777" w:rsidR="00E91FBD" w:rsidRPr="00F77F78" w:rsidRDefault="00E91FBD" w:rsidP="00356754">
      <w:pPr>
        <w:pStyle w:val="NormalWeb"/>
        <w:shd w:val="clear" w:color="auto" w:fill="FFFFFF"/>
        <w:spacing w:before="0" w:beforeAutospacing="0" w:after="450" w:afterAutospacing="0"/>
        <w:ind w:left="720"/>
        <w:rPr>
          <w:rFonts w:asciiTheme="majorBidi" w:hAnsiTheme="majorBidi" w:cstheme="majorBidi"/>
          <w:color w:val="333333"/>
          <w:sz w:val="28"/>
          <w:szCs w:val="28"/>
        </w:rPr>
      </w:pPr>
      <w:r w:rsidRPr="00F77F78">
        <w:rPr>
          <w:rFonts w:asciiTheme="majorBidi" w:hAnsiTheme="majorBidi" w:cstheme="majorBidi"/>
          <w:color w:val="333333"/>
          <w:sz w:val="28"/>
          <w:szCs w:val="28"/>
        </w:rPr>
        <w:t>In computer vision the pose of an object refers to its relative orientation and position with respect to a camera. You can change the pose by either moving the object with respect to the camera, or the camera with respect to the object.</w:t>
      </w:r>
    </w:p>
    <w:p w14:paraId="73B8C306" w14:textId="14F4223F" w:rsidR="00E91FBD" w:rsidRPr="00F77F78" w:rsidRDefault="00E91FBD" w:rsidP="00356754">
      <w:pPr>
        <w:pStyle w:val="NormalWeb"/>
        <w:shd w:val="clear" w:color="auto" w:fill="FFFFFF"/>
        <w:spacing w:before="0" w:beforeAutospacing="0" w:after="450" w:afterAutospacing="0"/>
        <w:ind w:left="720"/>
        <w:rPr>
          <w:rFonts w:asciiTheme="majorBidi" w:hAnsiTheme="majorBidi" w:cstheme="majorBidi"/>
          <w:color w:val="333333"/>
          <w:sz w:val="28"/>
          <w:szCs w:val="28"/>
        </w:rPr>
      </w:pPr>
      <w:r w:rsidRPr="00F77F78">
        <w:rPr>
          <w:rFonts w:asciiTheme="majorBidi" w:hAnsiTheme="majorBidi" w:cstheme="majorBidi"/>
          <w:color w:val="333333"/>
          <w:sz w:val="28"/>
          <w:szCs w:val="28"/>
        </w:rPr>
        <w:t>The pose estimation problem described in this tutorial is often referred to as </w:t>
      </w:r>
      <w:r w:rsidRPr="00F77F78">
        <w:rPr>
          <w:rStyle w:val="Strong"/>
          <w:rFonts w:asciiTheme="majorBidi" w:hAnsiTheme="majorBidi" w:cstheme="majorBidi"/>
          <w:color w:val="333333"/>
          <w:sz w:val="28"/>
          <w:szCs w:val="28"/>
        </w:rPr>
        <w:t>Perspective-n-Point</w:t>
      </w:r>
      <w:r w:rsidRPr="00F77F78">
        <w:rPr>
          <w:rFonts w:asciiTheme="majorBidi" w:hAnsiTheme="majorBidi" w:cstheme="majorBidi"/>
          <w:color w:val="333333"/>
          <w:sz w:val="28"/>
          <w:szCs w:val="28"/>
        </w:rPr>
        <w:t> problem or PNP in computer vision. As we shall see in the following sections in more detail, in this problem the goal is to find the pose of an object when we have a calibrated camera, and we know the locations of </w:t>
      </w:r>
      <w:r w:rsidRPr="00F77F78">
        <w:rPr>
          <w:rStyle w:val="Strong"/>
          <w:rFonts w:asciiTheme="majorBidi" w:hAnsiTheme="majorBidi" w:cstheme="majorBidi"/>
          <w:color w:val="333333"/>
          <w:sz w:val="28"/>
          <w:szCs w:val="28"/>
        </w:rPr>
        <w:t>n</w:t>
      </w:r>
      <w:r w:rsidRPr="00F77F78">
        <w:rPr>
          <w:rFonts w:asciiTheme="majorBidi" w:hAnsiTheme="majorBidi" w:cstheme="majorBidi"/>
          <w:color w:val="333333"/>
          <w:sz w:val="28"/>
          <w:szCs w:val="28"/>
        </w:rPr>
        <w:t> 3D points on the object and the corresponding 2D projections in the image.</w:t>
      </w:r>
    </w:p>
    <w:p w14:paraId="4CF5888C" w14:textId="77777777" w:rsidR="00501033" w:rsidRDefault="00501033" w:rsidP="00516A79">
      <w:pPr>
        <w:ind w:firstLine="720"/>
      </w:pPr>
    </w:p>
    <w:p w14:paraId="27EB1BC0" w14:textId="77777777" w:rsidR="00501033" w:rsidRDefault="00501033" w:rsidP="00516A79">
      <w:pPr>
        <w:ind w:firstLine="720"/>
      </w:pPr>
    </w:p>
    <w:p w14:paraId="34021AF3" w14:textId="77777777" w:rsidR="00501033" w:rsidRDefault="00501033" w:rsidP="00516A79">
      <w:pPr>
        <w:ind w:firstLine="720"/>
      </w:pPr>
    </w:p>
    <w:p w14:paraId="122CF980" w14:textId="77777777" w:rsidR="00501033" w:rsidRDefault="00501033" w:rsidP="00516A79">
      <w:pPr>
        <w:ind w:firstLine="720"/>
      </w:pPr>
    </w:p>
    <w:p w14:paraId="121EB5AB" w14:textId="4FD0A3E9" w:rsidR="00E91FBD" w:rsidRDefault="00E91FBD" w:rsidP="00516A79">
      <w:pPr>
        <w:ind w:firstLine="720"/>
        <w:rPr>
          <w:rtl/>
        </w:rPr>
      </w:pPr>
      <w:r w:rsidRPr="00F77F78">
        <w:lastRenderedPageBreak/>
        <w:t>How to mathematically represent camera motion?</w:t>
      </w:r>
    </w:p>
    <w:p w14:paraId="11A504C8" w14:textId="77777777" w:rsidR="00516A79" w:rsidRPr="00F77F78" w:rsidRDefault="00516A79" w:rsidP="00516A79">
      <w:pPr>
        <w:ind w:firstLine="720"/>
      </w:pPr>
    </w:p>
    <w:p w14:paraId="3F2C1798" w14:textId="77777777" w:rsidR="00E91FBD" w:rsidRPr="00F77F78" w:rsidRDefault="00E91FBD" w:rsidP="00356754">
      <w:pPr>
        <w:pStyle w:val="NormalWeb"/>
        <w:shd w:val="clear" w:color="auto" w:fill="FFFFFF"/>
        <w:spacing w:before="0" w:beforeAutospacing="0" w:after="450" w:afterAutospacing="0"/>
        <w:ind w:left="720"/>
        <w:rPr>
          <w:rFonts w:asciiTheme="majorBidi" w:hAnsiTheme="majorBidi" w:cstheme="majorBidi"/>
          <w:color w:val="333333"/>
          <w:sz w:val="28"/>
          <w:szCs w:val="28"/>
        </w:rPr>
      </w:pPr>
      <w:r w:rsidRPr="00F77F78">
        <w:rPr>
          <w:rFonts w:asciiTheme="majorBidi" w:hAnsiTheme="majorBidi" w:cstheme="majorBidi"/>
          <w:color w:val="333333"/>
          <w:sz w:val="28"/>
          <w:szCs w:val="28"/>
        </w:rPr>
        <w:t xml:space="preserve">A 3D </w:t>
      </w:r>
      <w:r w:rsidRPr="00501033">
        <w:rPr>
          <w:rFonts w:asciiTheme="majorBidi" w:hAnsiTheme="majorBidi" w:cstheme="majorBidi"/>
          <w:sz w:val="28"/>
          <w:szCs w:val="28"/>
        </w:rPr>
        <w:t>rigid o</w:t>
      </w:r>
      <w:r w:rsidRPr="00F77F78">
        <w:rPr>
          <w:rFonts w:asciiTheme="majorBidi" w:hAnsiTheme="majorBidi" w:cstheme="majorBidi"/>
          <w:color w:val="333333"/>
          <w:sz w:val="28"/>
          <w:szCs w:val="28"/>
        </w:rPr>
        <w:t>bject has only two kinds of motions with respect to a camera.</w:t>
      </w:r>
    </w:p>
    <w:p w14:paraId="1991FE15" w14:textId="08353FE6" w:rsidR="00E91FBD" w:rsidRPr="00F77F78" w:rsidRDefault="00CC4C18" w:rsidP="00356754">
      <w:pPr>
        <w:numPr>
          <w:ilvl w:val="0"/>
          <w:numId w:val="21"/>
        </w:numPr>
        <w:shd w:val="clear" w:color="auto" w:fill="FFFFFF"/>
        <w:tabs>
          <w:tab w:val="clear" w:pos="720"/>
          <w:tab w:val="num" w:pos="1440"/>
        </w:tabs>
        <w:spacing w:before="100" w:beforeAutospacing="1" w:after="100" w:afterAutospacing="1"/>
        <w:ind w:left="1320"/>
        <w:rPr>
          <w:rFonts w:asciiTheme="majorBidi" w:hAnsiTheme="majorBidi" w:cstheme="majorBidi"/>
          <w:color w:val="333333"/>
          <w:szCs w:val="28"/>
        </w:rPr>
      </w:pPr>
      <w:r w:rsidRPr="00F77F78">
        <w:rPr>
          <w:rStyle w:val="Strong"/>
          <w:rFonts w:asciiTheme="majorBidi" w:hAnsiTheme="majorBidi" w:cstheme="majorBidi"/>
          <w:color w:val="333333"/>
          <w:szCs w:val="28"/>
        </w:rPr>
        <w:t>Translation</w:t>
      </w:r>
      <w:r w:rsidRPr="00F77F78">
        <w:rPr>
          <w:rFonts w:asciiTheme="majorBidi" w:hAnsiTheme="majorBidi" w:cstheme="majorBidi"/>
          <w:color w:val="333333"/>
          <w:szCs w:val="28"/>
        </w:rPr>
        <w:t>:</w:t>
      </w:r>
      <w:r w:rsidR="00E91FBD" w:rsidRPr="00F77F78">
        <w:rPr>
          <w:rFonts w:asciiTheme="majorBidi" w:hAnsiTheme="majorBidi" w:cstheme="majorBidi"/>
          <w:color w:val="333333"/>
          <w:szCs w:val="28"/>
        </w:rPr>
        <w:t xml:space="preserve"> Moving the camera from its current 3D location </w:t>
      </w:r>
      <w:r w:rsidR="00E91FBD" w:rsidRPr="00F77F78">
        <w:rPr>
          <w:rFonts w:asciiTheme="majorBidi" w:hAnsiTheme="majorBidi" w:cstheme="majorBidi"/>
          <w:noProof/>
          <w:color w:val="333333"/>
          <w:szCs w:val="28"/>
        </w:rPr>
        <w:drawing>
          <wp:inline distT="0" distB="0" distL="0" distR="0" wp14:anchorId="246652F6" wp14:editId="565F0AF9">
            <wp:extent cx="638175" cy="171450"/>
            <wp:effectExtent l="0" t="0" r="0" b="0"/>
            <wp:docPr id="66" name="Picture 66" descr="(X, Y, 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X, Y, Z)"/>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8175" cy="171450"/>
                    </a:xfrm>
                    <a:prstGeom prst="rect">
                      <a:avLst/>
                    </a:prstGeom>
                    <a:noFill/>
                    <a:ln>
                      <a:noFill/>
                    </a:ln>
                  </pic:spPr>
                </pic:pic>
              </a:graphicData>
            </a:graphic>
          </wp:inline>
        </w:drawing>
      </w:r>
      <w:r w:rsidR="00E91FBD" w:rsidRPr="00F77F78">
        <w:rPr>
          <w:rFonts w:asciiTheme="majorBidi" w:hAnsiTheme="majorBidi" w:cstheme="majorBidi"/>
          <w:color w:val="333333"/>
          <w:szCs w:val="28"/>
        </w:rPr>
        <w:t> to a new 3D location </w:t>
      </w:r>
      <w:r w:rsidR="00E91FBD" w:rsidRPr="00F77F78">
        <w:rPr>
          <w:rFonts w:asciiTheme="majorBidi" w:hAnsiTheme="majorBidi" w:cstheme="majorBidi"/>
          <w:noProof/>
          <w:color w:val="333333"/>
          <w:szCs w:val="28"/>
        </w:rPr>
        <w:drawing>
          <wp:inline distT="0" distB="0" distL="0" distR="0" wp14:anchorId="04897D17" wp14:editId="770D5BF5">
            <wp:extent cx="809625" cy="171450"/>
            <wp:effectExtent l="0" t="0" r="0" b="0"/>
            <wp:docPr id="65" name="Picture 65" descr="(X', Y', 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X', Y', Z')"/>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09625" cy="171450"/>
                    </a:xfrm>
                    <a:prstGeom prst="rect">
                      <a:avLst/>
                    </a:prstGeom>
                    <a:noFill/>
                    <a:ln>
                      <a:noFill/>
                    </a:ln>
                  </pic:spPr>
                </pic:pic>
              </a:graphicData>
            </a:graphic>
          </wp:inline>
        </w:drawing>
      </w:r>
      <w:r w:rsidR="00E91FBD" w:rsidRPr="00F77F78">
        <w:rPr>
          <w:rFonts w:asciiTheme="majorBidi" w:hAnsiTheme="majorBidi" w:cstheme="majorBidi"/>
          <w:color w:val="333333"/>
          <w:szCs w:val="28"/>
        </w:rPr>
        <w:t> is called translation. As you can see translation has 3 degrees of freedom — you can move in the X, Y or Z direction. Translation is</w:t>
      </w:r>
      <w:r w:rsidR="00E91FBD" w:rsidRPr="00D17D9E">
        <w:rPr>
          <w:rFonts w:asciiTheme="majorBidi" w:hAnsiTheme="majorBidi" w:cstheme="majorBidi"/>
          <w:color w:val="333333"/>
          <w:sz w:val="30"/>
          <w:szCs w:val="30"/>
        </w:rPr>
        <w:t xml:space="preserve"> </w:t>
      </w:r>
      <w:r w:rsidR="00E91FBD" w:rsidRPr="00F77F78">
        <w:rPr>
          <w:rFonts w:asciiTheme="majorBidi" w:hAnsiTheme="majorBidi" w:cstheme="majorBidi"/>
          <w:color w:val="333333"/>
          <w:szCs w:val="28"/>
        </w:rPr>
        <w:t>represented by a vector </w:t>
      </w:r>
      <w:r w:rsidR="00E91FBD" w:rsidRPr="00F77F78">
        <w:rPr>
          <w:rFonts w:asciiTheme="majorBidi" w:hAnsiTheme="majorBidi" w:cstheme="majorBidi"/>
          <w:noProof/>
          <w:color w:val="333333"/>
          <w:szCs w:val="28"/>
        </w:rPr>
        <w:drawing>
          <wp:inline distT="0" distB="0" distL="0" distR="0" wp14:anchorId="2990870A" wp14:editId="03B9B667">
            <wp:extent cx="66675" cy="114300"/>
            <wp:effectExtent l="0" t="0" r="0" b="0"/>
            <wp:docPr id="64" name="Picture 64" descr="\mathbf{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mathbf{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6675" cy="114300"/>
                    </a:xfrm>
                    <a:prstGeom prst="rect">
                      <a:avLst/>
                    </a:prstGeom>
                    <a:noFill/>
                    <a:ln>
                      <a:noFill/>
                    </a:ln>
                  </pic:spPr>
                </pic:pic>
              </a:graphicData>
            </a:graphic>
          </wp:inline>
        </w:drawing>
      </w:r>
      <w:r w:rsidR="00E91FBD" w:rsidRPr="00F77F78">
        <w:rPr>
          <w:rFonts w:asciiTheme="majorBidi" w:hAnsiTheme="majorBidi" w:cstheme="majorBidi"/>
          <w:color w:val="333333"/>
          <w:szCs w:val="28"/>
        </w:rPr>
        <w:t> which is equal to </w:t>
      </w:r>
      <w:r w:rsidR="00E91FBD" w:rsidRPr="00F77F78">
        <w:rPr>
          <w:rFonts w:asciiTheme="majorBidi" w:hAnsiTheme="majorBidi" w:cstheme="majorBidi"/>
          <w:noProof/>
          <w:color w:val="333333"/>
          <w:szCs w:val="28"/>
        </w:rPr>
        <w:drawing>
          <wp:inline distT="0" distB="0" distL="0" distR="0" wp14:anchorId="28996081" wp14:editId="14AEA17D">
            <wp:extent cx="1809750" cy="171450"/>
            <wp:effectExtent l="0" t="0" r="0" b="0"/>
            <wp:docPr id="63" name="Picture 63" descr="( X' - X, Y' - Y, Z' - Z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 X' - X, Y' - Y, Z' - Z )"/>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809750" cy="171450"/>
                    </a:xfrm>
                    <a:prstGeom prst="rect">
                      <a:avLst/>
                    </a:prstGeom>
                    <a:noFill/>
                    <a:ln>
                      <a:noFill/>
                    </a:ln>
                  </pic:spPr>
                </pic:pic>
              </a:graphicData>
            </a:graphic>
          </wp:inline>
        </w:drawing>
      </w:r>
      <w:r w:rsidR="00E91FBD" w:rsidRPr="00F77F78">
        <w:rPr>
          <w:rFonts w:asciiTheme="majorBidi" w:hAnsiTheme="majorBidi" w:cstheme="majorBidi"/>
          <w:color w:val="333333"/>
          <w:szCs w:val="28"/>
        </w:rPr>
        <w:t>.</w:t>
      </w:r>
    </w:p>
    <w:p w14:paraId="10CD39A2" w14:textId="3CECE5B3" w:rsidR="00E91FBD" w:rsidRPr="00F77F78" w:rsidRDefault="00CC4C18" w:rsidP="00356754">
      <w:pPr>
        <w:numPr>
          <w:ilvl w:val="0"/>
          <w:numId w:val="21"/>
        </w:numPr>
        <w:shd w:val="clear" w:color="auto" w:fill="FFFFFF"/>
        <w:tabs>
          <w:tab w:val="clear" w:pos="720"/>
          <w:tab w:val="num" w:pos="1440"/>
        </w:tabs>
        <w:spacing w:before="100" w:beforeAutospacing="1" w:after="100" w:afterAutospacing="1"/>
        <w:ind w:left="1320"/>
        <w:rPr>
          <w:rFonts w:asciiTheme="majorBidi" w:hAnsiTheme="majorBidi" w:cstheme="majorBidi"/>
          <w:color w:val="333333"/>
          <w:szCs w:val="28"/>
        </w:rPr>
      </w:pPr>
      <w:r w:rsidRPr="00F77F78">
        <w:rPr>
          <w:rStyle w:val="Strong"/>
          <w:rFonts w:asciiTheme="majorBidi" w:hAnsiTheme="majorBidi" w:cstheme="majorBidi"/>
          <w:color w:val="333333"/>
          <w:szCs w:val="28"/>
        </w:rPr>
        <w:t>Rotation:</w:t>
      </w:r>
      <w:r w:rsidR="00E91FBD" w:rsidRPr="00F77F78">
        <w:rPr>
          <w:rFonts w:asciiTheme="majorBidi" w:hAnsiTheme="majorBidi" w:cstheme="majorBidi"/>
          <w:color w:val="333333"/>
          <w:szCs w:val="28"/>
        </w:rPr>
        <w:t xml:space="preserve"> You can also rotate the camera about the </w:t>
      </w:r>
      <w:r w:rsidR="00E91FBD" w:rsidRPr="00F77F78">
        <w:rPr>
          <w:rFonts w:asciiTheme="majorBidi" w:hAnsiTheme="majorBidi" w:cstheme="majorBidi"/>
          <w:noProof/>
          <w:color w:val="333333"/>
          <w:szCs w:val="28"/>
        </w:rPr>
        <w:drawing>
          <wp:inline distT="0" distB="0" distL="0" distR="0" wp14:anchorId="1F17EE7C" wp14:editId="5330F30B">
            <wp:extent cx="152400" cy="114300"/>
            <wp:effectExtent l="0" t="0" r="0" b="0"/>
            <wp:docPr id="62" name="Picture 62" descr="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X"/>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2400" cy="114300"/>
                    </a:xfrm>
                    <a:prstGeom prst="rect">
                      <a:avLst/>
                    </a:prstGeom>
                    <a:noFill/>
                    <a:ln>
                      <a:noFill/>
                    </a:ln>
                  </pic:spPr>
                </pic:pic>
              </a:graphicData>
            </a:graphic>
          </wp:inline>
        </w:drawing>
      </w:r>
      <w:r w:rsidR="00E91FBD" w:rsidRPr="00F77F78">
        <w:rPr>
          <w:rFonts w:asciiTheme="majorBidi" w:hAnsiTheme="majorBidi" w:cstheme="majorBidi"/>
          <w:color w:val="333333"/>
          <w:szCs w:val="28"/>
        </w:rPr>
        <w:t>, </w:t>
      </w:r>
      <w:r w:rsidR="00E91FBD" w:rsidRPr="00F77F78">
        <w:rPr>
          <w:rFonts w:asciiTheme="majorBidi" w:hAnsiTheme="majorBidi" w:cstheme="majorBidi"/>
          <w:noProof/>
          <w:color w:val="333333"/>
          <w:szCs w:val="28"/>
        </w:rPr>
        <w:drawing>
          <wp:inline distT="0" distB="0" distL="0" distR="0" wp14:anchorId="7424D8AB" wp14:editId="2D822B0D">
            <wp:extent cx="133350" cy="114300"/>
            <wp:effectExtent l="0" t="0" r="0" b="0"/>
            <wp:docPr id="61" name="Picture 61" desc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Y"/>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33350" cy="114300"/>
                    </a:xfrm>
                    <a:prstGeom prst="rect">
                      <a:avLst/>
                    </a:prstGeom>
                    <a:noFill/>
                    <a:ln>
                      <a:noFill/>
                    </a:ln>
                  </pic:spPr>
                </pic:pic>
              </a:graphicData>
            </a:graphic>
          </wp:inline>
        </w:drawing>
      </w:r>
      <w:r w:rsidR="00E91FBD" w:rsidRPr="00F77F78">
        <w:rPr>
          <w:rFonts w:asciiTheme="majorBidi" w:hAnsiTheme="majorBidi" w:cstheme="majorBidi"/>
          <w:color w:val="333333"/>
          <w:szCs w:val="28"/>
        </w:rPr>
        <w:t> and </w:t>
      </w:r>
      <w:r w:rsidR="00E91FBD" w:rsidRPr="00F77F78">
        <w:rPr>
          <w:rFonts w:asciiTheme="majorBidi" w:hAnsiTheme="majorBidi" w:cstheme="majorBidi"/>
          <w:noProof/>
          <w:color w:val="333333"/>
          <w:szCs w:val="28"/>
        </w:rPr>
        <w:drawing>
          <wp:inline distT="0" distB="0" distL="0" distR="0" wp14:anchorId="44991F38" wp14:editId="2F6CB09B">
            <wp:extent cx="114300" cy="114300"/>
            <wp:effectExtent l="0" t="0" r="0" b="0"/>
            <wp:docPr id="60" name="Picture 60" descr="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Z"/>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14300" cy="114300"/>
                    </a:xfrm>
                    <a:prstGeom prst="rect">
                      <a:avLst/>
                    </a:prstGeom>
                    <a:noFill/>
                    <a:ln>
                      <a:noFill/>
                    </a:ln>
                  </pic:spPr>
                </pic:pic>
              </a:graphicData>
            </a:graphic>
          </wp:inline>
        </w:drawing>
      </w:r>
      <w:r w:rsidR="00E91FBD" w:rsidRPr="00F77F78">
        <w:rPr>
          <w:rFonts w:asciiTheme="majorBidi" w:hAnsiTheme="majorBidi" w:cstheme="majorBidi"/>
          <w:color w:val="333333"/>
          <w:szCs w:val="28"/>
        </w:rPr>
        <w:t> axes. A rotation, therefore, also has three degrees of freedom. There are many ways of representing rotation. You can</w:t>
      </w:r>
      <w:r w:rsidR="00E91FBD" w:rsidRPr="00D17D9E">
        <w:rPr>
          <w:rFonts w:asciiTheme="majorBidi" w:hAnsiTheme="majorBidi" w:cstheme="majorBidi"/>
          <w:color w:val="333333"/>
          <w:sz w:val="30"/>
          <w:szCs w:val="30"/>
        </w:rPr>
        <w:t xml:space="preserve"> represent it using </w:t>
      </w:r>
      <w:hyperlink r:id="rId31" w:tgtFrame="_blank" w:history="1">
        <w:r w:rsidR="00E91FBD" w:rsidRPr="005F74CB">
          <w:rPr>
            <w:rStyle w:val="Hyperlink"/>
            <w:rFonts w:asciiTheme="majorBidi" w:hAnsiTheme="majorBidi" w:cstheme="majorBidi"/>
            <w:color w:val="303236"/>
            <w:szCs w:val="28"/>
            <w:u w:val="none"/>
          </w:rPr>
          <w:t>Euler angles</w:t>
        </w:r>
      </w:hyperlink>
      <w:r w:rsidR="00E91FBD" w:rsidRPr="005F74CB">
        <w:rPr>
          <w:rFonts w:asciiTheme="majorBidi" w:hAnsiTheme="majorBidi" w:cstheme="majorBidi"/>
          <w:color w:val="333333"/>
          <w:szCs w:val="28"/>
        </w:rPr>
        <w:t> ( roll, pitch and yaw ), a </w:t>
      </w:r>
      <w:r w:rsidR="00E91FBD" w:rsidRPr="005F74CB">
        <w:rPr>
          <w:rFonts w:asciiTheme="majorBidi" w:hAnsiTheme="majorBidi" w:cstheme="majorBidi"/>
          <w:noProof/>
          <w:color w:val="333333"/>
          <w:szCs w:val="28"/>
        </w:rPr>
        <w:drawing>
          <wp:inline distT="0" distB="0" distL="0" distR="0" wp14:anchorId="414F6E00" wp14:editId="6B31E204">
            <wp:extent cx="381000" cy="114300"/>
            <wp:effectExtent l="0" t="0" r="0" b="0"/>
            <wp:docPr id="59" name="Picture 59" descr="3\times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3\times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81000" cy="114300"/>
                    </a:xfrm>
                    <a:prstGeom prst="rect">
                      <a:avLst/>
                    </a:prstGeom>
                    <a:noFill/>
                    <a:ln>
                      <a:noFill/>
                    </a:ln>
                  </pic:spPr>
                </pic:pic>
              </a:graphicData>
            </a:graphic>
          </wp:inline>
        </w:drawing>
      </w:r>
      <w:r w:rsidR="00E91FBD" w:rsidRPr="005F74CB">
        <w:rPr>
          <w:rFonts w:asciiTheme="majorBidi" w:hAnsiTheme="majorBidi" w:cstheme="majorBidi"/>
          <w:color w:val="333333"/>
          <w:szCs w:val="28"/>
        </w:rPr>
        <w:t> </w:t>
      </w:r>
      <w:hyperlink r:id="rId33" w:tgtFrame="_blank" w:history="1">
        <w:r w:rsidR="00E91FBD" w:rsidRPr="005F74CB">
          <w:rPr>
            <w:rStyle w:val="Hyperlink"/>
            <w:rFonts w:asciiTheme="majorBidi" w:hAnsiTheme="majorBidi" w:cstheme="majorBidi"/>
            <w:color w:val="303236"/>
            <w:szCs w:val="28"/>
            <w:u w:val="none"/>
          </w:rPr>
          <w:t>rotation matrix</w:t>
        </w:r>
      </w:hyperlink>
      <w:r w:rsidR="00E91FBD" w:rsidRPr="005F74CB">
        <w:rPr>
          <w:rFonts w:asciiTheme="majorBidi" w:hAnsiTheme="majorBidi" w:cstheme="majorBidi"/>
          <w:color w:val="333333"/>
          <w:szCs w:val="28"/>
        </w:rPr>
        <w:t>, or a </w:t>
      </w:r>
      <w:hyperlink r:id="rId34" w:tgtFrame="_blank" w:history="1">
        <w:r w:rsidR="00E91FBD" w:rsidRPr="005F74CB">
          <w:rPr>
            <w:rStyle w:val="Hyperlink"/>
            <w:rFonts w:asciiTheme="majorBidi" w:hAnsiTheme="majorBidi" w:cstheme="majorBidi"/>
            <w:color w:val="303236"/>
            <w:szCs w:val="28"/>
            <w:u w:val="none"/>
          </w:rPr>
          <w:t>direction of rotation (i.e. axis ) and angle</w:t>
        </w:r>
      </w:hyperlink>
      <w:r w:rsidR="00E91FBD" w:rsidRPr="005F74CB">
        <w:rPr>
          <w:rFonts w:asciiTheme="majorBidi" w:hAnsiTheme="majorBidi" w:cstheme="majorBidi"/>
          <w:color w:val="333333"/>
          <w:szCs w:val="28"/>
        </w:rPr>
        <w:t>.</w:t>
      </w:r>
    </w:p>
    <w:p w14:paraId="2AD36278" w14:textId="39BE9816" w:rsidR="00501033" w:rsidRPr="005F74CB" w:rsidRDefault="00E91FBD" w:rsidP="00501033">
      <w:pPr>
        <w:pStyle w:val="NormalWeb"/>
        <w:shd w:val="clear" w:color="auto" w:fill="FFFFFF"/>
        <w:spacing w:before="0" w:beforeAutospacing="0" w:after="450" w:afterAutospacing="0"/>
        <w:ind w:left="960"/>
        <w:rPr>
          <w:rFonts w:asciiTheme="majorBidi" w:hAnsiTheme="majorBidi" w:cstheme="majorBidi"/>
          <w:noProof/>
          <w:sz w:val="30"/>
          <w:szCs w:val="30"/>
        </w:rPr>
      </w:pPr>
      <w:r w:rsidRPr="005F74CB">
        <w:rPr>
          <w:rFonts w:asciiTheme="majorBidi" w:hAnsiTheme="majorBidi" w:cstheme="majorBidi"/>
          <w:sz w:val="28"/>
          <w:szCs w:val="28"/>
        </w:rPr>
        <w:t>So, estimating the pose of a 3D object means finding 6 numbers three for translation and three for rotation.</w:t>
      </w:r>
      <w:r w:rsidR="00501033" w:rsidRPr="005F74CB">
        <w:rPr>
          <w:rFonts w:asciiTheme="majorBidi" w:hAnsiTheme="majorBidi" w:cstheme="majorBidi"/>
          <w:noProof/>
          <w:sz w:val="30"/>
          <w:szCs w:val="30"/>
        </w:rPr>
        <w:t xml:space="preserve"> </w:t>
      </w:r>
    </w:p>
    <w:p w14:paraId="44F479FD" w14:textId="77777777" w:rsidR="005F74CB" w:rsidRDefault="00501033" w:rsidP="005F74CB">
      <w:pPr>
        <w:pStyle w:val="NormalWeb"/>
        <w:keepNext/>
        <w:shd w:val="clear" w:color="auto" w:fill="FFFFFF"/>
        <w:spacing w:before="0" w:beforeAutospacing="0" w:after="450" w:afterAutospacing="0"/>
        <w:ind w:left="960"/>
      </w:pPr>
      <w:r w:rsidRPr="00D17D9E">
        <w:rPr>
          <w:rFonts w:asciiTheme="majorBidi" w:hAnsiTheme="majorBidi" w:cstheme="majorBidi"/>
          <w:noProof/>
          <w:color w:val="303236"/>
          <w:sz w:val="30"/>
          <w:szCs w:val="30"/>
        </w:rPr>
        <w:drawing>
          <wp:inline distT="0" distB="0" distL="0" distR="0" wp14:anchorId="4BDB6FBD" wp14:editId="4653CDD8">
            <wp:extent cx="5483556" cy="3895725"/>
            <wp:effectExtent l="0" t="0" r="3175" b="0"/>
            <wp:docPr id="58" name="Picture 58" descr="Requirements for Head Pose Estimation">
              <a:hlinkClick xmlns:a="http://schemas.openxmlformats.org/drawingml/2006/main" r:id="rId3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Requirements for Head Pose Estimation">
                      <a:hlinkClick r:id="rId35"/>
                    </pic:cNvPr>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85708" cy="3897254"/>
                    </a:xfrm>
                    <a:prstGeom prst="rect">
                      <a:avLst/>
                    </a:prstGeom>
                    <a:noFill/>
                    <a:ln>
                      <a:noFill/>
                    </a:ln>
                  </pic:spPr>
                </pic:pic>
              </a:graphicData>
            </a:graphic>
          </wp:inline>
        </w:drawing>
      </w:r>
    </w:p>
    <w:p w14:paraId="2C28B2B3" w14:textId="17BF8621" w:rsidR="00E91FBD" w:rsidRPr="00F77F78" w:rsidRDefault="005F74CB" w:rsidP="005F74CB">
      <w:pPr>
        <w:pStyle w:val="Caption"/>
        <w:ind w:firstLine="720"/>
        <w:rPr>
          <w:rFonts w:asciiTheme="majorBidi" w:hAnsiTheme="majorBidi" w:cstheme="majorBidi"/>
          <w:color w:val="333333"/>
          <w:sz w:val="28"/>
          <w:szCs w:val="28"/>
        </w:rPr>
      </w:pPr>
      <w:bookmarkStart w:id="38" w:name="_Toc48107727"/>
      <w:r>
        <w:t xml:space="preserve">Figure </w:t>
      </w:r>
      <w:fldSimple w:instr=" SEQ Figure \* ARABIC ">
        <w:r w:rsidR="003F3523">
          <w:rPr>
            <w:noProof/>
          </w:rPr>
          <w:t>8</w:t>
        </w:r>
      </w:fldSimple>
      <w:r>
        <w:t>. 3d location of detected 2d point</w:t>
      </w:r>
      <w:r>
        <w:rPr>
          <w:noProof/>
        </w:rPr>
        <w:t>s</w:t>
      </w:r>
      <w:bookmarkEnd w:id="38"/>
    </w:p>
    <w:p w14:paraId="59ACEA57" w14:textId="77777777" w:rsidR="00501033" w:rsidRDefault="00501033" w:rsidP="009D2638">
      <w:pPr>
        <w:ind w:firstLine="720"/>
      </w:pPr>
    </w:p>
    <w:p w14:paraId="72445D84" w14:textId="77777777" w:rsidR="00501033" w:rsidRDefault="00501033" w:rsidP="009D2638">
      <w:pPr>
        <w:ind w:firstLine="720"/>
      </w:pPr>
    </w:p>
    <w:p w14:paraId="64219E62" w14:textId="77777777" w:rsidR="00501033" w:rsidRDefault="00501033" w:rsidP="009D2638">
      <w:pPr>
        <w:ind w:firstLine="720"/>
      </w:pPr>
    </w:p>
    <w:p w14:paraId="6059875D" w14:textId="77777777" w:rsidR="00501033" w:rsidRDefault="00501033" w:rsidP="009D2638">
      <w:pPr>
        <w:ind w:firstLine="720"/>
      </w:pPr>
    </w:p>
    <w:p w14:paraId="6143D6E8" w14:textId="6680863A" w:rsidR="00E91FBD" w:rsidRDefault="00E91FBD" w:rsidP="00501033">
      <w:pPr>
        <w:ind w:firstLine="720"/>
      </w:pPr>
      <w:r w:rsidRPr="00F77F78">
        <w:t>What do you need for pose estimation?</w:t>
      </w:r>
    </w:p>
    <w:p w14:paraId="6BAA3A68" w14:textId="77777777" w:rsidR="00501033" w:rsidRPr="00501033" w:rsidRDefault="00501033" w:rsidP="00501033">
      <w:pPr>
        <w:ind w:firstLine="720"/>
      </w:pPr>
    </w:p>
    <w:p w14:paraId="0298615F" w14:textId="3CADA17F" w:rsidR="00E91FBD" w:rsidRPr="00D17D9E" w:rsidRDefault="00E91FBD" w:rsidP="00356754">
      <w:pPr>
        <w:pStyle w:val="NormalWeb"/>
        <w:shd w:val="clear" w:color="auto" w:fill="FFFFFF"/>
        <w:spacing w:before="0" w:beforeAutospacing="0" w:after="450" w:afterAutospacing="0"/>
        <w:ind w:left="720"/>
        <w:rPr>
          <w:rFonts w:asciiTheme="majorBidi" w:hAnsiTheme="majorBidi" w:cstheme="majorBidi"/>
          <w:color w:val="333333"/>
          <w:sz w:val="30"/>
          <w:szCs w:val="30"/>
        </w:rPr>
      </w:pPr>
      <w:r w:rsidRPr="00D17D9E">
        <w:rPr>
          <w:rFonts w:asciiTheme="majorBidi" w:hAnsiTheme="majorBidi" w:cstheme="majorBidi"/>
          <w:color w:val="333333"/>
          <w:sz w:val="30"/>
          <w:szCs w:val="30"/>
        </w:rPr>
        <w:t xml:space="preserve">To calculate the </w:t>
      </w:r>
      <w:r w:rsidR="00CC4C18" w:rsidRPr="00D17D9E">
        <w:rPr>
          <w:rFonts w:asciiTheme="majorBidi" w:hAnsiTheme="majorBidi" w:cstheme="majorBidi"/>
          <w:color w:val="333333"/>
          <w:sz w:val="30"/>
          <w:szCs w:val="30"/>
        </w:rPr>
        <w:t>3D,</w:t>
      </w:r>
      <w:r w:rsidRPr="00D17D9E">
        <w:rPr>
          <w:rFonts w:asciiTheme="majorBidi" w:hAnsiTheme="majorBidi" w:cstheme="majorBidi"/>
          <w:color w:val="333333"/>
          <w:sz w:val="30"/>
          <w:szCs w:val="30"/>
        </w:rPr>
        <w:t xml:space="preserve"> pose of an object in an image you need the following information</w:t>
      </w:r>
    </w:p>
    <w:p w14:paraId="2ADC19E2" w14:textId="6236DCE9" w:rsidR="00E91FBD" w:rsidRPr="00D17D9E" w:rsidRDefault="00E91FBD" w:rsidP="00E91FBD">
      <w:pPr>
        <w:numPr>
          <w:ilvl w:val="1"/>
          <w:numId w:val="22"/>
        </w:numPr>
        <w:shd w:val="clear" w:color="auto" w:fill="FFFFFF"/>
        <w:spacing w:before="100" w:beforeAutospacing="1" w:after="100" w:afterAutospacing="1"/>
        <w:ind w:left="1200"/>
        <w:rPr>
          <w:rFonts w:asciiTheme="majorBidi" w:hAnsiTheme="majorBidi" w:cstheme="majorBidi"/>
          <w:color w:val="333333"/>
          <w:sz w:val="30"/>
          <w:szCs w:val="30"/>
        </w:rPr>
      </w:pPr>
      <w:r w:rsidRPr="005F74CB">
        <w:rPr>
          <w:b/>
          <w:bCs/>
        </w:rPr>
        <w:t xml:space="preserve">2D coordinates of a few </w:t>
      </w:r>
      <w:r w:rsidR="00CC4C18" w:rsidRPr="005F74CB">
        <w:rPr>
          <w:b/>
          <w:bCs/>
        </w:rPr>
        <w:t>points</w:t>
      </w:r>
      <w:r w:rsidR="00CC4C18" w:rsidRPr="00D17D9E">
        <w:rPr>
          <w:rFonts w:asciiTheme="majorBidi" w:hAnsiTheme="majorBidi" w:cstheme="majorBidi"/>
          <w:color w:val="333333"/>
          <w:sz w:val="30"/>
          <w:szCs w:val="30"/>
        </w:rPr>
        <w:t>:</w:t>
      </w:r>
      <w:r w:rsidRPr="00D17D9E">
        <w:rPr>
          <w:rFonts w:asciiTheme="majorBidi" w:hAnsiTheme="majorBidi" w:cstheme="majorBidi"/>
          <w:color w:val="333333"/>
          <w:sz w:val="30"/>
          <w:szCs w:val="30"/>
        </w:rPr>
        <w:t xml:space="preserve"> You need the 2D (</w:t>
      </w:r>
      <w:r w:rsidR="00CC4C18" w:rsidRPr="00D17D9E">
        <w:rPr>
          <w:rFonts w:asciiTheme="majorBidi" w:hAnsiTheme="majorBidi" w:cstheme="majorBidi"/>
          <w:color w:val="333333"/>
          <w:sz w:val="30"/>
          <w:szCs w:val="30"/>
        </w:rPr>
        <w:t>x, y</w:t>
      </w:r>
      <w:r w:rsidRPr="00D17D9E">
        <w:rPr>
          <w:rFonts w:asciiTheme="majorBidi" w:hAnsiTheme="majorBidi" w:cstheme="majorBidi"/>
          <w:color w:val="333333"/>
          <w:sz w:val="30"/>
          <w:szCs w:val="30"/>
        </w:rPr>
        <w:t>) locations of a few points in the image. In the case of a face, you could choose the corners of the eyes, the tip of the nose, corners of the mouth etc. Dlib’s </w:t>
      </w:r>
      <w:hyperlink r:id="rId37" w:history="1">
        <w:r w:rsidRPr="00D17D9E">
          <w:rPr>
            <w:rStyle w:val="Hyperlink"/>
            <w:rFonts w:asciiTheme="majorBidi" w:hAnsiTheme="majorBidi" w:cstheme="majorBidi"/>
            <w:color w:val="303236"/>
            <w:sz w:val="30"/>
            <w:szCs w:val="30"/>
          </w:rPr>
          <w:t>facial landmark detector </w:t>
        </w:r>
      </w:hyperlink>
      <w:r w:rsidRPr="00D17D9E">
        <w:rPr>
          <w:rFonts w:asciiTheme="majorBidi" w:hAnsiTheme="majorBidi" w:cstheme="majorBidi"/>
          <w:color w:val="333333"/>
          <w:sz w:val="30"/>
          <w:szCs w:val="30"/>
        </w:rPr>
        <w:t xml:space="preserve">provides us with many points to choose from. In this </w:t>
      </w:r>
      <w:r w:rsidR="005F74CB">
        <w:rPr>
          <w:rFonts w:asciiTheme="majorBidi" w:hAnsiTheme="majorBidi" w:cstheme="majorBidi"/>
          <w:color w:val="333333"/>
          <w:sz w:val="30"/>
          <w:szCs w:val="30"/>
        </w:rPr>
        <w:t>project</w:t>
      </w:r>
      <w:r w:rsidRPr="00D17D9E">
        <w:rPr>
          <w:rFonts w:asciiTheme="majorBidi" w:hAnsiTheme="majorBidi" w:cstheme="majorBidi"/>
          <w:color w:val="333333"/>
          <w:sz w:val="30"/>
          <w:szCs w:val="30"/>
        </w:rPr>
        <w:t>, we will use the tip of the nose, the chin, the left corner of the left eye, the right corner of the right eye, the left corner of the mouth, and the right corner of the mouth.</w:t>
      </w:r>
    </w:p>
    <w:p w14:paraId="58D9B890" w14:textId="08983C8E" w:rsidR="00E91FBD" w:rsidRPr="00D17D9E" w:rsidRDefault="00E91FBD" w:rsidP="00E91FBD">
      <w:pPr>
        <w:numPr>
          <w:ilvl w:val="1"/>
          <w:numId w:val="22"/>
        </w:numPr>
        <w:shd w:val="clear" w:color="auto" w:fill="FFFFFF"/>
        <w:spacing w:before="100" w:beforeAutospacing="1" w:after="100" w:afterAutospacing="1"/>
        <w:ind w:left="1200"/>
        <w:rPr>
          <w:rFonts w:asciiTheme="majorBidi" w:hAnsiTheme="majorBidi" w:cstheme="majorBidi"/>
          <w:color w:val="333333"/>
          <w:sz w:val="30"/>
          <w:szCs w:val="30"/>
        </w:rPr>
      </w:pPr>
      <w:r w:rsidRPr="005F74CB">
        <w:rPr>
          <w:b/>
          <w:bCs/>
        </w:rPr>
        <w:t xml:space="preserve">3D locations of the same </w:t>
      </w:r>
      <w:r w:rsidR="00CC4C18" w:rsidRPr="005F74CB">
        <w:rPr>
          <w:b/>
          <w:bCs/>
        </w:rPr>
        <w:t>points</w:t>
      </w:r>
      <w:r w:rsidR="00CC4C18" w:rsidRPr="00D17D9E">
        <w:rPr>
          <w:rFonts w:asciiTheme="majorBidi" w:hAnsiTheme="majorBidi" w:cstheme="majorBidi"/>
          <w:color w:val="333333"/>
          <w:sz w:val="30"/>
          <w:szCs w:val="30"/>
        </w:rPr>
        <w:t>:</w:t>
      </w:r>
      <w:r w:rsidRPr="00D17D9E">
        <w:rPr>
          <w:rFonts w:asciiTheme="majorBidi" w:hAnsiTheme="majorBidi" w:cstheme="majorBidi"/>
          <w:color w:val="333333"/>
          <w:sz w:val="30"/>
          <w:szCs w:val="30"/>
        </w:rPr>
        <w:t xml:space="preserve"> You also need the 3D location of the 2D feature points. You might be thinking that you need a 3D model of the person in the photo to get the 3D locations. Ideally yes, but in practice, you </w:t>
      </w:r>
      <w:r w:rsidR="00CC4C18" w:rsidRPr="00D17D9E">
        <w:rPr>
          <w:rFonts w:asciiTheme="majorBidi" w:hAnsiTheme="majorBidi" w:cstheme="majorBidi"/>
          <w:color w:val="333333"/>
          <w:sz w:val="30"/>
          <w:szCs w:val="30"/>
        </w:rPr>
        <w:t>do not</w:t>
      </w:r>
      <w:r w:rsidRPr="00D17D9E">
        <w:rPr>
          <w:rFonts w:asciiTheme="majorBidi" w:hAnsiTheme="majorBidi" w:cstheme="majorBidi"/>
          <w:color w:val="333333"/>
          <w:sz w:val="30"/>
          <w:szCs w:val="30"/>
        </w:rPr>
        <w:t xml:space="preserve">. A generic 3D model will suffice. Where do you get a 3D model of a head from? Well, you really </w:t>
      </w:r>
      <w:r w:rsidR="00CC4C18" w:rsidRPr="00D17D9E">
        <w:rPr>
          <w:rFonts w:asciiTheme="majorBidi" w:hAnsiTheme="majorBidi" w:cstheme="majorBidi"/>
          <w:color w:val="333333"/>
          <w:sz w:val="30"/>
          <w:szCs w:val="30"/>
        </w:rPr>
        <w:t>do not</w:t>
      </w:r>
      <w:r w:rsidRPr="00D17D9E">
        <w:rPr>
          <w:rFonts w:asciiTheme="majorBidi" w:hAnsiTheme="majorBidi" w:cstheme="majorBidi"/>
          <w:color w:val="333333"/>
          <w:sz w:val="30"/>
          <w:szCs w:val="30"/>
        </w:rPr>
        <w:t xml:space="preserve"> need a full 3D model. You just need the 3D locations of a few points in some arbitrary reference frame. In this</w:t>
      </w:r>
      <w:r w:rsidR="005F74CB">
        <w:rPr>
          <w:rFonts w:asciiTheme="majorBidi" w:hAnsiTheme="majorBidi" w:cstheme="majorBidi"/>
          <w:color w:val="333333"/>
          <w:sz w:val="30"/>
          <w:szCs w:val="30"/>
        </w:rPr>
        <w:t xml:space="preserve"> project</w:t>
      </w:r>
      <w:r w:rsidRPr="00D17D9E">
        <w:rPr>
          <w:rFonts w:asciiTheme="majorBidi" w:hAnsiTheme="majorBidi" w:cstheme="majorBidi"/>
          <w:color w:val="333333"/>
          <w:sz w:val="30"/>
          <w:szCs w:val="30"/>
        </w:rPr>
        <w:t>, we are going to use the following 3D points.</w:t>
      </w:r>
    </w:p>
    <w:p w14:paraId="338A4567" w14:textId="55358987" w:rsidR="00E91FBD" w:rsidRPr="00D17D9E" w:rsidRDefault="00E91FBD" w:rsidP="00E91FBD">
      <w:pPr>
        <w:numPr>
          <w:ilvl w:val="2"/>
          <w:numId w:val="22"/>
        </w:numPr>
        <w:shd w:val="clear" w:color="auto" w:fill="FFFFFF"/>
        <w:spacing w:before="100" w:beforeAutospacing="1" w:after="100" w:afterAutospacing="1"/>
        <w:ind w:left="1800"/>
        <w:rPr>
          <w:rFonts w:asciiTheme="majorBidi" w:hAnsiTheme="majorBidi" w:cstheme="majorBidi"/>
          <w:color w:val="333333"/>
          <w:sz w:val="30"/>
          <w:szCs w:val="30"/>
        </w:rPr>
      </w:pPr>
      <w:r w:rsidRPr="00D17D9E">
        <w:rPr>
          <w:rFonts w:asciiTheme="majorBidi" w:hAnsiTheme="majorBidi" w:cstheme="majorBidi"/>
          <w:color w:val="333333"/>
          <w:sz w:val="30"/>
          <w:szCs w:val="30"/>
        </w:rPr>
        <w:t xml:space="preserve">Tip of the </w:t>
      </w:r>
      <w:r w:rsidR="00CC4C18" w:rsidRPr="00D17D9E">
        <w:rPr>
          <w:rFonts w:asciiTheme="majorBidi" w:hAnsiTheme="majorBidi" w:cstheme="majorBidi"/>
          <w:color w:val="333333"/>
          <w:sz w:val="30"/>
          <w:szCs w:val="30"/>
        </w:rPr>
        <w:t>nose:</w:t>
      </w:r>
      <w:r w:rsidRPr="00D17D9E">
        <w:rPr>
          <w:rFonts w:asciiTheme="majorBidi" w:hAnsiTheme="majorBidi" w:cstheme="majorBidi"/>
          <w:color w:val="333333"/>
          <w:sz w:val="30"/>
          <w:szCs w:val="30"/>
        </w:rPr>
        <w:t xml:space="preserve"> </w:t>
      </w:r>
      <w:r w:rsidR="00CC4C18" w:rsidRPr="00D17D9E">
        <w:rPr>
          <w:rFonts w:asciiTheme="majorBidi" w:hAnsiTheme="majorBidi" w:cstheme="majorBidi"/>
          <w:color w:val="333333"/>
          <w:sz w:val="30"/>
          <w:szCs w:val="30"/>
        </w:rPr>
        <w:t>(0.0</w:t>
      </w:r>
      <w:r w:rsidRPr="00D17D9E">
        <w:rPr>
          <w:rFonts w:asciiTheme="majorBidi" w:hAnsiTheme="majorBidi" w:cstheme="majorBidi"/>
          <w:color w:val="333333"/>
          <w:sz w:val="30"/>
          <w:szCs w:val="30"/>
        </w:rPr>
        <w:t>, 0.0, 0.0)</w:t>
      </w:r>
    </w:p>
    <w:p w14:paraId="5A955922" w14:textId="038682B5" w:rsidR="00E91FBD" w:rsidRPr="00D17D9E" w:rsidRDefault="00CC4C18" w:rsidP="00E91FBD">
      <w:pPr>
        <w:numPr>
          <w:ilvl w:val="2"/>
          <w:numId w:val="22"/>
        </w:numPr>
        <w:shd w:val="clear" w:color="auto" w:fill="FFFFFF"/>
        <w:spacing w:before="100" w:beforeAutospacing="1" w:after="100" w:afterAutospacing="1"/>
        <w:ind w:left="1800"/>
        <w:rPr>
          <w:rFonts w:asciiTheme="majorBidi" w:hAnsiTheme="majorBidi" w:cstheme="majorBidi"/>
          <w:color w:val="333333"/>
          <w:sz w:val="30"/>
          <w:szCs w:val="30"/>
        </w:rPr>
      </w:pPr>
      <w:r w:rsidRPr="00D17D9E">
        <w:rPr>
          <w:rFonts w:asciiTheme="majorBidi" w:hAnsiTheme="majorBidi" w:cstheme="majorBidi"/>
          <w:color w:val="333333"/>
          <w:sz w:val="30"/>
          <w:szCs w:val="30"/>
        </w:rPr>
        <w:t>Chin:</w:t>
      </w:r>
      <w:r w:rsidR="00E91FBD" w:rsidRPr="00D17D9E">
        <w:rPr>
          <w:rFonts w:asciiTheme="majorBidi" w:hAnsiTheme="majorBidi" w:cstheme="majorBidi"/>
          <w:color w:val="333333"/>
          <w:sz w:val="30"/>
          <w:szCs w:val="30"/>
        </w:rPr>
        <w:t xml:space="preserve"> </w:t>
      </w:r>
      <w:r w:rsidRPr="00D17D9E">
        <w:rPr>
          <w:rFonts w:asciiTheme="majorBidi" w:hAnsiTheme="majorBidi" w:cstheme="majorBidi"/>
          <w:color w:val="333333"/>
          <w:sz w:val="30"/>
          <w:szCs w:val="30"/>
        </w:rPr>
        <w:t>(0.0</w:t>
      </w:r>
      <w:r w:rsidR="00E91FBD" w:rsidRPr="00D17D9E">
        <w:rPr>
          <w:rFonts w:asciiTheme="majorBidi" w:hAnsiTheme="majorBidi" w:cstheme="majorBidi"/>
          <w:color w:val="333333"/>
          <w:sz w:val="30"/>
          <w:szCs w:val="30"/>
        </w:rPr>
        <w:t>, -330.0, -65.0)</w:t>
      </w:r>
    </w:p>
    <w:p w14:paraId="2E894997" w14:textId="5EA7AA46" w:rsidR="00E91FBD" w:rsidRPr="00D17D9E" w:rsidRDefault="00E91FBD" w:rsidP="00E91FBD">
      <w:pPr>
        <w:numPr>
          <w:ilvl w:val="2"/>
          <w:numId w:val="22"/>
        </w:numPr>
        <w:shd w:val="clear" w:color="auto" w:fill="FFFFFF"/>
        <w:spacing w:before="100" w:beforeAutospacing="1" w:after="100" w:afterAutospacing="1"/>
        <w:ind w:left="1800"/>
        <w:rPr>
          <w:rFonts w:asciiTheme="majorBidi" w:hAnsiTheme="majorBidi" w:cstheme="majorBidi"/>
          <w:color w:val="333333"/>
          <w:sz w:val="30"/>
          <w:szCs w:val="30"/>
        </w:rPr>
      </w:pPr>
      <w:r w:rsidRPr="00D17D9E">
        <w:rPr>
          <w:rFonts w:asciiTheme="majorBidi" w:hAnsiTheme="majorBidi" w:cstheme="majorBidi"/>
          <w:color w:val="333333"/>
          <w:sz w:val="30"/>
          <w:szCs w:val="30"/>
        </w:rPr>
        <w:t xml:space="preserve">Left corner of the left </w:t>
      </w:r>
      <w:r w:rsidR="00CC4C18" w:rsidRPr="00D17D9E">
        <w:rPr>
          <w:rFonts w:asciiTheme="majorBidi" w:hAnsiTheme="majorBidi" w:cstheme="majorBidi"/>
          <w:color w:val="333333"/>
          <w:sz w:val="30"/>
          <w:szCs w:val="30"/>
        </w:rPr>
        <w:t>eye:</w:t>
      </w:r>
      <w:r w:rsidRPr="00D17D9E">
        <w:rPr>
          <w:rFonts w:asciiTheme="majorBidi" w:hAnsiTheme="majorBidi" w:cstheme="majorBidi"/>
          <w:color w:val="333333"/>
          <w:sz w:val="30"/>
          <w:szCs w:val="30"/>
        </w:rPr>
        <w:t xml:space="preserve"> (-225.0f, 170.0f, -135.0)</w:t>
      </w:r>
    </w:p>
    <w:p w14:paraId="63D8F055" w14:textId="74022740" w:rsidR="00E91FBD" w:rsidRPr="00D17D9E" w:rsidRDefault="00E91FBD" w:rsidP="00E91FBD">
      <w:pPr>
        <w:numPr>
          <w:ilvl w:val="2"/>
          <w:numId w:val="22"/>
        </w:numPr>
        <w:shd w:val="clear" w:color="auto" w:fill="FFFFFF"/>
        <w:spacing w:before="100" w:beforeAutospacing="1" w:after="100" w:afterAutospacing="1"/>
        <w:ind w:left="1800"/>
        <w:rPr>
          <w:rFonts w:asciiTheme="majorBidi" w:hAnsiTheme="majorBidi" w:cstheme="majorBidi"/>
          <w:color w:val="333333"/>
          <w:sz w:val="30"/>
          <w:szCs w:val="30"/>
        </w:rPr>
      </w:pPr>
      <w:r w:rsidRPr="00D17D9E">
        <w:rPr>
          <w:rFonts w:asciiTheme="majorBidi" w:hAnsiTheme="majorBidi" w:cstheme="majorBidi"/>
          <w:color w:val="333333"/>
          <w:sz w:val="30"/>
          <w:szCs w:val="30"/>
        </w:rPr>
        <w:t xml:space="preserve">Right corner of the right </w:t>
      </w:r>
      <w:r w:rsidR="00CC4C18" w:rsidRPr="00D17D9E">
        <w:rPr>
          <w:rFonts w:asciiTheme="majorBidi" w:hAnsiTheme="majorBidi" w:cstheme="majorBidi"/>
          <w:color w:val="333333"/>
          <w:sz w:val="30"/>
          <w:szCs w:val="30"/>
        </w:rPr>
        <w:t>eye:</w:t>
      </w:r>
      <w:r w:rsidRPr="00D17D9E">
        <w:rPr>
          <w:rFonts w:asciiTheme="majorBidi" w:hAnsiTheme="majorBidi" w:cstheme="majorBidi"/>
          <w:color w:val="333333"/>
          <w:sz w:val="30"/>
          <w:szCs w:val="30"/>
        </w:rPr>
        <w:t xml:space="preserve"> </w:t>
      </w:r>
      <w:r w:rsidR="00CC4C18" w:rsidRPr="00D17D9E">
        <w:rPr>
          <w:rFonts w:asciiTheme="majorBidi" w:hAnsiTheme="majorBidi" w:cstheme="majorBidi"/>
          <w:color w:val="333333"/>
          <w:sz w:val="30"/>
          <w:szCs w:val="30"/>
        </w:rPr>
        <w:t>(225.0</w:t>
      </w:r>
      <w:r w:rsidRPr="00D17D9E">
        <w:rPr>
          <w:rFonts w:asciiTheme="majorBidi" w:hAnsiTheme="majorBidi" w:cstheme="majorBidi"/>
          <w:color w:val="333333"/>
          <w:sz w:val="30"/>
          <w:szCs w:val="30"/>
        </w:rPr>
        <w:t>, 170.0, -135.0)</w:t>
      </w:r>
    </w:p>
    <w:p w14:paraId="1488DBDA" w14:textId="15168F51" w:rsidR="00E91FBD" w:rsidRPr="00D17D9E" w:rsidRDefault="00E91FBD" w:rsidP="00E91FBD">
      <w:pPr>
        <w:numPr>
          <w:ilvl w:val="2"/>
          <w:numId w:val="22"/>
        </w:numPr>
        <w:shd w:val="clear" w:color="auto" w:fill="FFFFFF"/>
        <w:spacing w:before="100" w:beforeAutospacing="1" w:after="100" w:afterAutospacing="1"/>
        <w:ind w:left="1800"/>
        <w:rPr>
          <w:rFonts w:asciiTheme="majorBidi" w:hAnsiTheme="majorBidi" w:cstheme="majorBidi"/>
          <w:color w:val="333333"/>
          <w:sz w:val="30"/>
          <w:szCs w:val="30"/>
        </w:rPr>
      </w:pPr>
      <w:r w:rsidRPr="00D17D9E">
        <w:rPr>
          <w:rFonts w:asciiTheme="majorBidi" w:hAnsiTheme="majorBidi" w:cstheme="majorBidi"/>
          <w:color w:val="333333"/>
          <w:sz w:val="30"/>
          <w:szCs w:val="30"/>
        </w:rPr>
        <w:t xml:space="preserve">Left corner of the </w:t>
      </w:r>
      <w:r w:rsidR="00CC4C18" w:rsidRPr="00D17D9E">
        <w:rPr>
          <w:rFonts w:asciiTheme="majorBidi" w:hAnsiTheme="majorBidi" w:cstheme="majorBidi"/>
          <w:color w:val="333333"/>
          <w:sz w:val="30"/>
          <w:szCs w:val="30"/>
        </w:rPr>
        <w:t>mouth:</w:t>
      </w:r>
      <w:r w:rsidRPr="00D17D9E">
        <w:rPr>
          <w:rFonts w:asciiTheme="majorBidi" w:hAnsiTheme="majorBidi" w:cstheme="majorBidi"/>
          <w:color w:val="333333"/>
          <w:sz w:val="30"/>
          <w:szCs w:val="30"/>
        </w:rPr>
        <w:t xml:space="preserve"> (-150.0, -150.0, -125.0)</w:t>
      </w:r>
    </w:p>
    <w:p w14:paraId="6166EE0B" w14:textId="0942A01A" w:rsidR="00E91FBD" w:rsidRPr="00D17D9E" w:rsidRDefault="00E91FBD" w:rsidP="00E91FBD">
      <w:pPr>
        <w:numPr>
          <w:ilvl w:val="2"/>
          <w:numId w:val="22"/>
        </w:numPr>
        <w:shd w:val="clear" w:color="auto" w:fill="FFFFFF"/>
        <w:spacing w:before="100" w:beforeAutospacing="1" w:after="100" w:afterAutospacing="1"/>
        <w:ind w:left="1800"/>
        <w:rPr>
          <w:rFonts w:asciiTheme="majorBidi" w:hAnsiTheme="majorBidi" w:cstheme="majorBidi"/>
          <w:color w:val="333333"/>
          <w:sz w:val="30"/>
          <w:szCs w:val="30"/>
        </w:rPr>
      </w:pPr>
      <w:r w:rsidRPr="00D17D9E">
        <w:rPr>
          <w:rFonts w:asciiTheme="majorBidi" w:hAnsiTheme="majorBidi" w:cstheme="majorBidi"/>
          <w:color w:val="333333"/>
          <w:sz w:val="30"/>
          <w:szCs w:val="30"/>
        </w:rPr>
        <w:t xml:space="preserve">Right corner of the </w:t>
      </w:r>
      <w:r w:rsidR="00CC4C18" w:rsidRPr="00D17D9E">
        <w:rPr>
          <w:rFonts w:asciiTheme="majorBidi" w:hAnsiTheme="majorBidi" w:cstheme="majorBidi"/>
          <w:color w:val="333333"/>
          <w:sz w:val="30"/>
          <w:szCs w:val="30"/>
        </w:rPr>
        <w:t>mouth:</w:t>
      </w:r>
      <w:r w:rsidRPr="00D17D9E">
        <w:rPr>
          <w:rFonts w:asciiTheme="majorBidi" w:hAnsiTheme="majorBidi" w:cstheme="majorBidi"/>
          <w:color w:val="333333"/>
          <w:sz w:val="30"/>
          <w:szCs w:val="30"/>
        </w:rPr>
        <w:t xml:space="preserve"> (150.0, -150.0, -125.0)</w:t>
      </w:r>
    </w:p>
    <w:p w14:paraId="44C71082" w14:textId="56D3E549" w:rsidR="00E91FBD" w:rsidRDefault="00E91FBD" w:rsidP="00E91FBD">
      <w:pPr>
        <w:pStyle w:val="NormalWeb"/>
        <w:shd w:val="clear" w:color="auto" w:fill="FFFFFF"/>
        <w:spacing w:before="0" w:beforeAutospacing="0" w:after="450" w:afterAutospacing="0"/>
        <w:ind w:left="1200"/>
        <w:rPr>
          <w:rFonts w:asciiTheme="majorBidi" w:hAnsiTheme="majorBidi" w:cstheme="majorBidi"/>
          <w:color w:val="333333"/>
          <w:sz w:val="30"/>
          <w:szCs w:val="30"/>
        </w:rPr>
      </w:pPr>
      <w:r w:rsidRPr="00D17D9E">
        <w:rPr>
          <w:rFonts w:asciiTheme="majorBidi" w:hAnsiTheme="majorBidi" w:cstheme="majorBidi"/>
          <w:color w:val="333333"/>
          <w:sz w:val="30"/>
          <w:szCs w:val="30"/>
        </w:rPr>
        <w:t>Note that the above points are in some arbitrary reference frame / coordinate system. This is called the </w:t>
      </w:r>
      <w:r w:rsidRPr="005F74CB">
        <w:rPr>
          <w:sz w:val="28"/>
          <w:szCs w:val="28"/>
        </w:rPr>
        <w:t>World Coordinates</w:t>
      </w:r>
      <w:r w:rsidRPr="00D17D9E">
        <w:rPr>
          <w:rFonts w:asciiTheme="majorBidi" w:hAnsiTheme="majorBidi" w:cstheme="majorBidi"/>
          <w:color w:val="333333"/>
          <w:sz w:val="30"/>
          <w:szCs w:val="30"/>
        </w:rPr>
        <w:t> </w:t>
      </w:r>
      <w:r w:rsidR="00CC4C18" w:rsidRPr="00D17D9E">
        <w:rPr>
          <w:rFonts w:asciiTheme="majorBidi" w:hAnsiTheme="majorBidi" w:cstheme="majorBidi"/>
          <w:color w:val="333333"/>
          <w:sz w:val="30"/>
          <w:szCs w:val="30"/>
        </w:rPr>
        <w:t>(a.k.a</w:t>
      </w:r>
      <w:r w:rsidRPr="00D17D9E">
        <w:rPr>
          <w:rFonts w:asciiTheme="majorBidi" w:hAnsiTheme="majorBidi" w:cstheme="majorBidi"/>
          <w:color w:val="333333"/>
          <w:sz w:val="30"/>
          <w:szCs w:val="30"/>
        </w:rPr>
        <w:t xml:space="preserve"> Model Coordinates in OpenCV </w:t>
      </w:r>
      <w:r w:rsidR="00CC4C18" w:rsidRPr="00D17D9E">
        <w:rPr>
          <w:rFonts w:asciiTheme="majorBidi" w:hAnsiTheme="majorBidi" w:cstheme="majorBidi"/>
          <w:color w:val="333333"/>
          <w:sz w:val="30"/>
          <w:szCs w:val="30"/>
        </w:rPr>
        <w:t>docs).</w:t>
      </w:r>
    </w:p>
    <w:p w14:paraId="1138F818" w14:textId="77777777" w:rsidR="005F74CB" w:rsidRPr="00D17D9E" w:rsidRDefault="005F74CB" w:rsidP="00E91FBD">
      <w:pPr>
        <w:pStyle w:val="NormalWeb"/>
        <w:shd w:val="clear" w:color="auto" w:fill="FFFFFF"/>
        <w:spacing w:before="0" w:beforeAutospacing="0" w:after="450" w:afterAutospacing="0"/>
        <w:ind w:left="1200"/>
        <w:rPr>
          <w:rFonts w:asciiTheme="majorBidi" w:hAnsiTheme="majorBidi" w:cstheme="majorBidi"/>
          <w:color w:val="333333"/>
          <w:sz w:val="30"/>
          <w:szCs w:val="30"/>
        </w:rPr>
      </w:pPr>
    </w:p>
    <w:p w14:paraId="23D13660" w14:textId="2910DB71" w:rsidR="00E91FBD" w:rsidRPr="00D17D9E" w:rsidRDefault="00EA5835" w:rsidP="00E91FBD">
      <w:pPr>
        <w:numPr>
          <w:ilvl w:val="1"/>
          <w:numId w:val="22"/>
        </w:numPr>
        <w:shd w:val="clear" w:color="auto" w:fill="FFFFFF"/>
        <w:spacing w:before="100" w:beforeAutospacing="1" w:after="100" w:afterAutospacing="1"/>
        <w:ind w:left="1200"/>
        <w:rPr>
          <w:rFonts w:asciiTheme="majorBidi" w:hAnsiTheme="majorBidi" w:cstheme="majorBidi"/>
          <w:color w:val="333333"/>
          <w:sz w:val="30"/>
          <w:szCs w:val="30"/>
        </w:rPr>
      </w:pPr>
      <w:r>
        <w:rPr>
          <w:rStyle w:val="Strong"/>
          <w:rFonts w:asciiTheme="majorBidi" w:hAnsiTheme="majorBidi" w:cstheme="majorBidi"/>
          <w:color w:val="333333"/>
          <w:szCs w:val="28"/>
        </w:rPr>
        <w:lastRenderedPageBreak/>
        <w:t>Real</w:t>
      </w:r>
      <w:r w:rsidR="00E91FBD" w:rsidRPr="00EA5835">
        <w:rPr>
          <w:rStyle w:val="Strong"/>
          <w:rFonts w:asciiTheme="majorBidi" w:hAnsiTheme="majorBidi" w:cstheme="majorBidi"/>
          <w:color w:val="333333"/>
          <w:szCs w:val="28"/>
        </w:rPr>
        <w:t xml:space="preserve"> parameters of the camera</w:t>
      </w:r>
      <w:r>
        <w:rPr>
          <w:rFonts w:asciiTheme="majorBidi" w:hAnsiTheme="majorBidi" w:cstheme="majorBidi"/>
          <w:color w:val="333333"/>
          <w:sz w:val="30"/>
          <w:szCs w:val="30"/>
        </w:rPr>
        <w:t>:</w:t>
      </w:r>
      <w:r w:rsidR="00E91FBD" w:rsidRPr="00D17D9E">
        <w:rPr>
          <w:rFonts w:asciiTheme="majorBidi" w:hAnsiTheme="majorBidi" w:cstheme="majorBidi"/>
          <w:color w:val="333333"/>
          <w:sz w:val="30"/>
          <w:szCs w:val="30"/>
        </w:rPr>
        <w:t xml:space="preserve"> As mentioned before, in this problem the camera is assumed to be calibrated. In other words, you need to know the focal length of the camera, the optical center in the image and the radial distortion parameters. So you need to </w:t>
      </w:r>
      <w:hyperlink r:id="rId38" w:tgtFrame="_blank" w:history="1">
        <w:r w:rsidR="00E91FBD" w:rsidRPr="00D17D9E">
          <w:rPr>
            <w:rStyle w:val="Hyperlink"/>
            <w:rFonts w:asciiTheme="majorBidi" w:hAnsiTheme="majorBidi" w:cstheme="majorBidi"/>
            <w:color w:val="303236"/>
            <w:sz w:val="30"/>
            <w:szCs w:val="30"/>
          </w:rPr>
          <w:t>calibrate your camera</w:t>
        </w:r>
      </w:hyperlink>
      <w:r w:rsidR="00E91FBD" w:rsidRPr="00D17D9E">
        <w:rPr>
          <w:rFonts w:asciiTheme="majorBidi" w:hAnsiTheme="majorBidi" w:cstheme="majorBidi"/>
          <w:color w:val="333333"/>
          <w:sz w:val="30"/>
          <w:szCs w:val="30"/>
        </w:rPr>
        <w:t xml:space="preserve">. Of course, for the lazy dudes among us, this is too much work. Can </w:t>
      </w:r>
      <w:r>
        <w:rPr>
          <w:rFonts w:asciiTheme="majorBidi" w:hAnsiTheme="majorBidi" w:cstheme="majorBidi"/>
          <w:color w:val="333333"/>
          <w:sz w:val="30"/>
          <w:szCs w:val="30"/>
        </w:rPr>
        <w:t>We</w:t>
      </w:r>
      <w:r w:rsidR="00E91FBD" w:rsidRPr="00D17D9E">
        <w:rPr>
          <w:rFonts w:asciiTheme="majorBidi" w:hAnsiTheme="majorBidi" w:cstheme="majorBidi"/>
          <w:color w:val="333333"/>
          <w:sz w:val="30"/>
          <w:szCs w:val="30"/>
        </w:rPr>
        <w:t xml:space="preserve"> supply a hack? Of course, </w:t>
      </w:r>
      <w:r>
        <w:rPr>
          <w:rFonts w:asciiTheme="majorBidi" w:hAnsiTheme="majorBidi" w:cstheme="majorBidi"/>
          <w:color w:val="333333"/>
          <w:sz w:val="30"/>
          <w:szCs w:val="30"/>
        </w:rPr>
        <w:t>We</w:t>
      </w:r>
      <w:r w:rsidR="00E91FBD" w:rsidRPr="00D17D9E">
        <w:rPr>
          <w:rFonts w:asciiTheme="majorBidi" w:hAnsiTheme="majorBidi" w:cstheme="majorBidi"/>
          <w:color w:val="333333"/>
          <w:sz w:val="30"/>
          <w:szCs w:val="30"/>
        </w:rPr>
        <w:t xml:space="preserve"> can! We are already in approximation land by not using an accurate 3D model. We can approximate the optical center by the center of the image, </w:t>
      </w:r>
      <w:hyperlink r:id="rId39" w:tgtFrame="_blank" w:history="1">
        <w:r w:rsidR="00E91FBD" w:rsidRPr="00D17D9E">
          <w:rPr>
            <w:rStyle w:val="Hyperlink"/>
            <w:rFonts w:asciiTheme="majorBidi" w:hAnsiTheme="majorBidi" w:cstheme="majorBidi"/>
            <w:color w:val="303236"/>
            <w:sz w:val="30"/>
            <w:szCs w:val="30"/>
          </w:rPr>
          <w:t>approximate the focal length</w:t>
        </w:r>
      </w:hyperlink>
      <w:r w:rsidR="00E91FBD" w:rsidRPr="00D17D9E">
        <w:rPr>
          <w:rFonts w:asciiTheme="majorBidi" w:hAnsiTheme="majorBidi" w:cstheme="majorBidi"/>
          <w:color w:val="333333"/>
          <w:sz w:val="30"/>
          <w:szCs w:val="30"/>
        </w:rPr>
        <w:t> by the width of the image in pixels and assume that radial distortion does not exist. Boom! you did not even have to get up from your couch!</w:t>
      </w:r>
    </w:p>
    <w:p w14:paraId="2C1FD0FA" w14:textId="26369FF6" w:rsidR="00E91FBD" w:rsidRPr="00EA5835" w:rsidRDefault="00E91FBD" w:rsidP="009D2638">
      <w:pPr>
        <w:ind w:firstLine="720"/>
        <w:rPr>
          <w:b/>
          <w:bCs/>
          <w:sz w:val="32"/>
          <w:szCs w:val="32"/>
          <w:rtl/>
        </w:rPr>
      </w:pPr>
      <w:r w:rsidRPr="00EA5835">
        <w:rPr>
          <w:b/>
          <w:bCs/>
          <w:sz w:val="32"/>
          <w:szCs w:val="32"/>
        </w:rPr>
        <w:t>How do pose estimation algorithms work?</w:t>
      </w:r>
    </w:p>
    <w:p w14:paraId="37EB4C84" w14:textId="77777777" w:rsidR="009D2638" w:rsidRPr="00D17D9E" w:rsidRDefault="009D2638" w:rsidP="009D2638">
      <w:pPr>
        <w:ind w:firstLine="720"/>
        <w:rPr>
          <w:sz w:val="36"/>
          <w:szCs w:val="36"/>
        </w:rPr>
      </w:pPr>
    </w:p>
    <w:p w14:paraId="5BA0C0F7" w14:textId="6E1BCAB2" w:rsidR="00E91FBD" w:rsidRPr="00D17D9E" w:rsidRDefault="00E91FBD" w:rsidP="009D2638">
      <w:pPr>
        <w:pStyle w:val="NormalWeb"/>
        <w:shd w:val="clear" w:color="auto" w:fill="FFFFFF"/>
        <w:spacing w:before="0" w:beforeAutospacing="0" w:after="450" w:afterAutospacing="0"/>
        <w:ind w:left="720"/>
        <w:rPr>
          <w:rFonts w:asciiTheme="majorBidi" w:hAnsiTheme="majorBidi" w:cstheme="majorBidi"/>
          <w:color w:val="333333"/>
          <w:sz w:val="30"/>
          <w:szCs w:val="30"/>
        </w:rPr>
      </w:pPr>
      <w:r w:rsidRPr="00D17D9E">
        <w:rPr>
          <w:rFonts w:asciiTheme="majorBidi" w:hAnsiTheme="majorBidi" w:cstheme="majorBidi"/>
          <w:color w:val="333333"/>
          <w:sz w:val="30"/>
          <w:szCs w:val="30"/>
        </w:rPr>
        <w:t>There are several algorithms for pose estimation. The first known algorithm date back to 1841. It is beyond the scope of this post to explain the details of these algorithms but here is a general idea.</w:t>
      </w:r>
    </w:p>
    <w:p w14:paraId="41179BC5" w14:textId="67AB85DE" w:rsidR="00E91FBD" w:rsidRPr="00D17D9E" w:rsidRDefault="00E91FBD" w:rsidP="009D2638">
      <w:pPr>
        <w:pStyle w:val="NormalWeb"/>
        <w:shd w:val="clear" w:color="auto" w:fill="FFFFFF"/>
        <w:spacing w:before="0" w:beforeAutospacing="0" w:after="450" w:afterAutospacing="0"/>
        <w:ind w:left="720"/>
        <w:rPr>
          <w:rFonts w:asciiTheme="majorBidi" w:hAnsiTheme="majorBidi" w:cstheme="majorBidi"/>
          <w:color w:val="333333"/>
          <w:sz w:val="30"/>
          <w:szCs w:val="30"/>
        </w:rPr>
      </w:pPr>
      <w:r w:rsidRPr="00D17D9E">
        <w:rPr>
          <w:rFonts w:asciiTheme="majorBidi" w:hAnsiTheme="majorBidi" w:cstheme="majorBidi"/>
          <w:color w:val="333333"/>
          <w:sz w:val="30"/>
          <w:szCs w:val="30"/>
        </w:rPr>
        <w:t>There are three coordinate systems in play here. The 3D coordinates of the various facial features shown above are in </w:t>
      </w:r>
      <w:r w:rsidRPr="00D17D9E">
        <w:rPr>
          <w:rStyle w:val="Strong"/>
          <w:rFonts w:asciiTheme="majorBidi" w:hAnsiTheme="majorBidi" w:cstheme="majorBidi"/>
          <w:color w:val="333333"/>
          <w:sz w:val="30"/>
          <w:szCs w:val="30"/>
        </w:rPr>
        <w:t>world coordinates</w:t>
      </w:r>
      <w:r w:rsidRPr="00D17D9E">
        <w:rPr>
          <w:rFonts w:asciiTheme="majorBidi" w:hAnsiTheme="majorBidi" w:cstheme="majorBidi"/>
          <w:color w:val="333333"/>
          <w:sz w:val="30"/>
          <w:szCs w:val="30"/>
        </w:rPr>
        <w:t>. If we knew the rotation and translation i.e. pose, we could transform the 3D points in world coordinates to 3D points in </w:t>
      </w:r>
      <w:r w:rsidRPr="00D17D9E">
        <w:rPr>
          <w:rStyle w:val="Strong"/>
          <w:rFonts w:asciiTheme="majorBidi" w:hAnsiTheme="majorBidi" w:cstheme="majorBidi"/>
          <w:color w:val="333333"/>
          <w:sz w:val="30"/>
          <w:szCs w:val="30"/>
        </w:rPr>
        <w:t>camera coordinates</w:t>
      </w:r>
      <w:r w:rsidRPr="00D17D9E">
        <w:rPr>
          <w:rFonts w:asciiTheme="majorBidi" w:hAnsiTheme="majorBidi" w:cstheme="majorBidi"/>
          <w:color w:val="333333"/>
          <w:sz w:val="30"/>
          <w:szCs w:val="30"/>
        </w:rPr>
        <w:t>. The 3D points in camera coordinates can be projected onto the image plane i.e. </w:t>
      </w:r>
      <w:r w:rsidRPr="00D17D9E">
        <w:rPr>
          <w:rStyle w:val="Strong"/>
          <w:rFonts w:asciiTheme="majorBidi" w:hAnsiTheme="majorBidi" w:cstheme="majorBidi"/>
          <w:color w:val="333333"/>
          <w:sz w:val="30"/>
          <w:szCs w:val="30"/>
        </w:rPr>
        <w:t>image coordinate system</w:t>
      </w:r>
      <w:r w:rsidRPr="00D17D9E">
        <w:rPr>
          <w:rFonts w:asciiTheme="majorBidi" w:hAnsiTheme="majorBidi" w:cstheme="majorBidi"/>
          <w:color w:val="333333"/>
          <w:sz w:val="30"/>
          <w:szCs w:val="30"/>
        </w:rPr>
        <w:t xml:space="preserve"> using the intrinsic parameters of the camera focal length, optical center etc.</w:t>
      </w:r>
      <w:r w:rsidR="009D2638" w:rsidRPr="009D2638">
        <w:rPr>
          <w:rFonts w:asciiTheme="majorBidi" w:hAnsiTheme="majorBidi" w:cstheme="majorBidi"/>
          <w:noProof/>
          <w:color w:val="303236"/>
          <w:sz w:val="30"/>
          <w:szCs w:val="30"/>
        </w:rPr>
        <w:t xml:space="preserve"> </w:t>
      </w:r>
    </w:p>
    <w:p w14:paraId="7FB7FD89" w14:textId="77777777" w:rsidR="008F45AD" w:rsidRDefault="009D2638" w:rsidP="008F45AD">
      <w:pPr>
        <w:pStyle w:val="NormalWeb"/>
        <w:keepNext/>
        <w:shd w:val="clear" w:color="auto" w:fill="FFFFFF"/>
        <w:spacing w:before="0" w:beforeAutospacing="0" w:after="450" w:afterAutospacing="0"/>
      </w:pPr>
      <w:r w:rsidRPr="00D17D9E">
        <w:rPr>
          <w:rFonts w:asciiTheme="majorBidi" w:hAnsiTheme="majorBidi" w:cstheme="majorBidi"/>
          <w:noProof/>
          <w:color w:val="303236"/>
          <w:sz w:val="30"/>
          <w:szCs w:val="30"/>
        </w:rPr>
        <w:lastRenderedPageBreak/>
        <w:drawing>
          <wp:inline distT="0" distB="0" distL="0" distR="0" wp14:anchorId="2D5A234F" wp14:editId="431589AA">
            <wp:extent cx="5943600" cy="3742690"/>
            <wp:effectExtent l="0" t="0" r="0" b="0"/>
            <wp:docPr id="57" name="Picture 57" descr="Image Formation ">
              <a:hlinkClick xmlns:a="http://schemas.openxmlformats.org/drawingml/2006/main" r:id="rId4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Image Formation ">
                      <a:hlinkClick r:id="rId40"/>
                    </pic:cNvPr>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3742690"/>
                    </a:xfrm>
                    <a:prstGeom prst="rect">
                      <a:avLst/>
                    </a:prstGeom>
                    <a:noFill/>
                    <a:ln>
                      <a:noFill/>
                    </a:ln>
                  </pic:spPr>
                </pic:pic>
              </a:graphicData>
            </a:graphic>
          </wp:inline>
        </w:drawing>
      </w:r>
    </w:p>
    <w:p w14:paraId="41BFBED1" w14:textId="24116096" w:rsidR="00E91FBD" w:rsidRPr="00D17D9E" w:rsidRDefault="008F45AD" w:rsidP="008F45AD">
      <w:pPr>
        <w:pStyle w:val="Caption"/>
        <w:rPr>
          <w:rFonts w:asciiTheme="majorBidi" w:hAnsiTheme="majorBidi" w:cstheme="majorBidi"/>
          <w:color w:val="333333"/>
          <w:sz w:val="30"/>
          <w:szCs w:val="30"/>
        </w:rPr>
      </w:pPr>
      <w:bookmarkStart w:id="39" w:name="_Toc48107728"/>
      <w:r>
        <w:t xml:space="preserve">Figure </w:t>
      </w:r>
      <w:fldSimple w:instr=" SEQ Figure \* ARABIC ">
        <w:r w:rsidR="003F3523">
          <w:rPr>
            <w:noProof/>
          </w:rPr>
          <w:t>9</w:t>
        </w:r>
      </w:fldSimple>
      <w:r>
        <w:t>. world Coordinates vs Camera Coordinates</w:t>
      </w:r>
      <w:bookmarkEnd w:id="39"/>
    </w:p>
    <w:p w14:paraId="74082121" w14:textId="2DE45706" w:rsidR="00E91FBD" w:rsidRPr="00D17D9E" w:rsidRDefault="00CC4C18" w:rsidP="009D2638">
      <w:pPr>
        <w:pStyle w:val="NormalWeb"/>
        <w:shd w:val="clear" w:color="auto" w:fill="FFFFFF"/>
        <w:spacing w:before="0" w:beforeAutospacing="0" w:after="450" w:afterAutospacing="0"/>
        <w:ind w:left="720"/>
        <w:rPr>
          <w:rFonts w:asciiTheme="majorBidi" w:hAnsiTheme="majorBidi" w:cstheme="majorBidi"/>
          <w:color w:val="333333"/>
          <w:sz w:val="30"/>
          <w:szCs w:val="30"/>
        </w:rPr>
      </w:pPr>
      <w:r w:rsidRPr="00D17D9E">
        <w:rPr>
          <w:rFonts w:asciiTheme="majorBidi" w:hAnsiTheme="majorBidi" w:cstheme="majorBidi"/>
          <w:color w:val="333333"/>
          <w:sz w:val="30"/>
          <w:szCs w:val="30"/>
        </w:rPr>
        <w:t>Let us</w:t>
      </w:r>
      <w:r w:rsidR="00E91FBD" w:rsidRPr="00D17D9E">
        <w:rPr>
          <w:rFonts w:asciiTheme="majorBidi" w:hAnsiTheme="majorBidi" w:cstheme="majorBidi"/>
          <w:color w:val="333333"/>
          <w:sz w:val="30"/>
          <w:szCs w:val="30"/>
        </w:rPr>
        <w:t xml:space="preserve"> dive into the image formation equation to understand how these above coordinate systems work. In the figure above, </w:t>
      </w:r>
      <w:r w:rsidR="00E91FBD" w:rsidRPr="00D17D9E">
        <w:rPr>
          <w:rFonts w:asciiTheme="majorBidi" w:hAnsiTheme="majorBidi" w:cstheme="majorBidi"/>
          <w:noProof/>
          <w:color w:val="333333"/>
          <w:sz w:val="30"/>
          <w:szCs w:val="30"/>
        </w:rPr>
        <w:drawing>
          <wp:inline distT="0" distB="0" distL="0" distR="0" wp14:anchorId="1B14459D" wp14:editId="6CFC5016">
            <wp:extent cx="85725" cy="76200"/>
            <wp:effectExtent l="0" t="0" r="0" b="0"/>
            <wp:docPr id="56" name="Picture 56" desc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o"/>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85725" cy="76200"/>
                    </a:xfrm>
                    <a:prstGeom prst="rect">
                      <a:avLst/>
                    </a:prstGeom>
                    <a:noFill/>
                    <a:ln>
                      <a:noFill/>
                    </a:ln>
                  </pic:spPr>
                </pic:pic>
              </a:graphicData>
            </a:graphic>
          </wp:inline>
        </w:drawing>
      </w:r>
      <w:r w:rsidR="00E91FBD" w:rsidRPr="00D17D9E">
        <w:rPr>
          <w:rFonts w:asciiTheme="majorBidi" w:hAnsiTheme="majorBidi" w:cstheme="majorBidi"/>
          <w:color w:val="333333"/>
          <w:sz w:val="30"/>
          <w:szCs w:val="30"/>
        </w:rPr>
        <w:t> is the center of the camera and plane shown in the figure is the image plane. We are interested in finding out what equations govern the projection </w:t>
      </w:r>
      <w:r w:rsidR="00E91FBD" w:rsidRPr="00D17D9E">
        <w:rPr>
          <w:rFonts w:asciiTheme="majorBidi" w:hAnsiTheme="majorBidi" w:cstheme="majorBidi"/>
          <w:noProof/>
          <w:color w:val="333333"/>
          <w:sz w:val="30"/>
          <w:szCs w:val="30"/>
        </w:rPr>
        <w:drawing>
          <wp:inline distT="0" distB="0" distL="0" distR="0" wp14:anchorId="73BF509A" wp14:editId="40352C5F">
            <wp:extent cx="95250" cy="114300"/>
            <wp:effectExtent l="0" t="0" r="0" b="0"/>
            <wp:docPr id="55" name="Picture 55" descr="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p"/>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95250" cy="114300"/>
                    </a:xfrm>
                    <a:prstGeom prst="rect">
                      <a:avLst/>
                    </a:prstGeom>
                    <a:noFill/>
                    <a:ln>
                      <a:noFill/>
                    </a:ln>
                  </pic:spPr>
                </pic:pic>
              </a:graphicData>
            </a:graphic>
          </wp:inline>
        </w:drawing>
      </w:r>
      <w:r w:rsidR="00E91FBD" w:rsidRPr="00D17D9E">
        <w:rPr>
          <w:rFonts w:asciiTheme="majorBidi" w:hAnsiTheme="majorBidi" w:cstheme="majorBidi"/>
          <w:color w:val="333333"/>
          <w:sz w:val="30"/>
          <w:szCs w:val="30"/>
        </w:rPr>
        <w:t> of the 3D point </w:t>
      </w:r>
      <w:r w:rsidR="00E91FBD" w:rsidRPr="00D17D9E">
        <w:rPr>
          <w:rFonts w:asciiTheme="majorBidi" w:hAnsiTheme="majorBidi" w:cstheme="majorBidi"/>
          <w:noProof/>
          <w:color w:val="333333"/>
          <w:sz w:val="30"/>
          <w:szCs w:val="30"/>
        </w:rPr>
        <w:drawing>
          <wp:inline distT="0" distB="0" distL="0" distR="0" wp14:anchorId="0D842979" wp14:editId="0AE369FD">
            <wp:extent cx="133350" cy="114300"/>
            <wp:effectExtent l="0" t="0" r="0" b="0"/>
            <wp:docPr id="54" name="Picture 54" descr="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P"/>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33350" cy="114300"/>
                    </a:xfrm>
                    <a:prstGeom prst="rect">
                      <a:avLst/>
                    </a:prstGeom>
                    <a:noFill/>
                    <a:ln>
                      <a:noFill/>
                    </a:ln>
                  </pic:spPr>
                </pic:pic>
              </a:graphicData>
            </a:graphic>
          </wp:inline>
        </w:drawing>
      </w:r>
      <w:r w:rsidR="00E91FBD" w:rsidRPr="00D17D9E">
        <w:rPr>
          <w:rFonts w:asciiTheme="majorBidi" w:hAnsiTheme="majorBidi" w:cstheme="majorBidi"/>
          <w:color w:val="333333"/>
          <w:sz w:val="30"/>
          <w:szCs w:val="30"/>
        </w:rPr>
        <w:t> onto the image plane.</w:t>
      </w:r>
    </w:p>
    <w:p w14:paraId="76EBDA95" w14:textId="44C690B9" w:rsidR="00E91FBD" w:rsidRPr="00D17D9E" w:rsidRDefault="00CC4C18" w:rsidP="009D2638">
      <w:pPr>
        <w:pStyle w:val="NormalWeb"/>
        <w:shd w:val="clear" w:color="auto" w:fill="FFFFFF"/>
        <w:spacing w:before="0" w:beforeAutospacing="0" w:after="450" w:afterAutospacing="0"/>
        <w:ind w:left="720"/>
        <w:rPr>
          <w:rFonts w:asciiTheme="majorBidi" w:hAnsiTheme="majorBidi" w:cstheme="majorBidi"/>
          <w:color w:val="333333"/>
          <w:sz w:val="30"/>
          <w:szCs w:val="30"/>
        </w:rPr>
      </w:pPr>
      <w:r w:rsidRPr="00D17D9E">
        <w:rPr>
          <w:rFonts w:asciiTheme="majorBidi" w:hAnsiTheme="majorBidi" w:cstheme="majorBidi"/>
          <w:color w:val="333333"/>
          <w:sz w:val="30"/>
          <w:szCs w:val="30"/>
        </w:rPr>
        <w:t>Let us</w:t>
      </w:r>
      <w:r w:rsidR="00E91FBD" w:rsidRPr="00D17D9E">
        <w:rPr>
          <w:rFonts w:asciiTheme="majorBidi" w:hAnsiTheme="majorBidi" w:cstheme="majorBidi"/>
          <w:color w:val="333333"/>
          <w:sz w:val="30"/>
          <w:szCs w:val="30"/>
        </w:rPr>
        <w:t xml:space="preserve"> assume we know the location </w:t>
      </w:r>
      <w:r w:rsidR="009C214F">
        <w:rPr>
          <w:rFonts w:asciiTheme="majorBidi" w:hAnsiTheme="majorBidi" w:cstheme="majorBidi"/>
          <w:noProof/>
          <w:color w:val="333333"/>
          <w:sz w:val="30"/>
          <w:szCs w:val="30"/>
        </w:rPr>
        <w:t>(U, V, W)</w:t>
      </w:r>
      <w:r w:rsidR="00E91FBD" w:rsidRPr="00D17D9E">
        <w:rPr>
          <w:rFonts w:asciiTheme="majorBidi" w:hAnsiTheme="majorBidi" w:cstheme="majorBidi"/>
          <w:color w:val="333333"/>
          <w:sz w:val="30"/>
          <w:szCs w:val="30"/>
        </w:rPr>
        <w:t> of a 3D point </w:t>
      </w:r>
      <w:r w:rsidR="00E91FBD" w:rsidRPr="00D17D9E">
        <w:rPr>
          <w:rFonts w:asciiTheme="majorBidi" w:hAnsiTheme="majorBidi" w:cstheme="majorBidi"/>
          <w:noProof/>
          <w:color w:val="333333"/>
          <w:sz w:val="30"/>
          <w:szCs w:val="30"/>
        </w:rPr>
        <w:drawing>
          <wp:inline distT="0" distB="0" distL="0" distR="0" wp14:anchorId="4D2C1AB0" wp14:editId="2E7AF570">
            <wp:extent cx="133350" cy="114300"/>
            <wp:effectExtent l="0" t="0" r="0" b="0"/>
            <wp:docPr id="52" name="Picture 52" descr="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P"/>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33350" cy="114300"/>
                    </a:xfrm>
                    <a:prstGeom prst="rect">
                      <a:avLst/>
                    </a:prstGeom>
                    <a:noFill/>
                    <a:ln>
                      <a:noFill/>
                    </a:ln>
                  </pic:spPr>
                </pic:pic>
              </a:graphicData>
            </a:graphic>
          </wp:inline>
        </w:drawing>
      </w:r>
      <w:r w:rsidR="00E91FBD" w:rsidRPr="00D17D9E">
        <w:rPr>
          <w:rFonts w:asciiTheme="majorBidi" w:hAnsiTheme="majorBidi" w:cstheme="majorBidi"/>
          <w:color w:val="333333"/>
          <w:sz w:val="30"/>
          <w:szCs w:val="30"/>
        </w:rPr>
        <w:t> in World Coordinates. If we know the rotation </w:t>
      </w:r>
      <w:r w:rsidR="00E91FBD" w:rsidRPr="00D17D9E">
        <w:rPr>
          <w:rFonts w:asciiTheme="majorBidi" w:hAnsiTheme="majorBidi" w:cstheme="majorBidi"/>
          <w:noProof/>
          <w:color w:val="333333"/>
          <w:sz w:val="30"/>
          <w:szCs w:val="30"/>
        </w:rPr>
        <w:drawing>
          <wp:inline distT="0" distB="0" distL="0" distR="0" wp14:anchorId="3008B285" wp14:editId="4F407FBC">
            <wp:extent cx="152400" cy="114300"/>
            <wp:effectExtent l="0" t="0" r="0" b="0"/>
            <wp:docPr id="51" name="Picture 51" descr="\mathbf{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mathbf{R}"/>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52400" cy="114300"/>
                    </a:xfrm>
                    <a:prstGeom prst="rect">
                      <a:avLst/>
                    </a:prstGeom>
                    <a:noFill/>
                    <a:ln>
                      <a:noFill/>
                    </a:ln>
                  </pic:spPr>
                </pic:pic>
              </a:graphicData>
            </a:graphic>
          </wp:inline>
        </w:drawing>
      </w:r>
      <w:r w:rsidR="00E91FBD" w:rsidRPr="00D17D9E">
        <w:rPr>
          <w:rFonts w:asciiTheme="majorBidi" w:hAnsiTheme="majorBidi" w:cstheme="majorBidi"/>
          <w:color w:val="333333"/>
          <w:sz w:val="30"/>
          <w:szCs w:val="30"/>
        </w:rPr>
        <w:t> ( a 3×3 matrix ) and translation </w:t>
      </w:r>
      <w:r w:rsidR="00E91FBD" w:rsidRPr="00D17D9E">
        <w:rPr>
          <w:rFonts w:asciiTheme="majorBidi" w:hAnsiTheme="majorBidi" w:cstheme="majorBidi"/>
          <w:noProof/>
          <w:color w:val="333333"/>
          <w:sz w:val="30"/>
          <w:szCs w:val="30"/>
        </w:rPr>
        <w:drawing>
          <wp:inline distT="0" distB="0" distL="0" distR="0" wp14:anchorId="58B57753" wp14:editId="6840DE00">
            <wp:extent cx="66675" cy="114300"/>
            <wp:effectExtent l="0" t="0" r="0" b="0"/>
            <wp:docPr id="50" name="Picture 50" descr="\mathbf{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mathbf{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6675" cy="114300"/>
                    </a:xfrm>
                    <a:prstGeom prst="rect">
                      <a:avLst/>
                    </a:prstGeom>
                    <a:noFill/>
                    <a:ln>
                      <a:noFill/>
                    </a:ln>
                  </pic:spPr>
                </pic:pic>
              </a:graphicData>
            </a:graphic>
          </wp:inline>
        </w:drawing>
      </w:r>
      <w:r w:rsidR="00E91FBD" w:rsidRPr="00D17D9E">
        <w:rPr>
          <w:rFonts w:asciiTheme="majorBidi" w:hAnsiTheme="majorBidi" w:cstheme="majorBidi"/>
          <w:color w:val="333333"/>
          <w:sz w:val="30"/>
          <w:szCs w:val="30"/>
        </w:rPr>
        <w:t> ( a 3×1 vector ), of the world coordinates with respect to the camera coordinates, we can calculate the location </w:t>
      </w:r>
      <w:r w:rsidR="009C214F">
        <w:rPr>
          <w:rFonts w:asciiTheme="majorBidi" w:hAnsiTheme="majorBidi" w:cstheme="majorBidi"/>
          <w:noProof/>
          <w:color w:val="333333"/>
          <w:sz w:val="30"/>
          <w:szCs w:val="30"/>
        </w:rPr>
        <w:t>(X, Y, Z)</w:t>
      </w:r>
      <w:r w:rsidR="00E91FBD" w:rsidRPr="00D17D9E">
        <w:rPr>
          <w:rFonts w:asciiTheme="majorBidi" w:hAnsiTheme="majorBidi" w:cstheme="majorBidi"/>
          <w:color w:val="333333"/>
          <w:sz w:val="30"/>
          <w:szCs w:val="30"/>
        </w:rPr>
        <w:t> of the point </w:t>
      </w:r>
      <w:r w:rsidR="00E91FBD" w:rsidRPr="00D17D9E">
        <w:rPr>
          <w:rFonts w:asciiTheme="majorBidi" w:hAnsiTheme="majorBidi" w:cstheme="majorBidi"/>
          <w:noProof/>
          <w:color w:val="333333"/>
          <w:sz w:val="30"/>
          <w:szCs w:val="30"/>
        </w:rPr>
        <w:drawing>
          <wp:inline distT="0" distB="0" distL="0" distR="0" wp14:anchorId="1E6540BD" wp14:editId="2F4075B3">
            <wp:extent cx="133350" cy="114300"/>
            <wp:effectExtent l="0" t="0" r="0" b="0"/>
            <wp:docPr id="48" name="Picture 48" descr="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P"/>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33350" cy="114300"/>
                    </a:xfrm>
                    <a:prstGeom prst="rect">
                      <a:avLst/>
                    </a:prstGeom>
                    <a:noFill/>
                    <a:ln>
                      <a:noFill/>
                    </a:ln>
                  </pic:spPr>
                </pic:pic>
              </a:graphicData>
            </a:graphic>
          </wp:inline>
        </w:drawing>
      </w:r>
      <w:r w:rsidR="00E91FBD" w:rsidRPr="00D17D9E">
        <w:rPr>
          <w:rFonts w:asciiTheme="majorBidi" w:hAnsiTheme="majorBidi" w:cstheme="majorBidi"/>
          <w:color w:val="333333"/>
          <w:sz w:val="30"/>
          <w:szCs w:val="30"/>
        </w:rPr>
        <w:t> in the camera coordinate system using the following equation.</w:t>
      </w:r>
    </w:p>
    <w:p w14:paraId="512D8009" w14:textId="6C68349A" w:rsidR="00E91FBD" w:rsidRPr="00D17D9E" w:rsidRDefault="00E91FBD" w:rsidP="00E91FBD">
      <w:pPr>
        <w:pStyle w:val="ql-center-displayed-equation"/>
        <w:shd w:val="clear" w:color="auto" w:fill="FFFFFF"/>
        <w:spacing w:before="0" w:beforeAutospacing="0" w:after="450" w:afterAutospacing="0" w:line="2385" w:lineRule="atLeast"/>
        <w:rPr>
          <w:rFonts w:asciiTheme="majorBidi" w:hAnsiTheme="majorBidi" w:cstheme="majorBidi"/>
          <w:color w:val="333333"/>
          <w:sz w:val="30"/>
          <w:szCs w:val="30"/>
        </w:rPr>
      </w:pPr>
      <w:r w:rsidRPr="00D17D9E">
        <w:rPr>
          <w:rStyle w:val="ql-right-eqno"/>
          <w:rFonts w:asciiTheme="majorBidi" w:hAnsiTheme="majorBidi" w:cstheme="majorBidi"/>
          <w:color w:val="333333"/>
          <w:sz w:val="33"/>
          <w:szCs w:val="33"/>
        </w:rPr>
        <w:lastRenderedPageBreak/>
        <w:t>(1)</w:t>
      </w:r>
      <w:r w:rsidRPr="00D17D9E">
        <w:rPr>
          <w:rStyle w:val="ql-left-eqno"/>
          <w:rFonts w:asciiTheme="majorBidi" w:hAnsiTheme="majorBidi" w:cstheme="majorBidi"/>
          <w:color w:val="333333"/>
          <w:sz w:val="33"/>
          <w:szCs w:val="33"/>
        </w:rPr>
        <w:t> </w:t>
      </w:r>
      <w:r w:rsidRPr="00D17D9E">
        <w:rPr>
          <w:rFonts w:asciiTheme="majorBidi" w:hAnsiTheme="majorBidi" w:cstheme="majorBidi"/>
          <w:noProof/>
          <w:color w:val="333333"/>
          <w:sz w:val="30"/>
          <w:szCs w:val="30"/>
        </w:rPr>
        <w:drawing>
          <wp:inline distT="0" distB="0" distL="0" distR="0" wp14:anchorId="2D715460" wp14:editId="7E505F62">
            <wp:extent cx="1743075" cy="1514475"/>
            <wp:effectExtent l="0" t="0" r="0" b="0"/>
            <wp:docPr id="47" name="Picture 47" descr="\begin{align*} \begin{bmatrix} X \\ Y \\ Z \end{bmatrix} &amp;= \mathbf{R} \begin{bmatrix}U \\ V \\ W \end{bmatrix} + \mathbf{t} \\ \Rightarrow \begin{bmatrix} X \\ Y \\ Z \end{bmatrix} &amp;= \left [ \mathbf{R} \enspace | \enspace \mathbf{t}  \right ] \begin{bmatrix}U \\ V \\ W \\ 1 \end{bmatrix} \end{alig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begin{align*} \begin{bmatrix} X \\ Y \\ Z \end{bmatrix} &amp;= \mathbf{R} \begin{bmatrix}U \\ V \\ W \end{bmatrix} + \mathbf{t} \\ \Rightarrow \begin{bmatrix} X \\ Y \\ Z \end{bmatrix} &amp;= \left [ \mathbf{R} \enspace | \enspace \mathbf{t}  \right ] \begin{bmatrix}U \\ V \\ W \\ 1 \end{bmatrix} \end{align*}"/>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743075" cy="1514475"/>
                    </a:xfrm>
                    <a:prstGeom prst="rect">
                      <a:avLst/>
                    </a:prstGeom>
                    <a:noFill/>
                    <a:ln>
                      <a:noFill/>
                    </a:ln>
                  </pic:spPr>
                </pic:pic>
              </a:graphicData>
            </a:graphic>
          </wp:inline>
        </w:drawing>
      </w:r>
    </w:p>
    <w:p w14:paraId="5995C77D" w14:textId="77777777" w:rsidR="00E91FBD" w:rsidRPr="00D17D9E" w:rsidRDefault="00E91FBD" w:rsidP="00E91FBD">
      <w:pPr>
        <w:pStyle w:val="NormalWeb"/>
        <w:shd w:val="clear" w:color="auto" w:fill="FFFFFF"/>
        <w:spacing w:before="0" w:beforeAutospacing="0" w:after="450" w:afterAutospacing="0"/>
        <w:rPr>
          <w:rFonts w:asciiTheme="majorBidi" w:hAnsiTheme="majorBidi" w:cstheme="majorBidi"/>
          <w:color w:val="333333"/>
          <w:sz w:val="30"/>
          <w:szCs w:val="30"/>
        </w:rPr>
      </w:pPr>
      <w:r w:rsidRPr="00D17D9E">
        <w:rPr>
          <w:rFonts w:asciiTheme="majorBidi" w:hAnsiTheme="majorBidi" w:cstheme="majorBidi"/>
          <w:color w:val="333333"/>
          <w:sz w:val="30"/>
          <w:szCs w:val="30"/>
        </w:rPr>
        <w:t>In expanded form, the above equation looks like this</w:t>
      </w:r>
    </w:p>
    <w:p w14:paraId="6212E7AA" w14:textId="3580BC55" w:rsidR="00E91FBD" w:rsidRPr="00D17D9E" w:rsidRDefault="00E91FBD" w:rsidP="00E91FBD">
      <w:pPr>
        <w:pStyle w:val="ql-center-displayed-equation"/>
        <w:shd w:val="clear" w:color="auto" w:fill="FFFFFF"/>
        <w:spacing w:before="0" w:beforeAutospacing="0" w:after="450" w:afterAutospacing="0" w:line="1305" w:lineRule="atLeast"/>
        <w:rPr>
          <w:rFonts w:asciiTheme="majorBidi" w:hAnsiTheme="majorBidi" w:cstheme="majorBidi"/>
          <w:color w:val="333333"/>
          <w:sz w:val="30"/>
          <w:szCs w:val="30"/>
        </w:rPr>
      </w:pPr>
      <w:bookmarkStart w:id="40" w:name="id1153283765"/>
      <w:bookmarkEnd w:id="40"/>
      <w:r w:rsidRPr="00D17D9E">
        <w:rPr>
          <w:rStyle w:val="ql-right-eqno"/>
          <w:rFonts w:asciiTheme="majorBidi" w:hAnsiTheme="majorBidi" w:cstheme="majorBidi"/>
          <w:color w:val="333333"/>
          <w:sz w:val="33"/>
          <w:szCs w:val="33"/>
        </w:rPr>
        <w:t>(2)</w:t>
      </w:r>
      <w:r w:rsidRPr="00D17D9E">
        <w:rPr>
          <w:rStyle w:val="ql-left-eqno"/>
          <w:rFonts w:asciiTheme="majorBidi" w:hAnsiTheme="majorBidi" w:cstheme="majorBidi"/>
          <w:color w:val="333333"/>
          <w:sz w:val="33"/>
          <w:szCs w:val="33"/>
        </w:rPr>
        <w:t> </w:t>
      </w:r>
      <w:r w:rsidRPr="00D17D9E">
        <w:rPr>
          <w:rFonts w:asciiTheme="majorBidi" w:hAnsiTheme="majorBidi" w:cstheme="majorBidi"/>
          <w:noProof/>
          <w:color w:val="333333"/>
          <w:sz w:val="30"/>
          <w:szCs w:val="30"/>
        </w:rPr>
        <w:drawing>
          <wp:inline distT="0" distB="0" distL="0" distR="0" wp14:anchorId="6FBEA5D0" wp14:editId="3F658A8B">
            <wp:extent cx="2419350" cy="828675"/>
            <wp:effectExtent l="0" t="0" r="0" b="0"/>
            <wp:docPr id="46" name="Picture 46" descr="\begin{align*} \begin{bmatrix} X \\ Y \\ Z \end{bmatrix} =  \begin{bmatrix} r_{00} &amp; r_{01} &amp; r_{02} &amp; t_{x}\\  r_{10} &amp; r_{11} &amp; r_{12} &amp; t_{y}\\  r_{20} &amp; r_{21} &amp; r_{22} &amp; t_{z}\\  \end{bmatrix} \begin{bmatrix}U \\ V \\ W \\ 1 \end{bmatrix} \end{alig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begin{align*} \begin{bmatrix} X \\ Y \\ Z \end{bmatrix} =  \begin{bmatrix} r_{00} &amp; r_{01} &amp; r_{02} &amp; t_{x}\\  r_{10} &amp; r_{11} &amp; r_{12} &amp; t_{y}\\  r_{20} &amp; r_{21} &amp; r_{22} &amp; t_{z}\\  \end{bmatrix} \begin{bmatrix}U \\ V \\ W \\ 1 \end{bmatrix} \end{align*}"/>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19350" cy="828675"/>
                    </a:xfrm>
                    <a:prstGeom prst="rect">
                      <a:avLst/>
                    </a:prstGeom>
                    <a:noFill/>
                    <a:ln>
                      <a:noFill/>
                    </a:ln>
                  </pic:spPr>
                </pic:pic>
              </a:graphicData>
            </a:graphic>
          </wp:inline>
        </w:drawing>
      </w:r>
    </w:p>
    <w:p w14:paraId="0A4E5C1F" w14:textId="473052D3" w:rsidR="00E91FBD" w:rsidRPr="00D17D9E" w:rsidRDefault="00E91FBD" w:rsidP="00E91FBD">
      <w:pPr>
        <w:pStyle w:val="NormalWeb"/>
        <w:shd w:val="clear" w:color="auto" w:fill="FFFFFF"/>
        <w:spacing w:before="0" w:beforeAutospacing="0" w:after="450" w:afterAutospacing="0"/>
        <w:rPr>
          <w:rFonts w:asciiTheme="majorBidi" w:hAnsiTheme="majorBidi" w:cstheme="majorBidi"/>
          <w:color w:val="333333"/>
          <w:sz w:val="30"/>
          <w:szCs w:val="30"/>
        </w:rPr>
      </w:pPr>
      <w:r w:rsidRPr="00D17D9E">
        <w:rPr>
          <w:rFonts w:asciiTheme="majorBidi" w:hAnsiTheme="majorBidi" w:cstheme="majorBidi"/>
          <w:color w:val="333333"/>
          <w:sz w:val="30"/>
          <w:szCs w:val="30"/>
        </w:rPr>
        <w:t>If you have ever taken a Linear Algebra class, you will recognize that if we knew sufficient number of point correspondences (i.e. </w:t>
      </w:r>
      <w:r w:rsidRPr="00D17D9E">
        <w:rPr>
          <w:rFonts w:asciiTheme="majorBidi" w:hAnsiTheme="majorBidi" w:cstheme="majorBidi"/>
          <w:noProof/>
          <w:color w:val="333333"/>
          <w:sz w:val="30"/>
          <w:szCs w:val="30"/>
        </w:rPr>
        <w:drawing>
          <wp:inline distT="0" distB="0" distL="0" distR="0" wp14:anchorId="7FEC0C94" wp14:editId="21F98120">
            <wp:extent cx="638175" cy="171450"/>
            <wp:effectExtent l="0" t="0" r="0" b="0"/>
            <wp:docPr id="45" name="Picture 45" descr="(X, Y, 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X, Y, Z)"/>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8175" cy="171450"/>
                    </a:xfrm>
                    <a:prstGeom prst="rect">
                      <a:avLst/>
                    </a:prstGeom>
                    <a:noFill/>
                    <a:ln>
                      <a:noFill/>
                    </a:ln>
                  </pic:spPr>
                </pic:pic>
              </a:graphicData>
            </a:graphic>
          </wp:inline>
        </w:drawing>
      </w:r>
      <w:r w:rsidRPr="00D17D9E">
        <w:rPr>
          <w:rFonts w:asciiTheme="majorBidi" w:hAnsiTheme="majorBidi" w:cstheme="majorBidi"/>
          <w:color w:val="333333"/>
          <w:sz w:val="30"/>
          <w:szCs w:val="30"/>
        </w:rPr>
        <w:t> and </w:t>
      </w:r>
      <w:r w:rsidRPr="00D17D9E">
        <w:rPr>
          <w:rFonts w:asciiTheme="majorBidi" w:hAnsiTheme="majorBidi" w:cstheme="majorBidi"/>
          <w:noProof/>
          <w:color w:val="333333"/>
          <w:sz w:val="30"/>
          <w:szCs w:val="30"/>
        </w:rPr>
        <w:drawing>
          <wp:inline distT="0" distB="0" distL="0" distR="0" wp14:anchorId="1DAB78E3" wp14:editId="08F2ACE1">
            <wp:extent cx="666750" cy="171450"/>
            <wp:effectExtent l="0" t="0" r="0" b="0"/>
            <wp:docPr id="44" name="Picture 44" descr="(U, V, 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U, V, W)"/>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66750" cy="171450"/>
                    </a:xfrm>
                    <a:prstGeom prst="rect">
                      <a:avLst/>
                    </a:prstGeom>
                    <a:noFill/>
                    <a:ln>
                      <a:noFill/>
                    </a:ln>
                  </pic:spPr>
                </pic:pic>
              </a:graphicData>
            </a:graphic>
          </wp:inline>
        </w:drawing>
      </w:r>
      <w:r w:rsidRPr="00D17D9E">
        <w:rPr>
          <w:rFonts w:asciiTheme="majorBidi" w:hAnsiTheme="majorBidi" w:cstheme="majorBidi"/>
          <w:color w:val="333333"/>
          <w:sz w:val="30"/>
          <w:szCs w:val="30"/>
        </w:rPr>
        <w:t> ), the above is a linear system of equations where the </w:t>
      </w:r>
      <w:r w:rsidRPr="00D17D9E">
        <w:rPr>
          <w:rFonts w:asciiTheme="majorBidi" w:hAnsiTheme="majorBidi" w:cstheme="majorBidi"/>
          <w:noProof/>
          <w:color w:val="333333"/>
          <w:sz w:val="30"/>
          <w:szCs w:val="30"/>
        </w:rPr>
        <w:drawing>
          <wp:inline distT="0" distB="0" distL="0" distR="0" wp14:anchorId="56495E53" wp14:editId="16CCDCC7">
            <wp:extent cx="180975" cy="133350"/>
            <wp:effectExtent l="0" t="0" r="0" b="0"/>
            <wp:docPr id="43" name="Picture 43" descr="r_{i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r_{ij}"/>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80975" cy="133350"/>
                    </a:xfrm>
                    <a:prstGeom prst="rect">
                      <a:avLst/>
                    </a:prstGeom>
                    <a:noFill/>
                    <a:ln>
                      <a:noFill/>
                    </a:ln>
                  </pic:spPr>
                </pic:pic>
              </a:graphicData>
            </a:graphic>
          </wp:inline>
        </w:drawing>
      </w:r>
      <w:r w:rsidRPr="00D17D9E">
        <w:rPr>
          <w:rFonts w:asciiTheme="majorBidi" w:hAnsiTheme="majorBidi" w:cstheme="majorBidi"/>
          <w:color w:val="333333"/>
          <w:sz w:val="30"/>
          <w:szCs w:val="30"/>
        </w:rPr>
        <w:t> and </w:t>
      </w:r>
      <w:r w:rsidRPr="00D17D9E">
        <w:rPr>
          <w:rFonts w:asciiTheme="majorBidi" w:hAnsiTheme="majorBidi" w:cstheme="majorBidi"/>
          <w:noProof/>
          <w:color w:val="333333"/>
          <w:sz w:val="30"/>
          <w:szCs w:val="30"/>
        </w:rPr>
        <w:drawing>
          <wp:inline distT="0" distB="0" distL="0" distR="0" wp14:anchorId="57B48964" wp14:editId="02471B15">
            <wp:extent cx="676275" cy="190500"/>
            <wp:effectExtent l="0" t="0" r="0" b="0"/>
            <wp:docPr id="42" name="Picture 42" descr="(t_x, t_y, t_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t_x, t_y, t_z)"/>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76275" cy="190500"/>
                    </a:xfrm>
                    <a:prstGeom prst="rect">
                      <a:avLst/>
                    </a:prstGeom>
                    <a:noFill/>
                    <a:ln>
                      <a:noFill/>
                    </a:ln>
                  </pic:spPr>
                </pic:pic>
              </a:graphicData>
            </a:graphic>
          </wp:inline>
        </w:drawing>
      </w:r>
      <w:r w:rsidRPr="00D17D9E">
        <w:rPr>
          <w:rFonts w:asciiTheme="majorBidi" w:hAnsiTheme="majorBidi" w:cstheme="majorBidi"/>
          <w:color w:val="333333"/>
          <w:sz w:val="30"/>
          <w:szCs w:val="30"/>
        </w:rPr>
        <w:t> are unknowns and you can trivially solve for the unknowns.</w:t>
      </w:r>
    </w:p>
    <w:p w14:paraId="7B30D24C" w14:textId="77D9DEF0" w:rsidR="00E91FBD" w:rsidRPr="00D17D9E" w:rsidRDefault="00E91FBD" w:rsidP="00E91FBD">
      <w:pPr>
        <w:pStyle w:val="NormalWeb"/>
        <w:shd w:val="clear" w:color="auto" w:fill="FFFFFF"/>
        <w:spacing w:before="0" w:beforeAutospacing="0" w:after="450" w:afterAutospacing="0"/>
        <w:rPr>
          <w:rFonts w:asciiTheme="majorBidi" w:hAnsiTheme="majorBidi" w:cstheme="majorBidi"/>
          <w:color w:val="333333"/>
          <w:sz w:val="30"/>
          <w:szCs w:val="30"/>
        </w:rPr>
      </w:pPr>
      <w:r w:rsidRPr="00D17D9E">
        <w:rPr>
          <w:rFonts w:asciiTheme="majorBidi" w:hAnsiTheme="majorBidi" w:cstheme="majorBidi"/>
          <w:color w:val="333333"/>
          <w:sz w:val="30"/>
          <w:szCs w:val="30"/>
        </w:rPr>
        <w:t>As you will see in the next section, we know </w:t>
      </w:r>
      <w:r w:rsidRPr="00D17D9E">
        <w:rPr>
          <w:rFonts w:asciiTheme="majorBidi" w:hAnsiTheme="majorBidi" w:cstheme="majorBidi"/>
          <w:noProof/>
          <w:color w:val="333333"/>
          <w:sz w:val="30"/>
          <w:szCs w:val="30"/>
        </w:rPr>
        <w:drawing>
          <wp:inline distT="0" distB="0" distL="0" distR="0" wp14:anchorId="4407A91B" wp14:editId="34D8AFB7">
            <wp:extent cx="638175" cy="171450"/>
            <wp:effectExtent l="0" t="0" r="0" b="0"/>
            <wp:docPr id="41" name="Picture 41" descr="(X, Y, 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X, Y, Z)"/>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8175" cy="171450"/>
                    </a:xfrm>
                    <a:prstGeom prst="rect">
                      <a:avLst/>
                    </a:prstGeom>
                    <a:noFill/>
                    <a:ln>
                      <a:noFill/>
                    </a:ln>
                  </pic:spPr>
                </pic:pic>
              </a:graphicData>
            </a:graphic>
          </wp:inline>
        </w:drawing>
      </w:r>
      <w:r w:rsidRPr="00D17D9E">
        <w:rPr>
          <w:rFonts w:asciiTheme="majorBidi" w:hAnsiTheme="majorBidi" w:cstheme="majorBidi"/>
          <w:color w:val="333333"/>
          <w:sz w:val="30"/>
          <w:szCs w:val="30"/>
        </w:rPr>
        <w:t> only up to an unknown scale, and so we do not have a simple linear system.</w:t>
      </w:r>
    </w:p>
    <w:p w14:paraId="1B00A0ED" w14:textId="17750E18" w:rsidR="00E91FBD" w:rsidRDefault="00E91FBD" w:rsidP="009D2638">
      <w:r w:rsidRPr="00D17D9E">
        <w:t>Direct Linear Transform</w:t>
      </w:r>
      <w:r w:rsidR="009D2638">
        <w:t>:</w:t>
      </w:r>
    </w:p>
    <w:p w14:paraId="31F6AB29" w14:textId="77777777" w:rsidR="009D2638" w:rsidRPr="00D17D9E" w:rsidRDefault="009D2638" w:rsidP="009D2638">
      <w:pPr>
        <w:rPr>
          <w:sz w:val="27"/>
          <w:szCs w:val="27"/>
        </w:rPr>
      </w:pPr>
    </w:p>
    <w:p w14:paraId="022A6C8F" w14:textId="70F78813" w:rsidR="00E91FBD" w:rsidRPr="00D17D9E" w:rsidRDefault="00E91FBD" w:rsidP="00E91FBD">
      <w:pPr>
        <w:pStyle w:val="NormalWeb"/>
        <w:shd w:val="clear" w:color="auto" w:fill="FFFFFF"/>
        <w:spacing w:before="0" w:beforeAutospacing="0" w:after="450" w:afterAutospacing="0"/>
        <w:rPr>
          <w:rFonts w:asciiTheme="majorBidi" w:hAnsiTheme="majorBidi" w:cstheme="majorBidi"/>
          <w:color w:val="333333"/>
          <w:sz w:val="30"/>
          <w:szCs w:val="30"/>
        </w:rPr>
      </w:pPr>
      <w:r w:rsidRPr="00D17D9E">
        <w:rPr>
          <w:rFonts w:asciiTheme="majorBidi" w:hAnsiTheme="majorBidi" w:cstheme="majorBidi"/>
          <w:color w:val="333333"/>
          <w:sz w:val="30"/>
          <w:szCs w:val="30"/>
        </w:rPr>
        <w:t xml:space="preserve">We do know many points on the 3D model </w:t>
      </w:r>
      <w:r w:rsidRPr="00D17D9E">
        <w:rPr>
          <w:rFonts w:asciiTheme="majorBidi" w:hAnsiTheme="majorBidi" w:cstheme="majorBidi"/>
          <w:noProof/>
          <w:color w:val="333333"/>
          <w:sz w:val="30"/>
          <w:szCs w:val="30"/>
        </w:rPr>
        <w:drawing>
          <wp:inline distT="0" distB="0" distL="0" distR="0" wp14:anchorId="74EF3A3C" wp14:editId="26BFDD46">
            <wp:extent cx="666750" cy="171450"/>
            <wp:effectExtent l="0" t="0" r="0" b="0"/>
            <wp:docPr id="40" name="Picture 40" descr="(U, V, 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U, V, W)"/>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66750" cy="171450"/>
                    </a:xfrm>
                    <a:prstGeom prst="rect">
                      <a:avLst/>
                    </a:prstGeom>
                    <a:noFill/>
                    <a:ln>
                      <a:noFill/>
                    </a:ln>
                  </pic:spPr>
                </pic:pic>
              </a:graphicData>
            </a:graphic>
          </wp:inline>
        </w:drawing>
      </w:r>
      <w:r w:rsidRPr="00D17D9E">
        <w:rPr>
          <w:rFonts w:asciiTheme="majorBidi" w:hAnsiTheme="majorBidi" w:cstheme="majorBidi"/>
          <w:color w:val="333333"/>
          <w:sz w:val="30"/>
          <w:szCs w:val="30"/>
        </w:rPr>
        <w:t>, but we do not know </w:t>
      </w:r>
      <w:r w:rsidRPr="00D17D9E">
        <w:rPr>
          <w:rFonts w:asciiTheme="majorBidi" w:hAnsiTheme="majorBidi" w:cstheme="majorBidi"/>
          <w:noProof/>
          <w:color w:val="333333"/>
          <w:sz w:val="30"/>
          <w:szCs w:val="30"/>
        </w:rPr>
        <w:drawing>
          <wp:inline distT="0" distB="0" distL="0" distR="0" wp14:anchorId="189A104D" wp14:editId="624E2B1C">
            <wp:extent cx="638175" cy="171450"/>
            <wp:effectExtent l="0" t="0" r="0" b="0"/>
            <wp:docPr id="39" name="Picture 39" descr="(X, Y, 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X, Y, Z)"/>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8175" cy="171450"/>
                    </a:xfrm>
                    <a:prstGeom prst="rect">
                      <a:avLst/>
                    </a:prstGeom>
                    <a:noFill/>
                    <a:ln>
                      <a:noFill/>
                    </a:ln>
                  </pic:spPr>
                </pic:pic>
              </a:graphicData>
            </a:graphic>
          </wp:inline>
        </w:drawing>
      </w:r>
      <w:r w:rsidRPr="00D17D9E">
        <w:rPr>
          <w:rFonts w:asciiTheme="majorBidi" w:hAnsiTheme="majorBidi" w:cstheme="majorBidi"/>
          <w:color w:val="333333"/>
          <w:sz w:val="30"/>
          <w:szCs w:val="30"/>
        </w:rPr>
        <w:t>. We only know the location of the 2D points </w:t>
      </w:r>
      <w:r w:rsidRPr="00D17D9E">
        <w:rPr>
          <w:rFonts w:asciiTheme="majorBidi" w:hAnsiTheme="majorBidi" w:cstheme="majorBidi"/>
          <w:noProof/>
          <w:color w:val="333333"/>
          <w:sz w:val="30"/>
          <w:szCs w:val="30"/>
        </w:rPr>
        <w:drawing>
          <wp:inline distT="0" distB="0" distL="0" distR="0" wp14:anchorId="6970213A" wp14:editId="6C646723">
            <wp:extent cx="371475" cy="171450"/>
            <wp:effectExtent l="0" t="0" r="0" b="0"/>
            <wp:docPr id="38" name="Picture 38" descr="(x, 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x, y)"/>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71475" cy="171450"/>
                    </a:xfrm>
                    <a:prstGeom prst="rect">
                      <a:avLst/>
                    </a:prstGeom>
                    <a:noFill/>
                    <a:ln>
                      <a:noFill/>
                    </a:ln>
                  </pic:spPr>
                </pic:pic>
              </a:graphicData>
            </a:graphic>
          </wp:inline>
        </w:drawing>
      </w:r>
      <w:r w:rsidRPr="00D17D9E">
        <w:rPr>
          <w:rFonts w:asciiTheme="majorBidi" w:hAnsiTheme="majorBidi" w:cstheme="majorBidi"/>
          <w:color w:val="333333"/>
          <w:sz w:val="30"/>
          <w:szCs w:val="30"/>
        </w:rPr>
        <w:t>. In the absence of radial distortion, the coordinates </w:t>
      </w:r>
      <w:r w:rsidRPr="00D17D9E">
        <w:rPr>
          <w:rFonts w:asciiTheme="majorBidi" w:hAnsiTheme="majorBidi" w:cstheme="majorBidi"/>
          <w:noProof/>
          <w:color w:val="333333"/>
          <w:sz w:val="30"/>
          <w:szCs w:val="30"/>
        </w:rPr>
        <w:drawing>
          <wp:inline distT="0" distB="0" distL="0" distR="0" wp14:anchorId="0DB7A450" wp14:editId="3B9DA832">
            <wp:extent cx="371475" cy="171450"/>
            <wp:effectExtent l="0" t="0" r="0" b="0"/>
            <wp:docPr id="37" name="Picture 37" descr="(x, 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x, y)"/>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71475" cy="171450"/>
                    </a:xfrm>
                    <a:prstGeom prst="rect">
                      <a:avLst/>
                    </a:prstGeom>
                    <a:noFill/>
                    <a:ln>
                      <a:noFill/>
                    </a:ln>
                  </pic:spPr>
                </pic:pic>
              </a:graphicData>
            </a:graphic>
          </wp:inline>
        </w:drawing>
      </w:r>
      <w:r w:rsidRPr="00D17D9E">
        <w:rPr>
          <w:rFonts w:asciiTheme="majorBidi" w:hAnsiTheme="majorBidi" w:cstheme="majorBidi"/>
          <w:color w:val="333333"/>
          <w:sz w:val="30"/>
          <w:szCs w:val="30"/>
        </w:rPr>
        <w:t> of point </w:t>
      </w:r>
      <w:r w:rsidRPr="00D17D9E">
        <w:rPr>
          <w:rFonts w:asciiTheme="majorBidi" w:hAnsiTheme="majorBidi" w:cstheme="majorBidi"/>
          <w:noProof/>
          <w:color w:val="333333"/>
          <w:sz w:val="30"/>
          <w:szCs w:val="30"/>
        </w:rPr>
        <w:drawing>
          <wp:inline distT="0" distB="0" distL="0" distR="0" wp14:anchorId="5927364D" wp14:editId="7BBA53A7">
            <wp:extent cx="95250" cy="114300"/>
            <wp:effectExtent l="0" t="0" r="0" b="0"/>
            <wp:docPr id="36" name="Picture 36" descr="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p"/>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95250" cy="114300"/>
                    </a:xfrm>
                    <a:prstGeom prst="rect">
                      <a:avLst/>
                    </a:prstGeom>
                    <a:noFill/>
                    <a:ln>
                      <a:noFill/>
                    </a:ln>
                  </pic:spPr>
                </pic:pic>
              </a:graphicData>
            </a:graphic>
          </wp:inline>
        </w:drawing>
      </w:r>
      <w:r w:rsidRPr="00D17D9E">
        <w:rPr>
          <w:rFonts w:asciiTheme="majorBidi" w:hAnsiTheme="majorBidi" w:cstheme="majorBidi"/>
          <w:color w:val="333333"/>
          <w:sz w:val="30"/>
          <w:szCs w:val="30"/>
        </w:rPr>
        <w:t> in the image coordinates is given by</w:t>
      </w:r>
    </w:p>
    <w:p w14:paraId="30934FDD" w14:textId="792234AB" w:rsidR="00E91FBD" w:rsidRPr="00D17D9E" w:rsidRDefault="00E91FBD" w:rsidP="00E91FBD">
      <w:pPr>
        <w:pStyle w:val="ql-center-displayed-equation"/>
        <w:shd w:val="clear" w:color="auto" w:fill="FFFFFF"/>
        <w:spacing w:before="0" w:beforeAutospacing="0" w:after="450" w:afterAutospacing="0" w:line="975" w:lineRule="atLeast"/>
        <w:rPr>
          <w:rFonts w:asciiTheme="majorBidi" w:hAnsiTheme="majorBidi" w:cstheme="majorBidi"/>
          <w:color w:val="333333"/>
          <w:sz w:val="30"/>
          <w:szCs w:val="30"/>
        </w:rPr>
      </w:pPr>
      <w:bookmarkStart w:id="41" w:name="id1057387338"/>
      <w:bookmarkEnd w:id="41"/>
      <w:r w:rsidRPr="00D17D9E">
        <w:rPr>
          <w:rStyle w:val="ql-right-eqno"/>
          <w:rFonts w:asciiTheme="majorBidi" w:hAnsiTheme="majorBidi" w:cstheme="majorBidi"/>
          <w:color w:val="333333"/>
          <w:sz w:val="33"/>
          <w:szCs w:val="33"/>
        </w:rPr>
        <w:t>(3)</w:t>
      </w:r>
      <w:r w:rsidRPr="00D17D9E">
        <w:rPr>
          <w:rStyle w:val="ql-left-eqno"/>
          <w:rFonts w:asciiTheme="majorBidi" w:hAnsiTheme="majorBidi" w:cstheme="majorBidi"/>
          <w:color w:val="333333"/>
          <w:sz w:val="33"/>
          <w:szCs w:val="33"/>
        </w:rPr>
        <w:t> </w:t>
      </w:r>
      <w:r w:rsidRPr="00D17D9E">
        <w:rPr>
          <w:rFonts w:asciiTheme="majorBidi" w:hAnsiTheme="majorBidi" w:cstheme="majorBidi"/>
          <w:noProof/>
          <w:color w:val="333333"/>
          <w:sz w:val="30"/>
          <w:szCs w:val="30"/>
        </w:rPr>
        <w:drawing>
          <wp:inline distT="0" distB="0" distL="0" distR="0" wp14:anchorId="505B0C60" wp14:editId="2B6FBFEA">
            <wp:extent cx="1981200" cy="619125"/>
            <wp:effectExtent l="0" t="0" r="0" b="0"/>
            <wp:docPr id="35" name="Picture 35" descr="\begin{align*} \begin{bmatrix} x \\ y \\ 1 \end{bmatrix} &amp;=  s \begin{bmatrix} f_x &amp; 0 &amp; c_x \\ 0 &amp; f_y &amp; c_y \\ 0 &amp; 0 &amp; 1 \end{bmatrix} \begin{bmatrix} X \\ Y \\ Z \end{bmatrix} \end{alig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begin{align*} \begin{bmatrix} x \\ y \\ 1 \end{bmatrix} &amp;=  s \begin{bmatrix} f_x &amp; 0 &amp; c_x \\ 0 &amp; f_y &amp; c_y \\ 0 &amp; 0 &amp; 1 \end{bmatrix} \begin{bmatrix} X \\ Y \\ Z \end{bmatrix} \end{align*}"/>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981200" cy="619125"/>
                    </a:xfrm>
                    <a:prstGeom prst="rect">
                      <a:avLst/>
                    </a:prstGeom>
                    <a:noFill/>
                    <a:ln>
                      <a:noFill/>
                    </a:ln>
                  </pic:spPr>
                </pic:pic>
              </a:graphicData>
            </a:graphic>
          </wp:inline>
        </w:drawing>
      </w:r>
    </w:p>
    <w:p w14:paraId="1E6BA7AF" w14:textId="6FADB279" w:rsidR="00E91FBD" w:rsidRPr="00D17D9E" w:rsidRDefault="00E91FBD" w:rsidP="009D2638">
      <w:pPr>
        <w:pStyle w:val="NormalWeb"/>
        <w:shd w:val="clear" w:color="auto" w:fill="FFFFFF"/>
        <w:spacing w:before="0" w:beforeAutospacing="0" w:after="450" w:afterAutospacing="0"/>
        <w:ind w:left="720"/>
        <w:rPr>
          <w:rFonts w:asciiTheme="majorBidi" w:hAnsiTheme="majorBidi" w:cstheme="majorBidi"/>
          <w:color w:val="333333"/>
          <w:sz w:val="30"/>
          <w:szCs w:val="30"/>
        </w:rPr>
      </w:pPr>
      <w:r w:rsidRPr="00D17D9E">
        <w:rPr>
          <w:rFonts w:asciiTheme="majorBidi" w:hAnsiTheme="majorBidi" w:cstheme="majorBidi"/>
          <w:color w:val="333333"/>
          <w:sz w:val="30"/>
          <w:szCs w:val="30"/>
        </w:rPr>
        <w:lastRenderedPageBreak/>
        <w:t>where, </w:t>
      </w:r>
      <w:r w:rsidRPr="00D17D9E">
        <w:rPr>
          <w:rFonts w:asciiTheme="majorBidi" w:hAnsiTheme="majorBidi" w:cstheme="majorBidi"/>
          <w:noProof/>
          <w:color w:val="333333"/>
          <w:sz w:val="30"/>
          <w:szCs w:val="30"/>
        </w:rPr>
        <w:drawing>
          <wp:inline distT="0" distB="0" distL="0" distR="0" wp14:anchorId="4FF6A800" wp14:editId="32FE1EAD">
            <wp:extent cx="161925" cy="152400"/>
            <wp:effectExtent l="0" t="0" r="0" b="0"/>
            <wp:docPr id="34" name="Picture 34" descr="f_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f_x"/>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61925" cy="152400"/>
                    </a:xfrm>
                    <a:prstGeom prst="rect">
                      <a:avLst/>
                    </a:prstGeom>
                    <a:noFill/>
                    <a:ln>
                      <a:noFill/>
                    </a:ln>
                  </pic:spPr>
                </pic:pic>
              </a:graphicData>
            </a:graphic>
          </wp:inline>
        </w:drawing>
      </w:r>
      <w:r w:rsidRPr="00D17D9E">
        <w:rPr>
          <w:rFonts w:asciiTheme="majorBidi" w:hAnsiTheme="majorBidi" w:cstheme="majorBidi"/>
          <w:color w:val="333333"/>
          <w:sz w:val="30"/>
          <w:szCs w:val="30"/>
        </w:rPr>
        <w:t> and </w:t>
      </w:r>
      <w:r w:rsidRPr="00D17D9E">
        <w:rPr>
          <w:rFonts w:asciiTheme="majorBidi" w:hAnsiTheme="majorBidi" w:cstheme="majorBidi"/>
          <w:noProof/>
          <w:color w:val="333333"/>
          <w:sz w:val="30"/>
          <w:szCs w:val="30"/>
        </w:rPr>
        <w:drawing>
          <wp:inline distT="0" distB="0" distL="0" distR="0" wp14:anchorId="4497DBC5" wp14:editId="5131DABF">
            <wp:extent cx="152400" cy="171450"/>
            <wp:effectExtent l="0" t="0" r="0" b="0"/>
            <wp:docPr id="33" name="Picture 33" descr="f_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f_y"/>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52400" cy="171450"/>
                    </a:xfrm>
                    <a:prstGeom prst="rect">
                      <a:avLst/>
                    </a:prstGeom>
                    <a:noFill/>
                    <a:ln>
                      <a:noFill/>
                    </a:ln>
                  </pic:spPr>
                </pic:pic>
              </a:graphicData>
            </a:graphic>
          </wp:inline>
        </w:drawing>
      </w:r>
      <w:r w:rsidRPr="00D17D9E">
        <w:rPr>
          <w:rFonts w:asciiTheme="majorBidi" w:hAnsiTheme="majorBidi" w:cstheme="majorBidi"/>
          <w:color w:val="333333"/>
          <w:sz w:val="30"/>
          <w:szCs w:val="30"/>
        </w:rPr>
        <w:t> are the focal lengths in the x and y directions, and </w:t>
      </w:r>
      <w:r w:rsidRPr="00D17D9E">
        <w:rPr>
          <w:rFonts w:asciiTheme="majorBidi" w:hAnsiTheme="majorBidi" w:cstheme="majorBidi"/>
          <w:noProof/>
          <w:color w:val="333333"/>
          <w:sz w:val="30"/>
          <w:szCs w:val="30"/>
        </w:rPr>
        <w:drawing>
          <wp:inline distT="0" distB="0" distL="0" distR="0" wp14:anchorId="10D6F142" wp14:editId="44ED7132">
            <wp:extent cx="495300" cy="190500"/>
            <wp:effectExtent l="0" t="0" r="0" b="0"/>
            <wp:docPr id="32" name="Picture 32" descr="(c_x, c_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c_x, c_y)"/>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95300" cy="190500"/>
                    </a:xfrm>
                    <a:prstGeom prst="rect">
                      <a:avLst/>
                    </a:prstGeom>
                    <a:noFill/>
                    <a:ln>
                      <a:noFill/>
                    </a:ln>
                  </pic:spPr>
                </pic:pic>
              </a:graphicData>
            </a:graphic>
          </wp:inline>
        </w:drawing>
      </w:r>
      <w:r w:rsidRPr="00D17D9E">
        <w:rPr>
          <w:rFonts w:asciiTheme="majorBidi" w:hAnsiTheme="majorBidi" w:cstheme="majorBidi"/>
          <w:color w:val="333333"/>
          <w:sz w:val="30"/>
          <w:szCs w:val="30"/>
        </w:rPr>
        <w:t> is the optical center. Things get slightly more complicated when radial distortion is involved and for the purpose of simplic</w:t>
      </w:r>
      <w:r w:rsidR="00144226">
        <w:rPr>
          <w:rFonts w:asciiTheme="majorBidi" w:hAnsiTheme="majorBidi" w:cstheme="majorBidi"/>
          <w:color w:val="333333"/>
          <w:sz w:val="30"/>
          <w:szCs w:val="30"/>
          <w:lang w:bidi="ar-EG"/>
        </w:rPr>
        <w:t>ty</w:t>
      </w:r>
      <w:r w:rsidRPr="00D17D9E">
        <w:rPr>
          <w:rFonts w:asciiTheme="majorBidi" w:hAnsiTheme="majorBidi" w:cstheme="majorBidi"/>
          <w:color w:val="333333"/>
          <w:sz w:val="30"/>
          <w:szCs w:val="30"/>
        </w:rPr>
        <w:t xml:space="preserve"> </w:t>
      </w:r>
      <w:r w:rsidR="00872D14">
        <w:rPr>
          <w:rFonts w:asciiTheme="majorBidi" w:hAnsiTheme="majorBidi" w:cstheme="majorBidi"/>
          <w:color w:val="333333"/>
          <w:sz w:val="30"/>
          <w:szCs w:val="30"/>
        </w:rPr>
        <w:t>we are</w:t>
      </w:r>
      <w:r w:rsidRPr="00D17D9E">
        <w:rPr>
          <w:rFonts w:asciiTheme="majorBidi" w:hAnsiTheme="majorBidi" w:cstheme="majorBidi"/>
          <w:color w:val="333333"/>
          <w:sz w:val="30"/>
          <w:szCs w:val="30"/>
        </w:rPr>
        <w:t xml:space="preserve"> leaving it out.</w:t>
      </w:r>
    </w:p>
    <w:p w14:paraId="230C9940" w14:textId="39514C9B" w:rsidR="00E91FBD" w:rsidRPr="00D17D9E" w:rsidRDefault="00E91FBD" w:rsidP="009D2638">
      <w:pPr>
        <w:pStyle w:val="NormalWeb"/>
        <w:shd w:val="clear" w:color="auto" w:fill="FFFFFF"/>
        <w:spacing w:before="0" w:beforeAutospacing="0" w:after="450" w:afterAutospacing="0"/>
        <w:ind w:left="720"/>
        <w:rPr>
          <w:rFonts w:asciiTheme="majorBidi" w:hAnsiTheme="majorBidi" w:cstheme="majorBidi"/>
          <w:color w:val="333333"/>
          <w:sz w:val="30"/>
          <w:szCs w:val="30"/>
        </w:rPr>
      </w:pPr>
      <w:r w:rsidRPr="00D17D9E">
        <w:rPr>
          <w:rFonts w:asciiTheme="majorBidi" w:hAnsiTheme="majorBidi" w:cstheme="majorBidi"/>
          <w:color w:val="333333"/>
          <w:sz w:val="30"/>
          <w:szCs w:val="30"/>
        </w:rPr>
        <w:t>What about that </w:t>
      </w:r>
      <w:r w:rsidRPr="00D17D9E">
        <w:rPr>
          <w:rFonts w:asciiTheme="majorBidi" w:hAnsiTheme="majorBidi" w:cstheme="majorBidi"/>
          <w:noProof/>
          <w:color w:val="333333"/>
          <w:sz w:val="30"/>
          <w:szCs w:val="30"/>
        </w:rPr>
        <w:drawing>
          <wp:inline distT="0" distB="0" distL="0" distR="0" wp14:anchorId="20F2188A" wp14:editId="77C2BCE3">
            <wp:extent cx="76200" cy="76200"/>
            <wp:effectExtent l="0" t="0" r="0" b="0"/>
            <wp:docPr id="31" name="Picture 31" desc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s"/>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76200" cy="76200"/>
                    </a:xfrm>
                    <a:prstGeom prst="rect">
                      <a:avLst/>
                    </a:prstGeom>
                    <a:noFill/>
                    <a:ln>
                      <a:noFill/>
                    </a:ln>
                  </pic:spPr>
                </pic:pic>
              </a:graphicData>
            </a:graphic>
          </wp:inline>
        </w:drawing>
      </w:r>
      <w:r w:rsidRPr="00D17D9E">
        <w:rPr>
          <w:rFonts w:asciiTheme="majorBidi" w:hAnsiTheme="majorBidi" w:cstheme="majorBidi"/>
          <w:color w:val="333333"/>
          <w:sz w:val="30"/>
          <w:szCs w:val="30"/>
        </w:rPr>
        <w:t xml:space="preserve"> in the equation? It is an unknown scale factor. It exists in the equation </w:t>
      </w:r>
      <w:r w:rsidR="00CC4C18" w:rsidRPr="00D17D9E">
        <w:rPr>
          <w:rFonts w:asciiTheme="majorBidi" w:hAnsiTheme="majorBidi" w:cstheme="majorBidi"/>
          <w:color w:val="333333"/>
          <w:sz w:val="30"/>
          <w:szCs w:val="30"/>
        </w:rPr>
        <w:t>since</w:t>
      </w:r>
      <w:r w:rsidRPr="00D17D9E">
        <w:rPr>
          <w:rFonts w:asciiTheme="majorBidi" w:hAnsiTheme="majorBidi" w:cstheme="majorBidi"/>
          <w:color w:val="333333"/>
          <w:sz w:val="30"/>
          <w:szCs w:val="30"/>
        </w:rPr>
        <w:t xml:space="preserve"> in any image we do not know the depth. If you join any point </w:t>
      </w:r>
      <w:r w:rsidRPr="00D17D9E">
        <w:rPr>
          <w:rFonts w:asciiTheme="majorBidi" w:hAnsiTheme="majorBidi" w:cstheme="majorBidi"/>
          <w:noProof/>
          <w:color w:val="333333"/>
          <w:sz w:val="30"/>
          <w:szCs w:val="30"/>
        </w:rPr>
        <w:drawing>
          <wp:inline distT="0" distB="0" distL="0" distR="0" wp14:anchorId="02A43C61" wp14:editId="7F7531BA">
            <wp:extent cx="133350" cy="114300"/>
            <wp:effectExtent l="0" t="0" r="0" b="0"/>
            <wp:docPr id="30" name="Picture 30" descr="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P"/>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33350" cy="114300"/>
                    </a:xfrm>
                    <a:prstGeom prst="rect">
                      <a:avLst/>
                    </a:prstGeom>
                    <a:noFill/>
                    <a:ln>
                      <a:noFill/>
                    </a:ln>
                  </pic:spPr>
                </pic:pic>
              </a:graphicData>
            </a:graphic>
          </wp:inline>
        </w:drawing>
      </w:r>
      <w:r w:rsidRPr="00D17D9E">
        <w:rPr>
          <w:rFonts w:asciiTheme="majorBidi" w:hAnsiTheme="majorBidi" w:cstheme="majorBidi"/>
          <w:color w:val="333333"/>
          <w:sz w:val="30"/>
          <w:szCs w:val="30"/>
        </w:rPr>
        <w:t> in 3D to the center </w:t>
      </w:r>
      <w:r w:rsidRPr="00D17D9E">
        <w:rPr>
          <w:rFonts w:asciiTheme="majorBidi" w:hAnsiTheme="majorBidi" w:cstheme="majorBidi"/>
          <w:noProof/>
          <w:color w:val="333333"/>
          <w:sz w:val="30"/>
          <w:szCs w:val="30"/>
        </w:rPr>
        <w:drawing>
          <wp:inline distT="0" distB="0" distL="0" distR="0" wp14:anchorId="71AD0B55" wp14:editId="45AAC5E3">
            <wp:extent cx="85725" cy="76200"/>
            <wp:effectExtent l="0" t="0" r="0" b="0"/>
            <wp:docPr id="29" name="Picture 29" desc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o"/>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85725" cy="76200"/>
                    </a:xfrm>
                    <a:prstGeom prst="rect">
                      <a:avLst/>
                    </a:prstGeom>
                    <a:noFill/>
                    <a:ln>
                      <a:noFill/>
                    </a:ln>
                  </pic:spPr>
                </pic:pic>
              </a:graphicData>
            </a:graphic>
          </wp:inline>
        </w:drawing>
      </w:r>
      <w:r w:rsidRPr="00D17D9E">
        <w:rPr>
          <w:rFonts w:asciiTheme="majorBidi" w:hAnsiTheme="majorBidi" w:cstheme="majorBidi"/>
          <w:color w:val="333333"/>
          <w:sz w:val="30"/>
          <w:szCs w:val="30"/>
        </w:rPr>
        <w:t> of the camera, the point </w:t>
      </w:r>
      <w:r w:rsidRPr="00D17D9E">
        <w:rPr>
          <w:rFonts w:asciiTheme="majorBidi" w:hAnsiTheme="majorBidi" w:cstheme="majorBidi"/>
          <w:noProof/>
          <w:color w:val="333333"/>
          <w:sz w:val="30"/>
          <w:szCs w:val="30"/>
        </w:rPr>
        <w:drawing>
          <wp:inline distT="0" distB="0" distL="0" distR="0" wp14:anchorId="1698C1A2" wp14:editId="4A4291EB">
            <wp:extent cx="95250" cy="114300"/>
            <wp:effectExtent l="0" t="0" r="0" b="0"/>
            <wp:docPr id="28" name="Picture 28" descr="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p"/>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95250" cy="114300"/>
                    </a:xfrm>
                    <a:prstGeom prst="rect">
                      <a:avLst/>
                    </a:prstGeom>
                    <a:noFill/>
                    <a:ln>
                      <a:noFill/>
                    </a:ln>
                  </pic:spPr>
                </pic:pic>
              </a:graphicData>
            </a:graphic>
          </wp:inline>
        </w:drawing>
      </w:r>
      <w:r w:rsidRPr="00D17D9E">
        <w:rPr>
          <w:rFonts w:asciiTheme="majorBidi" w:hAnsiTheme="majorBidi" w:cstheme="majorBidi"/>
          <w:color w:val="333333"/>
          <w:sz w:val="30"/>
          <w:szCs w:val="30"/>
        </w:rPr>
        <w:t>, where the ray intersects the image plane is the image of </w:t>
      </w:r>
      <w:r w:rsidRPr="00D17D9E">
        <w:rPr>
          <w:rFonts w:asciiTheme="majorBidi" w:hAnsiTheme="majorBidi" w:cstheme="majorBidi"/>
          <w:noProof/>
          <w:color w:val="333333"/>
          <w:sz w:val="30"/>
          <w:szCs w:val="30"/>
        </w:rPr>
        <w:drawing>
          <wp:inline distT="0" distB="0" distL="0" distR="0" wp14:anchorId="7D4910BB" wp14:editId="56C0BF23">
            <wp:extent cx="133350" cy="114300"/>
            <wp:effectExtent l="0" t="0" r="0" b="0"/>
            <wp:docPr id="27" name="Picture 27" descr="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P"/>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33350" cy="114300"/>
                    </a:xfrm>
                    <a:prstGeom prst="rect">
                      <a:avLst/>
                    </a:prstGeom>
                    <a:noFill/>
                    <a:ln>
                      <a:noFill/>
                    </a:ln>
                  </pic:spPr>
                </pic:pic>
              </a:graphicData>
            </a:graphic>
          </wp:inline>
        </w:drawing>
      </w:r>
      <w:r w:rsidRPr="00D17D9E">
        <w:rPr>
          <w:rFonts w:asciiTheme="majorBidi" w:hAnsiTheme="majorBidi" w:cstheme="majorBidi"/>
          <w:color w:val="333333"/>
          <w:sz w:val="30"/>
          <w:szCs w:val="30"/>
        </w:rPr>
        <w:t>. Note that all the points along the ray joining the center of the camera and point </w:t>
      </w:r>
      <w:r w:rsidRPr="00D17D9E">
        <w:rPr>
          <w:rFonts w:asciiTheme="majorBidi" w:hAnsiTheme="majorBidi" w:cstheme="majorBidi"/>
          <w:noProof/>
          <w:color w:val="333333"/>
          <w:sz w:val="30"/>
          <w:szCs w:val="30"/>
        </w:rPr>
        <w:drawing>
          <wp:inline distT="0" distB="0" distL="0" distR="0" wp14:anchorId="7713CE91" wp14:editId="19A954D2">
            <wp:extent cx="133350" cy="114300"/>
            <wp:effectExtent l="0" t="0" r="0" b="0"/>
            <wp:docPr id="26" name="Picture 26" descr="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P"/>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33350" cy="114300"/>
                    </a:xfrm>
                    <a:prstGeom prst="rect">
                      <a:avLst/>
                    </a:prstGeom>
                    <a:noFill/>
                    <a:ln>
                      <a:noFill/>
                    </a:ln>
                  </pic:spPr>
                </pic:pic>
              </a:graphicData>
            </a:graphic>
          </wp:inline>
        </w:drawing>
      </w:r>
      <w:r w:rsidRPr="00D17D9E">
        <w:rPr>
          <w:rFonts w:asciiTheme="majorBidi" w:hAnsiTheme="majorBidi" w:cstheme="majorBidi"/>
          <w:color w:val="333333"/>
          <w:sz w:val="30"/>
          <w:szCs w:val="30"/>
        </w:rPr>
        <w:t> produce the same image. In other words, using the above equation, you can only obtain </w:t>
      </w:r>
      <w:r w:rsidRPr="00D17D9E">
        <w:rPr>
          <w:rFonts w:asciiTheme="majorBidi" w:hAnsiTheme="majorBidi" w:cstheme="majorBidi"/>
          <w:noProof/>
          <w:color w:val="333333"/>
          <w:sz w:val="30"/>
          <w:szCs w:val="30"/>
        </w:rPr>
        <w:drawing>
          <wp:inline distT="0" distB="0" distL="0" distR="0" wp14:anchorId="4DE87B99" wp14:editId="32C7943C">
            <wp:extent cx="638175" cy="171450"/>
            <wp:effectExtent l="0" t="0" r="0" b="0"/>
            <wp:docPr id="25" name="Picture 25" descr="(X, Y, 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X, Y, Z)"/>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8175" cy="171450"/>
                    </a:xfrm>
                    <a:prstGeom prst="rect">
                      <a:avLst/>
                    </a:prstGeom>
                    <a:noFill/>
                    <a:ln>
                      <a:noFill/>
                    </a:ln>
                  </pic:spPr>
                </pic:pic>
              </a:graphicData>
            </a:graphic>
          </wp:inline>
        </w:drawing>
      </w:r>
      <w:r w:rsidRPr="00D17D9E">
        <w:rPr>
          <w:rFonts w:asciiTheme="majorBidi" w:hAnsiTheme="majorBidi" w:cstheme="majorBidi"/>
          <w:color w:val="333333"/>
          <w:sz w:val="30"/>
          <w:szCs w:val="30"/>
        </w:rPr>
        <w:t> up to a scale </w:t>
      </w:r>
      <w:r w:rsidRPr="00D17D9E">
        <w:rPr>
          <w:rFonts w:asciiTheme="majorBidi" w:hAnsiTheme="majorBidi" w:cstheme="majorBidi"/>
          <w:noProof/>
          <w:color w:val="333333"/>
          <w:sz w:val="30"/>
          <w:szCs w:val="30"/>
        </w:rPr>
        <w:drawing>
          <wp:inline distT="0" distB="0" distL="0" distR="0" wp14:anchorId="6ADA7E36" wp14:editId="10D5A523">
            <wp:extent cx="76200" cy="76200"/>
            <wp:effectExtent l="0" t="0" r="0" b="0"/>
            <wp:docPr id="24" name="Picture 24" desc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s"/>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76200" cy="76200"/>
                    </a:xfrm>
                    <a:prstGeom prst="rect">
                      <a:avLst/>
                    </a:prstGeom>
                    <a:noFill/>
                    <a:ln>
                      <a:noFill/>
                    </a:ln>
                  </pic:spPr>
                </pic:pic>
              </a:graphicData>
            </a:graphic>
          </wp:inline>
        </w:drawing>
      </w:r>
      <w:r w:rsidRPr="00D17D9E">
        <w:rPr>
          <w:rFonts w:asciiTheme="majorBidi" w:hAnsiTheme="majorBidi" w:cstheme="majorBidi"/>
          <w:color w:val="333333"/>
          <w:sz w:val="30"/>
          <w:szCs w:val="30"/>
        </w:rPr>
        <w:t>.</w:t>
      </w:r>
    </w:p>
    <w:p w14:paraId="355FFA54" w14:textId="77777777" w:rsidR="00E91FBD" w:rsidRPr="00D17D9E" w:rsidRDefault="00E91FBD" w:rsidP="009D2638">
      <w:pPr>
        <w:pStyle w:val="NormalWeb"/>
        <w:shd w:val="clear" w:color="auto" w:fill="FFFFFF"/>
        <w:spacing w:before="0" w:beforeAutospacing="0" w:after="450" w:afterAutospacing="0"/>
        <w:ind w:left="720"/>
        <w:rPr>
          <w:rFonts w:asciiTheme="majorBidi" w:hAnsiTheme="majorBidi" w:cstheme="majorBidi"/>
          <w:color w:val="333333"/>
          <w:sz w:val="30"/>
          <w:szCs w:val="30"/>
        </w:rPr>
      </w:pPr>
      <w:r w:rsidRPr="00D17D9E">
        <w:rPr>
          <w:rFonts w:asciiTheme="majorBidi" w:hAnsiTheme="majorBidi" w:cstheme="majorBidi"/>
          <w:color w:val="333333"/>
          <w:sz w:val="30"/>
          <w:szCs w:val="30"/>
        </w:rPr>
        <w:t>Now this messes up equation </w:t>
      </w:r>
      <w:hyperlink r:id="rId57" w:anchor="id1153283765" w:history="1">
        <w:r w:rsidRPr="00D17D9E">
          <w:rPr>
            <w:rStyle w:val="Hyperlink"/>
            <w:rFonts w:asciiTheme="majorBidi" w:hAnsiTheme="majorBidi" w:cstheme="majorBidi"/>
            <w:color w:val="303236"/>
            <w:sz w:val="30"/>
            <w:szCs w:val="30"/>
          </w:rPr>
          <w:t>2</w:t>
        </w:r>
      </w:hyperlink>
      <w:r w:rsidRPr="00D17D9E">
        <w:rPr>
          <w:rFonts w:asciiTheme="majorBidi" w:hAnsiTheme="majorBidi" w:cstheme="majorBidi"/>
          <w:color w:val="333333"/>
          <w:sz w:val="30"/>
          <w:szCs w:val="30"/>
        </w:rPr>
        <w:t> because it is no longer the nice linear equation we know how to solve. Our equation looks more like</w:t>
      </w:r>
    </w:p>
    <w:p w14:paraId="3E132655" w14:textId="00277377" w:rsidR="00E91FBD" w:rsidRPr="00D17D9E" w:rsidRDefault="00E91FBD" w:rsidP="009D2638">
      <w:pPr>
        <w:pStyle w:val="ql-center-displayed-equation"/>
        <w:shd w:val="clear" w:color="auto" w:fill="FFFFFF"/>
        <w:spacing w:before="0" w:beforeAutospacing="0" w:after="450" w:afterAutospacing="0" w:line="1305" w:lineRule="atLeast"/>
        <w:ind w:left="720"/>
        <w:rPr>
          <w:rFonts w:asciiTheme="majorBidi" w:hAnsiTheme="majorBidi" w:cstheme="majorBidi"/>
          <w:color w:val="333333"/>
          <w:sz w:val="30"/>
          <w:szCs w:val="30"/>
        </w:rPr>
      </w:pPr>
      <w:r w:rsidRPr="00D17D9E">
        <w:rPr>
          <w:rStyle w:val="ql-right-eqno"/>
          <w:rFonts w:asciiTheme="majorBidi" w:hAnsiTheme="majorBidi" w:cstheme="majorBidi"/>
          <w:color w:val="333333"/>
          <w:sz w:val="33"/>
          <w:szCs w:val="33"/>
        </w:rPr>
        <w:t>(4)</w:t>
      </w:r>
      <w:r w:rsidRPr="00D17D9E">
        <w:rPr>
          <w:rStyle w:val="ql-left-eqno"/>
          <w:rFonts w:asciiTheme="majorBidi" w:hAnsiTheme="majorBidi" w:cstheme="majorBidi"/>
          <w:color w:val="333333"/>
          <w:sz w:val="33"/>
          <w:szCs w:val="33"/>
        </w:rPr>
        <w:t> </w:t>
      </w:r>
      <w:r w:rsidRPr="00D17D9E">
        <w:rPr>
          <w:rFonts w:asciiTheme="majorBidi" w:hAnsiTheme="majorBidi" w:cstheme="majorBidi"/>
          <w:noProof/>
          <w:color w:val="333333"/>
          <w:sz w:val="30"/>
          <w:szCs w:val="30"/>
        </w:rPr>
        <w:drawing>
          <wp:inline distT="0" distB="0" distL="0" distR="0" wp14:anchorId="5B28D174" wp14:editId="57A8C201">
            <wp:extent cx="2581275" cy="828675"/>
            <wp:effectExtent l="0" t="0" r="0" b="0"/>
            <wp:docPr id="23" name="Picture 23" descr="\begin{align*} s \begin{bmatrix} X \\ Y \\ Z \end{bmatrix} =  \begin{bmatrix} r_{00} &amp; r_{01} &amp; r_{02} &amp; t_{x}\\  r_{10} &amp; r_{11} &amp; r_{12} &amp; t_{y}\\  r_{20} &amp; r_{21} &amp; r_{22} &amp; t_{z}\\  \end{bmatrix} \begin{bmatrix}U \\ V \\ W \\ 1 \end{bmatrix} \end{alig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begin{align*} s \begin{bmatrix} X \\ Y \\ Z \end{bmatrix} =  \begin{bmatrix} r_{00} &amp; r_{01} &amp; r_{02} &amp; t_{x}\\  r_{10} &amp; r_{11} &amp; r_{12} &amp; t_{y}\\  r_{20} &amp; r_{21} &amp; r_{22} &amp; t_{z}\\  \end{bmatrix} \begin{bmatrix}U \\ V \\ W \\ 1 \end{bmatrix} \end{align*}"/>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581275" cy="828675"/>
                    </a:xfrm>
                    <a:prstGeom prst="rect">
                      <a:avLst/>
                    </a:prstGeom>
                    <a:noFill/>
                    <a:ln>
                      <a:noFill/>
                    </a:ln>
                  </pic:spPr>
                </pic:pic>
              </a:graphicData>
            </a:graphic>
          </wp:inline>
        </w:drawing>
      </w:r>
    </w:p>
    <w:p w14:paraId="7FB25F18" w14:textId="0B8F7048" w:rsidR="00E91FBD" w:rsidRPr="00D17D9E" w:rsidRDefault="00E91FBD" w:rsidP="009D2638">
      <w:pPr>
        <w:pStyle w:val="NormalWeb"/>
        <w:shd w:val="clear" w:color="auto" w:fill="FFFFFF"/>
        <w:spacing w:before="0" w:beforeAutospacing="0" w:after="450" w:afterAutospacing="0"/>
        <w:ind w:left="720"/>
        <w:rPr>
          <w:rFonts w:asciiTheme="majorBidi" w:hAnsiTheme="majorBidi" w:cstheme="majorBidi"/>
          <w:color w:val="333333"/>
          <w:sz w:val="30"/>
          <w:szCs w:val="30"/>
        </w:rPr>
      </w:pPr>
      <w:r w:rsidRPr="00D17D9E">
        <w:rPr>
          <w:rFonts w:asciiTheme="majorBidi" w:hAnsiTheme="majorBidi" w:cstheme="majorBidi"/>
          <w:color w:val="333333"/>
          <w:sz w:val="30"/>
          <w:szCs w:val="30"/>
        </w:rPr>
        <w:t>Fortunately, the equation of the above form can be solved using some algebraic wizardry using a method called </w:t>
      </w:r>
      <w:hyperlink r:id="rId59" w:history="1">
        <w:r w:rsidRPr="00D17D9E">
          <w:rPr>
            <w:rStyle w:val="Hyperlink"/>
            <w:rFonts w:asciiTheme="majorBidi" w:hAnsiTheme="majorBidi" w:cstheme="majorBidi"/>
            <w:color w:val="303236"/>
            <w:sz w:val="30"/>
            <w:szCs w:val="30"/>
          </w:rPr>
          <w:t>Direct Linear Transform (DLT)</w:t>
        </w:r>
      </w:hyperlink>
      <w:r w:rsidRPr="00D17D9E">
        <w:rPr>
          <w:rFonts w:asciiTheme="majorBidi" w:hAnsiTheme="majorBidi" w:cstheme="majorBidi"/>
          <w:color w:val="333333"/>
          <w:sz w:val="30"/>
          <w:szCs w:val="30"/>
        </w:rPr>
        <w:t xml:space="preserve">. </w:t>
      </w:r>
      <w:r w:rsidR="00144226">
        <w:rPr>
          <w:rFonts w:asciiTheme="majorBidi" w:hAnsiTheme="majorBidi" w:cstheme="majorBidi"/>
          <w:color w:val="333333"/>
          <w:sz w:val="30"/>
          <w:szCs w:val="30"/>
        </w:rPr>
        <w:t>We</w:t>
      </w:r>
      <w:r w:rsidRPr="00D17D9E">
        <w:rPr>
          <w:rFonts w:asciiTheme="majorBidi" w:hAnsiTheme="majorBidi" w:cstheme="majorBidi"/>
          <w:color w:val="333333"/>
          <w:sz w:val="30"/>
          <w:szCs w:val="30"/>
        </w:rPr>
        <w:t xml:space="preserve"> can use DLT any time </w:t>
      </w:r>
      <w:r w:rsidR="00144226">
        <w:rPr>
          <w:rFonts w:asciiTheme="majorBidi" w:hAnsiTheme="majorBidi" w:cstheme="majorBidi"/>
          <w:color w:val="333333"/>
          <w:sz w:val="30"/>
          <w:szCs w:val="30"/>
        </w:rPr>
        <w:t>we</w:t>
      </w:r>
      <w:r w:rsidRPr="00D17D9E">
        <w:rPr>
          <w:rFonts w:asciiTheme="majorBidi" w:hAnsiTheme="majorBidi" w:cstheme="majorBidi"/>
          <w:color w:val="333333"/>
          <w:sz w:val="30"/>
          <w:szCs w:val="30"/>
        </w:rPr>
        <w:t xml:space="preserve"> find a problem where the equation is almost linear but is off by an unknown scale.</w:t>
      </w:r>
    </w:p>
    <w:p w14:paraId="13A3B69D" w14:textId="77777777" w:rsidR="00E91FBD" w:rsidRPr="00D17D9E" w:rsidRDefault="00E91FBD" w:rsidP="009D2638">
      <w:pPr>
        <w:pStyle w:val="NormalWeb"/>
        <w:shd w:val="clear" w:color="auto" w:fill="FFFFFF"/>
        <w:spacing w:before="0" w:beforeAutospacing="0" w:after="240" w:afterAutospacing="0"/>
        <w:ind w:left="720"/>
        <w:rPr>
          <w:rFonts w:asciiTheme="majorBidi" w:hAnsiTheme="majorBidi" w:cstheme="majorBidi"/>
          <w:color w:val="24292E"/>
        </w:rPr>
      </w:pPr>
    </w:p>
    <w:p w14:paraId="31BB49D5" w14:textId="77777777" w:rsidR="00144226" w:rsidRDefault="00144226" w:rsidP="00144226">
      <w:pPr>
        <w:ind w:left="720"/>
      </w:pPr>
    </w:p>
    <w:p w14:paraId="6501551D" w14:textId="77777777" w:rsidR="00144226" w:rsidRDefault="00144226" w:rsidP="00144226">
      <w:pPr>
        <w:ind w:left="720"/>
      </w:pPr>
    </w:p>
    <w:p w14:paraId="337ED0F1" w14:textId="77777777" w:rsidR="00144226" w:rsidRDefault="00144226" w:rsidP="00144226">
      <w:pPr>
        <w:ind w:left="720"/>
      </w:pPr>
    </w:p>
    <w:p w14:paraId="7FB94D19" w14:textId="77777777" w:rsidR="00144226" w:rsidRDefault="00144226" w:rsidP="00144226">
      <w:pPr>
        <w:ind w:left="720"/>
      </w:pPr>
    </w:p>
    <w:p w14:paraId="7678D348" w14:textId="77777777" w:rsidR="00144226" w:rsidRDefault="00144226" w:rsidP="00144226">
      <w:pPr>
        <w:ind w:left="720"/>
      </w:pPr>
    </w:p>
    <w:p w14:paraId="1CBF48F2" w14:textId="77777777" w:rsidR="00144226" w:rsidRDefault="00144226" w:rsidP="00144226">
      <w:pPr>
        <w:ind w:left="720"/>
      </w:pPr>
    </w:p>
    <w:p w14:paraId="4687873A" w14:textId="77777777" w:rsidR="00144226" w:rsidRDefault="00144226" w:rsidP="00144226">
      <w:pPr>
        <w:ind w:left="720"/>
      </w:pPr>
    </w:p>
    <w:p w14:paraId="4E4209EB" w14:textId="77777777" w:rsidR="00144226" w:rsidRDefault="00144226" w:rsidP="00144226">
      <w:pPr>
        <w:ind w:left="720"/>
      </w:pPr>
    </w:p>
    <w:p w14:paraId="71DE8BDB" w14:textId="62C7932B" w:rsidR="00F93AFF" w:rsidRPr="00D17D9E" w:rsidRDefault="00F93AFF" w:rsidP="00144226">
      <w:pPr>
        <w:ind w:left="720"/>
      </w:pPr>
      <w:r w:rsidRPr="00D17D9E">
        <w:lastRenderedPageBreak/>
        <w:t xml:space="preserve">However, please note that </w:t>
      </w:r>
      <w:r w:rsidR="00144226">
        <w:t>We</w:t>
      </w:r>
      <w:r w:rsidRPr="00D17D9E">
        <w:t xml:space="preserve"> have modified some part of the implementation to be compatible with my specific application, which includes:</w:t>
      </w:r>
    </w:p>
    <w:p w14:paraId="01A83B69" w14:textId="77777777" w:rsidR="00F93AFF" w:rsidRPr="00D17D9E" w:rsidRDefault="00F93AFF" w:rsidP="009D2638">
      <w:pPr>
        <w:numPr>
          <w:ilvl w:val="0"/>
          <w:numId w:val="18"/>
        </w:numPr>
        <w:shd w:val="clear" w:color="auto" w:fill="FFFFFF"/>
        <w:tabs>
          <w:tab w:val="clear" w:pos="720"/>
          <w:tab w:val="num" w:pos="1440"/>
        </w:tabs>
        <w:spacing w:before="100" w:beforeAutospacing="1" w:after="100" w:afterAutospacing="1"/>
        <w:ind w:left="1440"/>
        <w:rPr>
          <w:rFonts w:asciiTheme="majorBidi" w:hAnsiTheme="majorBidi" w:cstheme="majorBidi"/>
          <w:color w:val="24292E"/>
        </w:rPr>
      </w:pPr>
      <w:r w:rsidRPr="00D17D9E">
        <w:rPr>
          <w:rFonts w:asciiTheme="majorBidi" w:hAnsiTheme="majorBidi" w:cstheme="majorBidi"/>
          <w:color w:val="24292E"/>
        </w:rPr>
        <w:t>Rather than using the 5 </w:t>
      </w:r>
      <w:r w:rsidRPr="00D17D9E">
        <w:rPr>
          <w:rStyle w:val="Strong"/>
          <w:rFonts w:asciiTheme="majorBidi" w:hAnsiTheme="majorBidi" w:cstheme="majorBidi"/>
          <w:color w:val="24292E"/>
        </w:rPr>
        <w:t>feature points</w:t>
      </w:r>
      <w:r w:rsidRPr="00D17D9E">
        <w:rPr>
          <w:rFonts w:asciiTheme="majorBidi" w:hAnsiTheme="majorBidi" w:cstheme="majorBidi"/>
          <w:color w:val="24292E"/>
        </w:rPr>
        <w:t> mentioned in the blog, I choose another set of points since they are more stable than the original ones when the facial expressions become exaggerated</w:t>
      </w:r>
    </w:p>
    <w:p w14:paraId="2DFBDF85" w14:textId="77777777" w:rsidR="00F93AFF" w:rsidRPr="00D17D9E" w:rsidRDefault="00F93AFF" w:rsidP="009D2638">
      <w:pPr>
        <w:numPr>
          <w:ilvl w:val="0"/>
          <w:numId w:val="18"/>
        </w:numPr>
        <w:shd w:val="clear" w:color="auto" w:fill="FFFFFF"/>
        <w:tabs>
          <w:tab w:val="clear" w:pos="720"/>
          <w:tab w:val="num" w:pos="1440"/>
        </w:tabs>
        <w:spacing w:before="60" w:after="100" w:afterAutospacing="1"/>
        <w:ind w:left="1440"/>
        <w:rPr>
          <w:rFonts w:asciiTheme="majorBidi" w:hAnsiTheme="majorBidi" w:cstheme="majorBidi"/>
          <w:color w:val="24292E"/>
        </w:rPr>
      </w:pPr>
      <w:r w:rsidRPr="00D17D9E">
        <w:rPr>
          <w:rFonts w:asciiTheme="majorBidi" w:hAnsiTheme="majorBidi" w:cstheme="majorBidi"/>
          <w:color w:val="24292E"/>
        </w:rPr>
        <w:t>The rotation vector is converted to </w:t>
      </w:r>
      <w:r w:rsidRPr="00D17D9E">
        <w:rPr>
          <w:rStyle w:val="Strong"/>
          <w:rFonts w:asciiTheme="majorBidi" w:hAnsiTheme="majorBidi" w:cstheme="majorBidi"/>
          <w:color w:val="24292E"/>
        </w:rPr>
        <w:t>quaternions</w:t>
      </w:r>
      <w:r w:rsidRPr="00D17D9E">
        <w:rPr>
          <w:rFonts w:asciiTheme="majorBidi" w:hAnsiTheme="majorBidi" w:cstheme="majorBidi"/>
          <w:color w:val="24292E"/>
        </w:rPr>
        <w:t> to adapt to the Unity applications</w:t>
      </w:r>
    </w:p>
    <w:p w14:paraId="32BAC9E2" w14:textId="77777777" w:rsidR="00F93AFF" w:rsidRPr="00D17D9E" w:rsidRDefault="00F93AFF" w:rsidP="009D2638">
      <w:pPr>
        <w:numPr>
          <w:ilvl w:val="0"/>
          <w:numId w:val="18"/>
        </w:numPr>
        <w:shd w:val="clear" w:color="auto" w:fill="FFFFFF"/>
        <w:tabs>
          <w:tab w:val="clear" w:pos="720"/>
          <w:tab w:val="num" w:pos="1440"/>
        </w:tabs>
        <w:spacing w:before="60" w:after="100" w:afterAutospacing="1"/>
        <w:ind w:left="1440"/>
        <w:rPr>
          <w:rFonts w:asciiTheme="majorBidi" w:hAnsiTheme="majorBidi" w:cstheme="majorBidi"/>
          <w:color w:val="24292E"/>
        </w:rPr>
      </w:pPr>
      <w:r w:rsidRPr="00D17D9E">
        <w:rPr>
          <w:rFonts w:asciiTheme="majorBidi" w:hAnsiTheme="majorBidi" w:cstheme="majorBidi"/>
          <w:color w:val="24292E"/>
        </w:rPr>
        <w:t>The algorithm to solve PnP is set to </w:t>
      </w:r>
      <w:r w:rsidRPr="00D17D9E">
        <w:rPr>
          <w:rStyle w:val="Strong"/>
          <w:rFonts w:asciiTheme="majorBidi" w:hAnsiTheme="majorBidi" w:cstheme="majorBidi"/>
          <w:color w:val="24292E"/>
        </w:rPr>
        <w:t>DLS</w:t>
      </w:r>
      <w:r w:rsidRPr="00D17D9E">
        <w:rPr>
          <w:rFonts w:asciiTheme="majorBidi" w:hAnsiTheme="majorBidi" w:cstheme="majorBidi"/>
          <w:color w:val="24292E"/>
        </w:rPr>
        <w:t> rather than the default one</w:t>
      </w:r>
    </w:p>
    <w:p w14:paraId="42DFBCE7" w14:textId="2C2306D0" w:rsidR="00F93AFF" w:rsidRPr="00D17D9E" w:rsidRDefault="00F93AFF" w:rsidP="00941709">
      <w:pPr>
        <w:pStyle w:val="Heading3"/>
        <w:rPr>
          <w:rFonts w:asciiTheme="majorBidi" w:hAnsiTheme="majorBidi"/>
          <w:color w:val="24292E"/>
        </w:rPr>
      </w:pPr>
      <w:bookmarkStart w:id="42" w:name="_Toc48107710"/>
      <w:r w:rsidRPr="00D17D9E">
        <w:rPr>
          <w:rFonts w:asciiTheme="majorBidi" w:hAnsiTheme="majorBidi"/>
          <w:color w:val="24292E"/>
        </w:rPr>
        <w:t>4.1.</w:t>
      </w:r>
      <w:r w:rsidR="009C535A">
        <w:rPr>
          <w:rFonts w:asciiTheme="majorBidi" w:hAnsiTheme="majorBidi"/>
          <w:color w:val="24292E"/>
        </w:rPr>
        <w:t>4</w:t>
      </w:r>
      <w:r w:rsidRPr="00D17D9E">
        <w:rPr>
          <w:rFonts w:asciiTheme="majorBidi" w:hAnsiTheme="majorBidi"/>
          <w:color w:val="24292E"/>
        </w:rPr>
        <w:t xml:space="preserve"> </w:t>
      </w:r>
      <w:r w:rsidRPr="00941709">
        <w:rPr>
          <w:rStyle w:val="Heading3Char"/>
        </w:rPr>
        <w:t>Facial expression features extraction</w:t>
      </w:r>
      <w:bookmarkEnd w:id="42"/>
    </w:p>
    <w:p w14:paraId="1C5ECB4A" w14:textId="3848CA35" w:rsidR="00F93AFF" w:rsidRPr="00AF2D14" w:rsidRDefault="00F93AFF" w:rsidP="00941709">
      <w:pPr>
        <w:pStyle w:val="NormalWeb"/>
        <w:shd w:val="clear" w:color="auto" w:fill="FFFFFF"/>
        <w:spacing w:before="0" w:beforeAutospacing="0" w:after="240" w:afterAutospacing="0"/>
        <w:ind w:left="720"/>
        <w:rPr>
          <w:rFonts w:asciiTheme="majorBidi" w:hAnsiTheme="majorBidi" w:cstheme="majorBidi"/>
          <w:color w:val="24292E"/>
          <w:sz w:val="28"/>
          <w:szCs w:val="28"/>
        </w:rPr>
      </w:pPr>
      <w:r w:rsidRPr="00AF2D14">
        <w:rPr>
          <w:rFonts w:asciiTheme="majorBidi" w:hAnsiTheme="majorBidi" w:cstheme="majorBidi"/>
          <w:color w:val="24292E"/>
          <w:sz w:val="28"/>
          <w:szCs w:val="28"/>
        </w:rPr>
        <w:t>Several studies have been done to extract facial expression features from face landmarks. One of the mostly used feature for eye-blinking detection is called Eye-Aspect-Ratio</w:t>
      </w:r>
      <w:r w:rsidR="00AF2D14">
        <w:rPr>
          <w:rFonts w:asciiTheme="majorBidi" w:hAnsiTheme="majorBidi" w:cstheme="majorBidi"/>
          <w:color w:val="24292E"/>
          <w:sz w:val="28"/>
          <w:szCs w:val="28"/>
        </w:rPr>
        <w:t xml:space="preserve"> </w:t>
      </w:r>
      <w:r w:rsidRPr="00AF2D14">
        <w:rPr>
          <w:rFonts w:asciiTheme="majorBidi" w:hAnsiTheme="majorBidi" w:cstheme="majorBidi"/>
          <w:color w:val="24292E"/>
          <w:sz w:val="28"/>
          <w:szCs w:val="28"/>
        </w:rPr>
        <w:t>as shown below:</w:t>
      </w:r>
    </w:p>
    <w:p w14:paraId="595906A4" w14:textId="77777777" w:rsidR="001A23E2" w:rsidRDefault="00AF2D14" w:rsidP="001A23E2">
      <w:pPr>
        <w:pStyle w:val="NormalWeb"/>
        <w:keepNext/>
        <w:shd w:val="clear" w:color="auto" w:fill="FFFFFF"/>
        <w:spacing w:before="0" w:beforeAutospacing="0" w:after="240" w:afterAutospacing="0"/>
        <w:jc w:val="center"/>
      </w:pPr>
      <w:r w:rsidRPr="00AF2D14">
        <w:rPr>
          <w:noProof/>
          <w:sz w:val="28"/>
          <w:szCs w:val="28"/>
        </w:rPr>
        <w:drawing>
          <wp:inline distT="0" distB="0" distL="0" distR="0" wp14:anchorId="3ADD5F66" wp14:editId="757503BF">
            <wp:extent cx="6305550" cy="3626365"/>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309016" cy="3628358"/>
                    </a:xfrm>
                    <a:prstGeom prst="rect">
                      <a:avLst/>
                    </a:prstGeom>
                    <a:noFill/>
                    <a:ln>
                      <a:noFill/>
                    </a:ln>
                  </pic:spPr>
                </pic:pic>
              </a:graphicData>
            </a:graphic>
          </wp:inline>
        </w:drawing>
      </w:r>
    </w:p>
    <w:p w14:paraId="33FAC618" w14:textId="6CA146E6" w:rsidR="001A23E2" w:rsidRPr="001A23E2" w:rsidRDefault="001A23E2" w:rsidP="001A23E2">
      <w:pPr>
        <w:pStyle w:val="Caption"/>
        <w:jc w:val="center"/>
      </w:pPr>
      <w:bookmarkStart w:id="43" w:name="_Toc48107729"/>
      <w:r>
        <w:t xml:space="preserve">Figure </w:t>
      </w:r>
      <w:fldSimple w:instr=" SEQ Figure \* ARABIC ">
        <w:r w:rsidR="003F3523">
          <w:rPr>
            <w:noProof/>
          </w:rPr>
          <w:t>10</w:t>
        </w:r>
      </w:fldSimple>
      <w:r>
        <w:t xml:space="preserve">. Eye Blinking </w:t>
      </w:r>
      <w:r w:rsidRPr="003F6D3B">
        <w:t>technique</w:t>
      </w:r>
      <w:bookmarkEnd w:id="43"/>
    </w:p>
    <w:p w14:paraId="7A590A11" w14:textId="77777777" w:rsidR="001A23E2" w:rsidRDefault="00B91D26" w:rsidP="001A23E2">
      <w:pPr>
        <w:pStyle w:val="NormalWeb"/>
        <w:keepNext/>
        <w:shd w:val="clear" w:color="auto" w:fill="FFFFFF"/>
        <w:spacing w:before="0" w:beforeAutospacing="0" w:after="240" w:afterAutospacing="0"/>
        <w:jc w:val="center"/>
      </w:pPr>
      <w:r w:rsidRPr="00AF2D14">
        <w:rPr>
          <w:rFonts w:asciiTheme="majorBidi" w:hAnsiTheme="majorBidi" w:cstheme="majorBidi"/>
          <w:noProof/>
          <w:color w:val="0366D6"/>
          <w:sz w:val="28"/>
          <w:szCs w:val="28"/>
        </w:rPr>
        <mc:AlternateContent>
          <mc:Choice Requires="wps">
            <w:drawing>
              <wp:inline distT="0" distB="0" distL="0" distR="0" wp14:anchorId="2FB02960" wp14:editId="53A17E36">
                <wp:extent cx="304800" cy="304800"/>
                <wp:effectExtent l="0" t="0" r="0" b="0"/>
                <wp:docPr id="81" name="AutoShape 169" descr="$$&#10;EAR = \frac{\Vert P_2 - P_6 \Vert + \Vert P_3 - P_5 \Vert}{2\Vert P_1 - P_4 \Vert}&#10;$$">
                  <a:hlinkClick xmlns:a="http://schemas.openxmlformats.org/drawingml/2006/main" r:id="rId61" tgtFrame="&quot;_blank&quot;"/>
                </wp:docPr>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DA81A56" id="AutoShape 169" o:spid="_x0000_s1026" alt="$$&#10;EAR = \frac{\Vert P_2 - P_6 \Vert + \Vert P_3 - P_5 \Vert}{2\Vert P_1 - P_4 \Vert}&#10;$$" href="https://github.com/TianxingWu/OpenVHead/blob/master/Formulas/4937d8a07708ff7402e96fab8af0e04a.svg" target="&quot;_blank&quot;"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" o:button="t" filled="f" stroked="f">
                <v:fill o:detectmouseclick="t"/>
                <o:lock v:ext="edit" aspectratio="t"/>
                <w10:anchorlock/>
              </v:rect>
            </w:pict>
          </mc:Fallback>
        </mc:AlternateContent>
      </w:r>
      <w:r w:rsidR="00AF2D14" w:rsidRPr="00AF2D14">
        <w:rPr>
          <w:noProof/>
          <w:sz w:val="28"/>
          <w:szCs w:val="28"/>
        </w:rPr>
        <w:t xml:space="preserve"> </w:t>
      </w:r>
      <w:r w:rsidR="00AF2D14" w:rsidRPr="00AF2D14">
        <w:rPr>
          <w:noProof/>
          <w:sz w:val="28"/>
          <w:szCs w:val="28"/>
        </w:rPr>
        <w:drawing>
          <wp:inline distT="0" distB="0" distL="0" distR="0" wp14:anchorId="66F1E685" wp14:editId="06CA7421">
            <wp:extent cx="3145155" cy="532786"/>
            <wp:effectExtent l="0" t="0" r="0" b="635"/>
            <wp:docPr id="120" name="Graphic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extLst>
                        <a:ext uri="{96DAC541-7B7A-43D3-8B79-37D633B846F1}">
                          <asvg:svgBlip xmlns:asvg="http://schemas.microsoft.com/office/drawing/2016/SVG/main" r:embed="rId63"/>
                        </a:ext>
                      </a:extLst>
                    </a:blip>
                    <a:stretch>
                      <a:fillRect/>
                    </a:stretch>
                  </pic:blipFill>
                  <pic:spPr>
                    <a:xfrm>
                      <a:off x="0" y="0"/>
                      <a:ext cx="3223789" cy="546107"/>
                    </a:xfrm>
                    <a:prstGeom prst="rect">
                      <a:avLst/>
                    </a:prstGeom>
                  </pic:spPr>
                </pic:pic>
              </a:graphicData>
            </a:graphic>
          </wp:inline>
        </w:drawing>
      </w:r>
    </w:p>
    <w:p w14:paraId="35239C45" w14:textId="6A1FBB6F" w:rsidR="00F93AFF" w:rsidRPr="00AF2D14" w:rsidRDefault="001A23E2" w:rsidP="001A23E2">
      <w:pPr>
        <w:pStyle w:val="Caption"/>
        <w:jc w:val="center"/>
        <w:rPr>
          <w:rFonts w:asciiTheme="majorBidi" w:hAnsiTheme="majorBidi" w:cstheme="majorBidi"/>
          <w:color w:val="24292E"/>
          <w:sz w:val="28"/>
          <w:szCs w:val="28"/>
        </w:rPr>
      </w:pPr>
      <w:bookmarkStart w:id="44" w:name="_Toc48107730"/>
      <w:r>
        <w:t xml:space="preserve">Figure </w:t>
      </w:r>
      <w:fldSimple w:instr=" SEQ Figure \* ARABIC ">
        <w:r w:rsidR="003F3523">
          <w:rPr>
            <w:noProof/>
          </w:rPr>
          <w:t>11</w:t>
        </w:r>
      </w:fldSimple>
      <w:r>
        <w:t xml:space="preserve">. Eq of Eye Blinking </w:t>
      </w:r>
      <w:r w:rsidRPr="006E2699">
        <w:t>technique</w:t>
      </w:r>
      <w:bookmarkEnd w:id="44"/>
    </w:p>
    <w:p w14:paraId="79367FEA" w14:textId="20A2A20F" w:rsidR="00941709" w:rsidRDefault="00F93AFF" w:rsidP="001A23E2">
      <w:pPr>
        <w:pStyle w:val="NormalWeb"/>
        <w:shd w:val="clear" w:color="auto" w:fill="FFFFFF"/>
        <w:spacing w:before="0" w:beforeAutospacing="0" w:after="240" w:afterAutospacing="0"/>
        <w:ind w:left="720"/>
        <w:rPr>
          <w:noProof/>
          <w:rtl/>
        </w:rPr>
      </w:pPr>
      <w:r w:rsidRPr="00AF2D14">
        <w:rPr>
          <w:rFonts w:asciiTheme="majorBidi" w:hAnsiTheme="majorBidi" w:cstheme="majorBidi"/>
          <w:color w:val="24292E"/>
          <w:sz w:val="28"/>
          <w:szCs w:val="28"/>
        </w:rPr>
        <w:lastRenderedPageBreak/>
        <w:t>This measure is quite simple and straight forward. However, it does not have good </w:t>
      </w:r>
      <w:r w:rsidRPr="00AF2D14">
        <w:rPr>
          <w:rStyle w:val="Strong"/>
          <w:rFonts w:asciiTheme="majorBidi" w:hAnsiTheme="majorBidi" w:cstheme="majorBidi"/>
          <w:color w:val="24292E"/>
          <w:sz w:val="28"/>
          <w:szCs w:val="28"/>
        </w:rPr>
        <w:t>rotational invariance</w:t>
      </w:r>
      <w:r w:rsidRPr="00AF2D14">
        <w:rPr>
          <w:rFonts w:asciiTheme="majorBidi" w:hAnsiTheme="majorBidi" w:cstheme="majorBidi"/>
          <w:color w:val="24292E"/>
          <w:sz w:val="28"/>
          <w:szCs w:val="28"/>
        </w:rPr>
        <w:t xml:space="preserve">, since the denominator would change a lot undesirably when the head shakes from one side to another. Thus, after a series of tests </w:t>
      </w:r>
      <w:r w:rsidR="00144226">
        <w:rPr>
          <w:rFonts w:asciiTheme="majorBidi" w:hAnsiTheme="majorBidi" w:cstheme="majorBidi"/>
          <w:color w:val="24292E"/>
          <w:sz w:val="28"/>
          <w:szCs w:val="28"/>
        </w:rPr>
        <w:t>We</w:t>
      </w:r>
      <w:r w:rsidRPr="00AF2D14">
        <w:rPr>
          <w:rFonts w:asciiTheme="majorBidi" w:hAnsiTheme="majorBidi" w:cstheme="majorBidi"/>
          <w:color w:val="24292E"/>
          <w:sz w:val="28"/>
          <w:szCs w:val="28"/>
        </w:rPr>
        <w:t xml:space="preserve"> construct a more robust measure for the eyes' </w:t>
      </w:r>
      <w:r w:rsidR="00CC4C18" w:rsidRPr="00AF2D14">
        <w:rPr>
          <w:rFonts w:asciiTheme="majorBidi" w:hAnsiTheme="majorBidi" w:cstheme="majorBidi"/>
          <w:color w:val="24292E"/>
          <w:sz w:val="28"/>
          <w:szCs w:val="28"/>
        </w:rPr>
        <w:t>openness and</w:t>
      </w:r>
      <w:r w:rsidRPr="00AF2D14">
        <w:rPr>
          <w:rFonts w:asciiTheme="majorBidi" w:hAnsiTheme="majorBidi" w:cstheme="majorBidi"/>
          <w:color w:val="24292E"/>
          <w:sz w:val="28"/>
          <w:szCs w:val="28"/>
        </w:rPr>
        <w:t xml:space="preserve"> construct similar measures to describe the shape of the mouth.</w:t>
      </w:r>
      <w:r w:rsidR="00941709" w:rsidRPr="00941709">
        <w:rPr>
          <w:noProof/>
        </w:rPr>
        <w:t xml:space="preserve"> </w:t>
      </w:r>
    </w:p>
    <w:p w14:paraId="185D1B43" w14:textId="77777777" w:rsidR="001A23E2" w:rsidRDefault="00941709" w:rsidP="001A23E2">
      <w:pPr>
        <w:pStyle w:val="NormalWeb"/>
        <w:keepNext/>
        <w:shd w:val="clear" w:color="auto" w:fill="FFFFFF"/>
        <w:spacing w:before="0" w:beforeAutospacing="0" w:after="240" w:afterAutospacing="0"/>
        <w:ind w:left="720"/>
      </w:pPr>
      <w:r>
        <w:rPr>
          <w:noProof/>
        </w:rPr>
        <w:drawing>
          <wp:inline distT="0" distB="0" distL="0" distR="0" wp14:anchorId="73BF930D" wp14:editId="4F5AA0CA">
            <wp:extent cx="5629275" cy="2202995"/>
            <wp:effectExtent l="0" t="0" r="0" b="698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633829" cy="2204777"/>
                    </a:xfrm>
                    <a:prstGeom prst="rect">
                      <a:avLst/>
                    </a:prstGeom>
                    <a:noFill/>
                    <a:ln>
                      <a:noFill/>
                    </a:ln>
                  </pic:spPr>
                </pic:pic>
              </a:graphicData>
            </a:graphic>
          </wp:inline>
        </w:drawing>
      </w:r>
    </w:p>
    <w:p w14:paraId="1AC36D8B" w14:textId="2C4FBA29" w:rsidR="00941709" w:rsidRPr="00941709" w:rsidRDefault="001A23E2" w:rsidP="001A23E2">
      <w:pPr>
        <w:pStyle w:val="Caption"/>
        <w:ind w:firstLine="720"/>
        <w:rPr>
          <w:noProof/>
          <w:color w:val="auto"/>
          <w:sz w:val="24"/>
          <w:szCs w:val="24"/>
        </w:rPr>
      </w:pPr>
      <w:bookmarkStart w:id="45" w:name="_Toc48107731"/>
      <w:r>
        <w:t xml:space="preserve">Figure </w:t>
      </w:r>
      <w:fldSimple w:instr=" SEQ Figure \* ARABIC ">
        <w:r w:rsidR="003F3523">
          <w:rPr>
            <w:noProof/>
          </w:rPr>
          <w:t>12</w:t>
        </w:r>
      </w:fldSimple>
      <w:r>
        <w:t xml:space="preserve">. </w:t>
      </w:r>
      <w:r w:rsidRPr="000A7081">
        <w:t>Aspect-Ratio</w:t>
      </w:r>
      <w:r>
        <w:rPr>
          <w:noProof/>
        </w:rPr>
        <w:t xml:space="preserve"> </w:t>
      </w:r>
      <w:r w:rsidRPr="000A7081">
        <w:rPr>
          <w:noProof/>
        </w:rPr>
        <w:t>rotational invariance</w:t>
      </w:r>
      <w:bookmarkEnd w:id="45"/>
    </w:p>
    <w:p w14:paraId="4C36726F" w14:textId="1B11E622" w:rsidR="00F93AFF" w:rsidRDefault="00F93AFF" w:rsidP="00F93AFF">
      <w:pPr>
        <w:pStyle w:val="NormalWeb"/>
        <w:shd w:val="clear" w:color="auto" w:fill="FFFFFF"/>
        <w:spacing w:before="0" w:beforeAutospacing="0" w:after="240" w:afterAutospacing="0"/>
        <w:jc w:val="center"/>
        <w:rPr>
          <w:rFonts w:asciiTheme="majorBidi" w:hAnsiTheme="majorBidi" w:cstheme="majorBidi"/>
          <w:color w:val="24292E"/>
        </w:rPr>
      </w:pPr>
    </w:p>
    <w:p w14:paraId="748FAD33" w14:textId="77777777" w:rsidR="001A23E2" w:rsidRDefault="00AF2D14" w:rsidP="001A23E2">
      <w:pPr>
        <w:pStyle w:val="NormalWeb"/>
        <w:keepNext/>
        <w:shd w:val="clear" w:color="auto" w:fill="FFFFFF"/>
        <w:spacing w:before="0" w:beforeAutospacing="0" w:after="240" w:afterAutospacing="0"/>
        <w:jc w:val="center"/>
      </w:pPr>
      <w:r>
        <w:rPr>
          <w:noProof/>
        </w:rPr>
        <w:drawing>
          <wp:inline distT="0" distB="0" distL="0" distR="0" wp14:anchorId="57E627AF" wp14:editId="2B85DDDB">
            <wp:extent cx="3276158" cy="3238500"/>
            <wp:effectExtent l="0" t="0" r="635" b="0"/>
            <wp:docPr id="118" name="Graphic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extLst>
                        <a:ext uri="{96DAC541-7B7A-43D3-8B79-37D633B846F1}">
                          <asvg:svgBlip xmlns:asvg="http://schemas.microsoft.com/office/drawing/2016/SVG/main" r:embed="rId66"/>
                        </a:ext>
                      </a:extLst>
                    </a:blip>
                    <a:stretch>
                      <a:fillRect/>
                    </a:stretch>
                  </pic:blipFill>
                  <pic:spPr>
                    <a:xfrm>
                      <a:off x="0" y="0"/>
                      <a:ext cx="3298070" cy="3260160"/>
                    </a:xfrm>
                    <a:prstGeom prst="rect">
                      <a:avLst/>
                    </a:prstGeom>
                  </pic:spPr>
                </pic:pic>
              </a:graphicData>
            </a:graphic>
          </wp:inline>
        </w:drawing>
      </w:r>
    </w:p>
    <w:p w14:paraId="5FD0E9E8" w14:textId="065428E0" w:rsidR="00F93AFF" w:rsidRPr="001A23E2" w:rsidRDefault="001A23E2" w:rsidP="001A23E2">
      <w:pPr>
        <w:pStyle w:val="Caption"/>
        <w:jc w:val="center"/>
      </w:pPr>
      <w:bookmarkStart w:id="46" w:name="_Toc48107732"/>
      <w:r>
        <w:t xml:space="preserve">Figure </w:t>
      </w:r>
      <w:fldSimple w:instr=" SEQ Figure \* ARABIC ">
        <w:r w:rsidR="003F3523">
          <w:rPr>
            <w:noProof/>
          </w:rPr>
          <w:t>13</w:t>
        </w:r>
      </w:fldSimple>
      <w:r>
        <w:t xml:space="preserve">. Eq of </w:t>
      </w:r>
      <w:r w:rsidRPr="00EE0080">
        <w:t>Aspect-Ratio rotational invariance</w:t>
      </w:r>
      <w:r w:rsidR="00B91D26" w:rsidRPr="00D17D9E">
        <w:rPr>
          <w:rFonts w:asciiTheme="majorBidi" w:hAnsiTheme="majorBidi" w:cstheme="majorBidi"/>
          <w:noProof/>
          <w:color w:val="0366D6"/>
        </w:rPr>
        <mc:AlternateContent>
          <mc:Choice Requires="wps">
            <w:drawing>
              <wp:inline distT="0" distB="0" distL="0" distR="0" wp14:anchorId="116E2A7D" wp14:editId="52362A19">
                <wp:extent cx="304800" cy="304800"/>
                <wp:effectExtent l="0" t="0" r="0" b="0"/>
                <wp:docPr id="80" name="AutoShape 170" descr="$$&#10;\begin{aligned}&#10;&amp; d_{ref} = \frac{d_{00} + d_{11}}{2} = \frac{\Vert P_{27} - P_8 \Vert + \Vert P_0 - P_{16} \Vert}{2} \\&#10;&amp; d_1 = \Vert P_{37} - P_{41} \Vert \\&#10;&amp; \vdots \\&#10;&amp; d_4 = \Vert P_{44} - P_{46} \Vert \\[1em]&#10;&amp; leftEyeWid = 6\times(\frac{d_1 + d_2}{2d_{ref}} - 0.02) \\&#10;&amp; rightEyeWid = 6\times(\frac{d_3 + d_4}{2d_{ref}} - 0.02) \\&#10;&amp; mouthWid = 1.27\times (\frac{d_5}{d_{ref}}-0.13) + 0.02 \\&#10;&amp; mouthLen = \frac{d_6}{d_{ref}}&#10;\end{aligned}&#10;$$">
                  <a:hlinkClick xmlns:a="http://schemas.openxmlformats.org/drawingml/2006/main" r:id="rId15" tgtFrame="&quot;_blank&quot;"/>
                </wp:docPr>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8801AD6" id="AutoShape 170" o:spid="_x0000_s1026" alt="$$&#10;\begin{aligned}&#10;&amp; d_{ref} = \frac{d_{00} + d_{11}}{2} = \frac{\Vert P_{27} - P_8 \Vert + \Vert P_0 - P_{16} \Vert}{2} \\&#10;&amp; d_1 = \Vert P_{37} - P_{41} \Vert \\&#10;&amp; \vdots \\&#10;&amp; d_4 = \Vert P_{44} - P_{46} \Vert \\[1em]&#10;&amp; leftEyeWid = 6\times(\frac{d_1 + d_2}{2d_{ref}} - 0.02) \\&#10;&amp; rightEyeWid = 6\times(\frac{d_3 + d_4}{2d_{ref}} - 0.02) \\&#10;&amp; mouthWid = 1.27\times (\frac{d_5}{d_{ref}}-0.13) + 0.02 \\&#10;&amp; mouthLen = \frac{d_6}{d_{ref}}&#10;\end{aligned}&#10;$$" href="https://github.com/TianxingWu/OpenVHead/blob/master/Formulas/c8a8ce65e9d41a49545800744f3f5388.svg" target="&quot;_blank&quot;"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" o:button="t" filled="f" stroked="f">
                <v:fill o:detectmouseclick="t"/>
                <o:lock v:ext="edit" aspectratio="t"/>
                <w10:anchorlock/>
              </v:rect>
            </w:pict>
          </mc:Fallback>
        </mc:AlternateContent>
      </w:r>
      <w:bookmarkEnd w:id="46"/>
    </w:p>
    <w:p w14:paraId="6CAA6476" w14:textId="77777777" w:rsidR="00F93AFF" w:rsidRPr="00144226" w:rsidRDefault="00F93AFF" w:rsidP="00F93AFF">
      <w:pPr>
        <w:pStyle w:val="NormalWeb"/>
        <w:shd w:val="clear" w:color="auto" w:fill="FFFFFF"/>
        <w:spacing w:before="0" w:beforeAutospacing="0" w:after="240" w:afterAutospacing="0"/>
        <w:rPr>
          <w:rFonts w:asciiTheme="majorBidi" w:hAnsiTheme="majorBidi" w:cstheme="majorBidi"/>
          <w:color w:val="24292E"/>
          <w:sz w:val="28"/>
          <w:szCs w:val="28"/>
        </w:rPr>
      </w:pPr>
      <w:r w:rsidRPr="00144226">
        <w:rPr>
          <w:rFonts w:asciiTheme="majorBidi" w:hAnsiTheme="majorBidi" w:cstheme="majorBidi"/>
          <w:color w:val="24292E"/>
          <w:sz w:val="28"/>
          <w:szCs w:val="28"/>
        </w:rPr>
        <w:t>The core idea is to define a reference distance which is insensitive to the rotation.</w:t>
      </w:r>
    </w:p>
    <w:p w14:paraId="5FDCF462" w14:textId="6785FFBD" w:rsidR="00F93AFF" w:rsidRPr="00D17D9E" w:rsidRDefault="00F93AFF" w:rsidP="00C80324">
      <w:pPr>
        <w:pStyle w:val="Heading2"/>
      </w:pPr>
      <w:bookmarkStart w:id="47" w:name="_Toc48107711"/>
      <w:r w:rsidRPr="00D17D9E">
        <w:lastRenderedPageBreak/>
        <w:t xml:space="preserve">4.2 </w:t>
      </w:r>
      <w:r w:rsidR="006B6AEF">
        <w:t>Motion Control Part</w:t>
      </w:r>
      <w:r w:rsidRPr="00D17D9E">
        <w:t xml:space="preserve"> (Unity C#)</w:t>
      </w:r>
      <w:bookmarkEnd w:id="47"/>
    </w:p>
    <w:p w14:paraId="3A9834A2" w14:textId="4CFCB234" w:rsidR="00F93AFF" w:rsidRPr="00941709" w:rsidRDefault="00F93AFF" w:rsidP="005729A8">
      <w:pPr>
        <w:pStyle w:val="NormalWeb"/>
        <w:shd w:val="clear" w:color="auto" w:fill="FFFFFF"/>
        <w:spacing w:before="0" w:beforeAutospacing="0" w:after="240" w:afterAutospacing="0"/>
        <w:ind w:left="720"/>
        <w:rPr>
          <w:rFonts w:asciiTheme="majorBidi" w:hAnsiTheme="majorBidi" w:cstheme="majorBidi"/>
          <w:color w:val="24292E"/>
          <w:sz w:val="28"/>
          <w:szCs w:val="28"/>
        </w:rPr>
      </w:pPr>
      <w:r w:rsidRPr="00941709">
        <w:rPr>
          <w:rFonts w:asciiTheme="majorBidi" w:hAnsiTheme="majorBidi" w:cstheme="majorBidi"/>
          <w:color w:val="24292E"/>
          <w:sz w:val="28"/>
          <w:szCs w:val="28"/>
        </w:rPr>
        <w:t>After the position, rotation and feature vectors are got at the Python front-end, they are then transferred to the C# back-end through socket, which is described in</w:t>
      </w:r>
      <w:r w:rsidR="00144226" w:rsidRPr="00941709">
        <w:rPr>
          <w:rFonts w:asciiTheme="majorBidi" w:hAnsiTheme="majorBidi" w:cstheme="majorBidi"/>
          <w:color w:val="24292E"/>
          <w:sz w:val="28"/>
          <w:szCs w:val="28"/>
        </w:rPr>
        <w:t xml:space="preserve"> section 4.3</w:t>
      </w:r>
      <w:r w:rsidRPr="00941709">
        <w:rPr>
          <w:rFonts w:asciiTheme="majorBidi" w:hAnsiTheme="majorBidi" w:cstheme="majorBidi"/>
          <w:color w:val="24292E"/>
          <w:sz w:val="28"/>
          <w:szCs w:val="28"/>
        </w:rPr>
        <w:t xml:space="preserve">. With this collection of information, several steps are taken here to </w:t>
      </w:r>
      <w:r w:rsidR="00CC4C18" w:rsidRPr="00941709">
        <w:rPr>
          <w:rFonts w:asciiTheme="majorBidi" w:hAnsiTheme="majorBidi" w:cstheme="majorBidi"/>
          <w:color w:val="24292E"/>
          <w:sz w:val="28"/>
          <w:szCs w:val="28"/>
        </w:rPr>
        <w:t>make</w:t>
      </w:r>
      <w:r w:rsidRPr="00941709">
        <w:rPr>
          <w:rFonts w:asciiTheme="majorBidi" w:hAnsiTheme="majorBidi" w:cstheme="majorBidi"/>
          <w:color w:val="24292E"/>
          <w:sz w:val="28"/>
          <w:szCs w:val="28"/>
        </w:rPr>
        <w:t xml:space="preserve"> the virtual character move up properly. The implementation details are slightly different between the two models. Most of time </w:t>
      </w:r>
      <w:r w:rsidR="00E73C06">
        <w:rPr>
          <w:rFonts w:asciiTheme="majorBidi" w:hAnsiTheme="majorBidi" w:cstheme="majorBidi"/>
          <w:color w:val="24292E"/>
          <w:sz w:val="28"/>
          <w:szCs w:val="28"/>
        </w:rPr>
        <w:t>we</w:t>
      </w:r>
      <w:r w:rsidRPr="00941709">
        <w:rPr>
          <w:rFonts w:asciiTheme="majorBidi" w:hAnsiTheme="majorBidi" w:cstheme="majorBidi"/>
          <w:color w:val="24292E"/>
          <w:sz w:val="28"/>
          <w:szCs w:val="28"/>
        </w:rPr>
        <w:t xml:space="preserve"> will only take the model 2 as the example because it has more generality.</w:t>
      </w:r>
    </w:p>
    <w:p w14:paraId="7C280D4E" w14:textId="77777777" w:rsidR="00F93AFF" w:rsidRPr="00941709" w:rsidRDefault="00F93AFF" w:rsidP="00711663">
      <w:pPr>
        <w:pStyle w:val="Heading3"/>
        <w:rPr>
          <w:rFonts w:asciiTheme="majorBidi" w:hAnsiTheme="majorBidi"/>
          <w:szCs w:val="28"/>
        </w:rPr>
      </w:pPr>
      <w:bookmarkStart w:id="48" w:name="_Toc48107712"/>
      <w:r w:rsidRPr="00941709">
        <w:rPr>
          <w:rFonts w:asciiTheme="majorBidi" w:hAnsiTheme="majorBidi"/>
          <w:szCs w:val="28"/>
        </w:rPr>
        <w:t>4.2.1 Pose control</w:t>
      </w:r>
      <w:bookmarkEnd w:id="48"/>
    </w:p>
    <w:p w14:paraId="27935D1A" w14:textId="1B6D85A8" w:rsidR="00F93AFF" w:rsidRPr="00941709" w:rsidRDefault="00F93AFF" w:rsidP="005729A8">
      <w:pPr>
        <w:pStyle w:val="NormalWeb"/>
        <w:shd w:val="clear" w:color="auto" w:fill="FFFFFF"/>
        <w:spacing w:before="0" w:beforeAutospacing="0" w:after="240" w:afterAutospacing="0"/>
        <w:ind w:left="720"/>
        <w:rPr>
          <w:rFonts w:asciiTheme="majorBidi" w:hAnsiTheme="majorBidi" w:cstheme="majorBidi"/>
          <w:color w:val="24292E"/>
          <w:sz w:val="28"/>
          <w:szCs w:val="28"/>
        </w:rPr>
      </w:pPr>
      <w:r w:rsidRPr="00941709">
        <w:rPr>
          <w:rFonts w:asciiTheme="majorBidi" w:hAnsiTheme="majorBidi" w:cstheme="majorBidi"/>
          <w:color w:val="24292E"/>
          <w:sz w:val="28"/>
          <w:szCs w:val="28"/>
        </w:rPr>
        <w:t xml:space="preserve">In fact, theoretically you can directly apply the estimated position vector and rotation quaternions to the model if you use something like model 1 (pure head). However, since </w:t>
      </w:r>
      <w:r w:rsidR="00941709">
        <w:rPr>
          <w:rFonts w:asciiTheme="majorBidi" w:hAnsiTheme="majorBidi" w:cstheme="majorBidi"/>
          <w:color w:val="24292E"/>
          <w:sz w:val="28"/>
          <w:szCs w:val="28"/>
        </w:rPr>
        <w:t>we</w:t>
      </w:r>
      <w:r w:rsidRPr="00941709">
        <w:rPr>
          <w:rFonts w:asciiTheme="majorBidi" w:hAnsiTheme="majorBidi" w:cstheme="majorBidi"/>
          <w:color w:val="24292E"/>
          <w:sz w:val="28"/>
          <w:szCs w:val="28"/>
        </w:rPr>
        <w:t xml:space="preserve"> have</w:t>
      </w:r>
      <w:r w:rsidR="00E73C06">
        <w:rPr>
          <w:rFonts w:asciiTheme="majorBidi" w:hAnsiTheme="majorBidi" w:cstheme="majorBidi"/>
          <w:color w:val="24292E"/>
          <w:sz w:val="28"/>
          <w:szCs w:val="28"/>
        </w:rPr>
        <w:t xml:space="preserve"> not</w:t>
      </w:r>
      <w:r w:rsidRPr="00941709">
        <w:rPr>
          <w:rFonts w:asciiTheme="majorBidi" w:hAnsiTheme="majorBidi" w:cstheme="majorBidi"/>
          <w:color w:val="24292E"/>
          <w:sz w:val="28"/>
          <w:szCs w:val="28"/>
        </w:rPr>
        <w:t xml:space="preserve"> implemented inverse kinematics to the more generalized model like model 2, for these models the position is fixed, which means you can only control the rotation of it.</w:t>
      </w:r>
    </w:p>
    <w:p w14:paraId="5B677A59" w14:textId="35C44BBD" w:rsidR="00F93AFF" w:rsidRPr="00941709" w:rsidRDefault="00F93AFF" w:rsidP="005729A8">
      <w:pPr>
        <w:pStyle w:val="NormalWeb"/>
        <w:shd w:val="clear" w:color="auto" w:fill="FFFFFF"/>
        <w:spacing w:before="0" w:beforeAutospacing="0" w:after="240" w:afterAutospacing="0"/>
        <w:ind w:left="720"/>
        <w:rPr>
          <w:rFonts w:asciiTheme="majorBidi" w:hAnsiTheme="majorBidi" w:cstheme="majorBidi"/>
          <w:color w:val="24292E"/>
          <w:sz w:val="28"/>
          <w:szCs w:val="28"/>
        </w:rPr>
      </w:pPr>
      <w:r w:rsidRPr="00941709">
        <w:rPr>
          <w:rFonts w:asciiTheme="majorBidi" w:hAnsiTheme="majorBidi" w:cstheme="majorBidi"/>
          <w:color w:val="24292E"/>
          <w:sz w:val="28"/>
          <w:szCs w:val="28"/>
        </w:rPr>
        <w:t>Furthermore, since the setting of world coordinate system are different in OpenCV and in Unity, a new, fixed </w:t>
      </w:r>
      <w:r w:rsidRPr="00941709">
        <w:rPr>
          <w:rStyle w:val="Strong"/>
          <w:rFonts w:asciiTheme="majorBidi" w:hAnsiTheme="majorBidi" w:cstheme="majorBidi"/>
          <w:color w:val="24292E"/>
          <w:sz w:val="28"/>
          <w:szCs w:val="28"/>
        </w:rPr>
        <w:t>rotation transformation</w:t>
      </w:r>
      <w:r w:rsidRPr="00941709">
        <w:rPr>
          <w:rFonts w:asciiTheme="majorBidi" w:hAnsiTheme="majorBidi" w:cstheme="majorBidi"/>
          <w:color w:val="24292E"/>
          <w:sz w:val="28"/>
          <w:szCs w:val="28"/>
        </w:rPr>
        <w:t> is applied to the quaternions.</w:t>
      </w:r>
    </w:p>
    <w:p w14:paraId="2BCD823F" w14:textId="77777777" w:rsidR="00F93AFF" w:rsidRPr="00941709" w:rsidRDefault="00F93AFF" w:rsidP="005729A8">
      <w:pPr>
        <w:pStyle w:val="NormalWeb"/>
        <w:shd w:val="clear" w:color="auto" w:fill="FFFFFF"/>
        <w:spacing w:before="0" w:beforeAutospacing="0" w:after="240" w:afterAutospacing="0"/>
        <w:ind w:left="720"/>
        <w:rPr>
          <w:rFonts w:asciiTheme="majorBidi" w:hAnsiTheme="majorBidi" w:cstheme="majorBidi"/>
          <w:color w:val="24292E"/>
          <w:sz w:val="28"/>
          <w:szCs w:val="28"/>
        </w:rPr>
      </w:pPr>
      <w:r w:rsidRPr="00941709">
        <w:rPr>
          <w:rFonts w:asciiTheme="majorBidi" w:hAnsiTheme="majorBidi" w:cstheme="majorBidi"/>
          <w:color w:val="24292E"/>
          <w:sz w:val="28"/>
          <w:szCs w:val="28"/>
        </w:rPr>
        <w:t>Before the computed quaternions are applied to the model, the four parameters are sent to a </w:t>
      </w:r>
      <w:r w:rsidRPr="00941709">
        <w:rPr>
          <w:rStyle w:val="Strong"/>
          <w:rFonts w:asciiTheme="majorBidi" w:hAnsiTheme="majorBidi" w:cstheme="majorBidi"/>
          <w:color w:val="24292E"/>
          <w:sz w:val="28"/>
          <w:szCs w:val="28"/>
        </w:rPr>
        <w:t>Kalman filter</w:t>
      </w:r>
      <w:r w:rsidRPr="00941709">
        <w:rPr>
          <w:rFonts w:asciiTheme="majorBidi" w:hAnsiTheme="majorBidi" w:cstheme="majorBidi"/>
          <w:color w:val="24292E"/>
          <w:sz w:val="28"/>
          <w:szCs w:val="28"/>
        </w:rPr>
        <w:t> again to ensure the smooth motion.</w:t>
      </w:r>
    </w:p>
    <w:p w14:paraId="060A8388" w14:textId="77777777" w:rsidR="00F93AFF" w:rsidRPr="00E73C06" w:rsidRDefault="00F93AFF" w:rsidP="00711663">
      <w:pPr>
        <w:pStyle w:val="Heading3"/>
        <w:rPr>
          <w:rFonts w:asciiTheme="majorBidi" w:hAnsiTheme="majorBidi"/>
          <w:szCs w:val="28"/>
        </w:rPr>
      </w:pPr>
      <w:bookmarkStart w:id="49" w:name="_Toc48107713"/>
      <w:r w:rsidRPr="00E73C06">
        <w:rPr>
          <w:rFonts w:asciiTheme="majorBidi" w:hAnsiTheme="majorBidi"/>
          <w:szCs w:val="28"/>
        </w:rPr>
        <w:t>4.2.2 Facial expression control</w:t>
      </w:r>
      <w:bookmarkEnd w:id="49"/>
    </w:p>
    <w:p w14:paraId="5C64A74F" w14:textId="77777777" w:rsidR="00F93AFF" w:rsidRPr="00E73C06" w:rsidRDefault="00F93AFF" w:rsidP="00711663">
      <w:pPr>
        <w:pStyle w:val="Heading4"/>
        <w:ind w:left="720" w:firstLine="720"/>
        <w:rPr>
          <w:rFonts w:asciiTheme="majorBidi" w:hAnsiTheme="majorBidi"/>
          <w:szCs w:val="28"/>
        </w:rPr>
      </w:pPr>
      <w:r w:rsidRPr="00E73C06">
        <w:rPr>
          <w:rFonts w:asciiTheme="majorBidi" w:hAnsiTheme="majorBidi"/>
          <w:szCs w:val="28"/>
        </w:rPr>
        <w:t>4.2.2.1. Dealing with noise</w:t>
      </w:r>
    </w:p>
    <w:p w14:paraId="1C7376AA" w14:textId="35859BEF" w:rsidR="00F93AFF" w:rsidRPr="00E73C06" w:rsidRDefault="00F93AFF" w:rsidP="005729A8">
      <w:pPr>
        <w:pStyle w:val="NormalWeb"/>
        <w:shd w:val="clear" w:color="auto" w:fill="FFFFFF"/>
        <w:spacing w:before="0" w:beforeAutospacing="0" w:after="240" w:afterAutospacing="0"/>
        <w:ind w:left="1440"/>
        <w:rPr>
          <w:rFonts w:asciiTheme="majorBidi" w:hAnsiTheme="majorBidi" w:cstheme="majorBidi"/>
          <w:color w:val="24292E"/>
          <w:sz w:val="28"/>
          <w:szCs w:val="28"/>
        </w:rPr>
      </w:pPr>
      <w:r w:rsidRPr="00E73C06">
        <w:rPr>
          <w:rFonts w:asciiTheme="majorBidi" w:hAnsiTheme="majorBidi" w:cstheme="majorBidi"/>
          <w:color w:val="24292E"/>
          <w:sz w:val="28"/>
          <w:szCs w:val="28"/>
        </w:rPr>
        <w:t>As is mentioned in </w:t>
      </w:r>
      <w:r w:rsidR="00E73C06" w:rsidRPr="00E73C06">
        <w:rPr>
          <w:rFonts w:asciiTheme="majorBidi" w:hAnsiTheme="majorBidi" w:cstheme="majorBidi"/>
          <w:sz w:val="28"/>
          <w:szCs w:val="28"/>
        </w:rPr>
        <w:t>4.1.1</w:t>
      </w:r>
      <w:r w:rsidRPr="00E73C06">
        <w:rPr>
          <w:rFonts w:asciiTheme="majorBidi" w:hAnsiTheme="majorBidi" w:cstheme="majorBidi"/>
          <w:color w:val="24292E"/>
          <w:sz w:val="28"/>
          <w:szCs w:val="28"/>
        </w:rPr>
        <w:t>, the landmarks used for facial expressions are un-filtered due to some considerations, as a result the measures we got here (</w:t>
      </w:r>
      <w:r w:rsidR="00E73C06" w:rsidRPr="00E73C06">
        <w:rPr>
          <w:noProof/>
          <w:sz w:val="28"/>
          <w:szCs w:val="28"/>
        </w:rPr>
        <w:t>left Eye</w:t>
      </w:r>
      <w:r w:rsidR="00E73C06">
        <w:rPr>
          <w:noProof/>
          <w:sz w:val="28"/>
          <w:szCs w:val="28"/>
        </w:rPr>
        <w:t xml:space="preserve"> </w:t>
      </w:r>
      <w:r w:rsidR="00E73C06" w:rsidRPr="00E73C06">
        <w:rPr>
          <w:noProof/>
          <w:sz w:val="28"/>
          <w:szCs w:val="28"/>
        </w:rPr>
        <w:t>W id</w:t>
      </w:r>
      <w:r w:rsidRPr="00E73C06">
        <w:rPr>
          <w:rFonts w:asciiTheme="majorBidi" w:hAnsiTheme="majorBidi" w:cstheme="majorBidi"/>
          <w:color w:val="24292E"/>
          <w:sz w:val="28"/>
          <w:szCs w:val="28"/>
        </w:rPr>
        <w:t>,</w:t>
      </w:r>
      <w:r w:rsidR="00E73C06">
        <w:rPr>
          <w:rFonts w:asciiTheme="majorBidi" w:hAnsiTheme="majorBidi" w:cstheme="majorBidi"/>
          <w:color w:val="24292E"/>
          <w:sz w:val="28"/>
          <w:szCs w:val="28"/>
        </w:rPr>
        <w:t xml:space="preserve"> right Eye W id</w:t>
      </w:r>
      <w:r w:rsidRPr="00E73C06">
        <w:rPr>
          <w:rFonts w:asciiTheme="majorBidi" w:hAnsiTheme="majorBidi" w:cstheme="majorBidi"/>
          <w:color w:val="24292E"/>
          <w:sz w:val="28"/>
          <w:szCs w:val="28"/>
        </w:rPr>
        <w:t>, </w:t>
      </w:r>
      <w:r w:rsidR="00E73C06">
        <w:rPr>
          <w:rFonts w:asciiTheme="majorBidi" w:hAnsiTheme="majorBidi" w:cstheme="majorBidi"/>
          <w:color w:val="24292E"/>
          <w:sz w:val="28"/>
          <w:szCs w:val="28"/>
        </w:rPr>
        <w:t>mouth W id</w:t>
      </w:r>
      <w:r w:rsidRPr="00E73C06">
        <w:rPr>
          <w:rFonts w:asciiTheme="majorBidi" w:hAnsiTheme="majorBidi" w:cstheme="majorBidi"/>
          <w:color w:val="24292E"/>
          <w:sz w:val="28"/>
          <w:szCs w:val="28"/>
        </w:rPr>
        <w:t xml:space="preserve">, etc.) are quite noisy. To solve this problem, </w:t>
      </w:r>
      <w:r w:rsidR="00E73C06">
        <w:rPr>
          <w:rFonts w:asciiTheme="majorBidi" w:hAnsiTheme="majorBidi" w:cstheme="majorBidi"/>
          <w:color w:val="24292E"/>
          <w:sz w:val="28"/>
          <w:szCs w:val="28"/>
        </w:rPr>
        <w:t>we</w:t>
      </w:r>
      <w:r w:rsidRPr="00E73C06">
        <w:rPr>
          <w:rFonts w:asciiTheme="majorBidi" w:hAnsiTheme="majorBidi" w:cstheme="majorBidi"/>
          <w:color w:val="24292E"/>
          <w:sz w:val="28"/>
          <w:szCs w:val="28"/>
        </w:rPr>
        <w:t xml:space="preserve"> think up an interesting method that turn it into a </w:t>
      </w:r>
      <w:r w:rsidRPr="00E73C06">
        <w:rPr>
          <w:rStyle w:val="Strong"/>
          <w:rFonts w:asciiTheme="majorBidi" w:hAnsiTheme="majorBidi" w:cstheme="majorBidi"/>
          <w:color w:val="24292E"/>
          <w:sz w:val="28"/>
          <w:szCs w:val="28"/>
        </w:rPr>
        <w:t>control problem</w:t>
      </w:r>
      <w:r w:rsidRPr="00E73C06">
        <w:rPr>
          <w:rFonts w:asciiTheme="majorBidi" w:hAnsiTheme="majorBidi" w:cstheme="majorBidi"/>
          <w:color w:val="24292E"/>
          <w:sz w:val="28"/>
          <w:szCs w:val="28"/>
        </w:rPr>
        <w:t>.</w:t>
      </w:r>
    </w:p>
    <w:p w14:paraId="149C1FFE" w14:textId="04A7B1F3" w:rsidR="00F93AFF" w:rsidRPr="00E73C06" w:rsidRDefault="00F93AFF" w:rsidP="005729A8">
      <w:pPr>
        <w:pStyle w:val="NormalWeb"/>
        <w:shd w:val="clear" w:color="auto" w:fill="FFFFFF"/>
        <w:spacing w:before="0" w:beforeAutospacing="0" w:after="240" w:afterAutospacing="0"/>
        <w:ind w:left="1440"/>
        <w:rPr>
          <w:rFonts w:asciiTheme="majorBidi" w:hAnsiTheme="majorBidi" w:cstheme="majorBidi"/>
          <w:color w:val="24292E"/>
          <w:sz w:val="28"/>
          <w:szCs w:val="28"/>
        </w:rPr>
      </w:pPr>
      <w:r w:rsidRPr="00E73C06">
        <w:rPr>
          <w:rFonts w:asciiTheme="majorBidi" w:hAnsiTheme="majorBidi" w:cstheme="majorBidi"/>
          <w:color w:val="24292E"/>
          <w:sz w:val="28"/>
          <w:szCs w:val="28"/>
        </w:rPr>
        <w:t xml:space="preserve">Specifically, </w:t>
      </w:r>
      <w:r w:rsidR="00E73C06">
        <w:rPr>
          <w:rFonts w:asciiTheme="majorBidi" w:hAnsiTheme="majorBidi" w:cstheme="majorBidi"/>
          <w:color w:val="24292E"/>
          <w:sz w:val="28"/>
          <w:szCs w:val="28"/>
        </w:rPr>
        <w:t>we</w:t>
      </w:r>
      <w:r w:rsidRPr="00E73C06">
        <w:rPr>
          <w:rFonts w:asciiTheme="majorBidi" w:hAnsiTheme="majorBidi" w:cstheme="majorBidi"/>
          <w:color w:val="24292E"/>
          <w:sz w:val="28"/>
          <w:szCs w:val="28"/>
        </w:rPr>
        <w:t xml:space="preserve"> take the </w:t>
      </w:r>
      <w:r w:rsidRPr="00E73C06">
        <w:rPr>
          <w:rStyle w:val="Strong"/>
          <w:rFonts w:asciiTheme="majorBidi" w:hAnsiTheme="majorBidi" w:cstheme="majorBidi"/>
          <w:color w:val="24292E"/>
          <w:sz w:val="28"/>
          <w:szCs w:val="28"/>
        </w:rPr>
        <w:t>input measure</w:t>
      </w:r>
      <w:r w:rsidRPr="00E73C06">
        <w:rPr>
          <w:rFonts w:asciiTheme="majorBidi" w:hAnsiTheme="majorBidi" w:cstheme="majorBidi"/>
          <w:color w:val="24292E"/>
          <w:sz w:val="28"/>
          <w:szCs w:val="28"/>
        </w:rPr>
        <w:t> as the </w:t>
      </w:r>
      <w:r w:rsidRPr="00E73C06">
        <w:rPr>
          <w:rStyle w:val="Strong"/>
          <w:rFonts w:asciiTheme="majorBidi" w:hAnsiTheme="majorBidi" w:cstheme="majorBidi"/>
          <w:color w:val="24292E"/>
          <w:sz w:val="28"/>
          <w:szCs w:val="28"/>
        </w:rPr>
        <w:t>desired position</w:t>
      </w:r>
      <w:r w:rsidRPr="00E73C06">
        <w:rPr>
          <w:rFonts w:asciiTheme="majorBidi" w:hAnsiTheme="majorBidi" w:cstheme="majorBidi"/>
          <w:color w:val="24292E"/>
          <w:sz w:val="28"/>
          <w:szCs w:val="28"/>
        </w:rPr>
        <w:t> of a </w:t>
      </w:r>
      <w:r w:rsidRPr="00E73C06">
        <w:rPr>
          <w:rStyle w:val="Strong"/>
          <w:rFonts w:asciiTheme="majorBidi" w:hAnsiTheme="majorBidi" w:cstheme="majorBidi"/>
          <w:color w:val="24292E"/>
          <w:sz w:val="28"/>
          <w:szCs w:val="28"/>
        </w:rPr>
        <w:t>mass</w:t>
      </w:r>
      <w:r w:rsidRPr="00E73C06">
        <w:rPr>
          <w:rFonts w:asciiTheme="majorBidi" w:hAnsiTheme="majorBidi" w:cstheme="majorBidi"/>
          <w:color w:val="24292E"/>
          <w:sz w:val="28"/>
          <w:szCs w:val="28"/>
        </w:rPr>
        <w:t>, and an </w:t>
      </w:r>
      <w:r w:rsidRPr="00E73C06">
        <w:rPr>
          <w:rStyle w:val="Strong"/>
          <w:rFonts w:asciiTheme="majorBidi" w:hAnsiTheme="majorBidi" w:cstheme="majorBidi"/>
          <w:color w:val="24292E"/>
          <w:sz w:val="28"/>
          <w:szCs w:val="28"/>
        </w:rPr>
        <w:t>input force</w:t>
      </w:r>
      <w:r w:rsidRPr="00E73C06">
        <w:rPr>
          <w:rFonts w:asciiTheme="majorBidi" w:hAnsiTheme="majorBidi" w:cstheme="majorBidi"/>
          <w:color w:val="24292E"/>
          <w:sz w:val="28"/>
          <w:szCs w:val="28"/>
        </w:rPr>
        <w:t> given by </w:t>
      </w:r>
      <w:r w:rsidRPr="00E73C06">
        <w:rPr>
          <w:rStyle w:val="Strong"/>
          <w:rFonts w:asciiTheme="majorBidi" w:hAnsiTheme="majorBidi" w:cstheme="majorBidi"/>
          <w:color w:val="24292E"/>
          <w:sz w:val="28"/>
          <w:szCs w:val="28"/>
        </w:rPr>
        <w:t>incomplete derivative PD control</w:t>
      </w:r>
      <w:r w:rsidRPr="00E73C06">
        <w:rPr>
          <w:rFonts w:asciiTheme="majorBidi" w:hAnsiTheme="majorBidi" w:cstheme="majorBidi"/>
          <w:color w:val="24292E"/>
          <w:sz w:val="28"/>
          <w:szCs w:val="28"/>
        </w:rPr>
        <w:t> is attached to the mass. Then the </w:t>
      </w:r>
      <w:r w:rsidRPr="00E73C06">
        <w:rPr>
          <w:rStyle w:val="Strong"/>
          <w:rFonts w:asciiTheme="majorBidi" w:hAnsiTheme="majorBidi" w:cstheme="majorBidi"/>
          <w:color w:val="24292E"/>
          <w:sz w:val="28"/>
          <w:szCs w:val="28"/>
        </w:rPr>
        <w:t>actual position</w:t>
      </w:r>
      <w:r w:rsidRPr="00E73C06">
        <w:rPr>
          <w:rFonts w:asciiTheme="majorBidi" w:hAnsiTheme="majorBidi" w:cstheme="majorBidi"/>
          <w:color w:val="24292E"/>
          <w:sz w:val="28"/>
          <w:szCs w:val="28"/>
        </w:rPr>
        <w:t> of the mass is used as the </w:t>
      </w:r>
      <w:r w:rsidRPr="00E73C06">
        <w:rPr>
          <w:rStyle w:val="Strong"/>
          <w:rFonts w:asciiTheme="majorBidi" w:hAnsiTheme="majorBidi" w:cstheme="majorBidi"/>
          <w:color w:val="24292E"/>
          <w:sz w:val="28"/>
          <w:szCs w:val="28"/>
        </w:rPr>
        <w:t>output measure</w:t>
      </w:r>
      <w:r w:rsidRPr="00E73C06">
        <w:rPr>
          <w:rFonts w:asciiTheme="majorBidi" w:hAnsiTheme="majorBidi" w:cstheme="majorBidi"/>
          <w:color w:val="24292E"/>
          <w:sz w:val="28"/>
          <w:szCs w:val="28"/>
        </w:rPr>
        <w:t>.</w:t>
      </w:r>
    </w:p>
    <w:p w14:paraId="44840AA5" w14:textId="5319DEDD" w:rsidR="00F93AFF" w:rsidRPr="00E73C06" w:rsidRDefault="00F93AFF" w:rsidP="005729A8">
      <w:pPr>
        <w:pStyle w:val="NormalWeb"/>
        <w:shd w:val="clear" w:color="auto" w:fill="FFFFFF"/>
        <w:spacing w:before="0" w:beforeAutospacing="0" w:after="240" w:afterAutospacing="0"/>
        <w:ind w:left="1440"/>
        <w:rPr>
          <w:rFonts w:asciiTheme="majorBidi" w:hAnsiTheme="majorBidi" w:cstheme="majorBidi"/>
          <w:color w:val="24292E"/>
          <w:sz w:val="28"/>
          <w:szCs w:val="28"/>
        </w:rPr>
      </w:pPr>
      <w:r w:rsidRPr="00E73C06">
        <w:rPr>
          <w:rFonts w:asciiTheme="majorBidi" w:hAnsiTheme="majorBidi" w:cstheme="majorBidi"/>
          <w:color w:val="24292E"/>
          <w:sz w:val="28"/>
          <w:szCs w:val="28"/>
        </w:rPr>
        <w:t xml:space="preserve">Speaking from another perspective, what </w:t>
      </w:r>
      <w:r w:rsidR="00E73C06">
        <w:rPr>
          <w:rFonts w:asciiTheme="majorBidi" w:hAnsiTheme="majorBidi" w:cstheme="majorBidi"/>
          <w:color w:val="24292E"/>
          <w:sz w:val="28"/>
          <w:szCs w:val="28"/>
        </w:rPr>
        <w:t>we ha</w:t>
      </w:r>
      <w:r w:rsidRPr="00E73C06">
        <w:rPr>
          <w:rFonts w:asciiTheme="majorBidi" w:hAnsiTheme="majorBidi" w:cstheme="majorBidi"/>
          <w:color w:val="24292E"/>
          <w:sz w:val="28"/>
          <w:szCs w:val="28"/>
        </w:rPr>
        <w:t xml:space="preserve">ve done is </w:t>
      </w:r>
      <w:r w:rsidR="00CC4C18" w:rsidRPr="00E73C06">
        <w:rPr>
          <w:rFonts w:asciiTheme="majorBidi" w:hAnsiTheme="majorBidi" w:cstheme="majorBidi"/>
          <w:color w:val="24292E"/>
          <w:sz w:val="28"/>
          <w:szCs w:val="28"/>
        </w:rPr>
        <w:t>constructing</w:t>
      </w:r>
      <w:r w:rsidRPr="00E73C06">
        <w:rPr>
          <w:rFonts w:asciiTheme="majorBidi" w:hAnsiTheme="majorBidi" w:cstheme="majorBidi"/>
          <w:color w:val="24292E"/>
          <w:sz w:val="28"/>
          <w:szCs w:val="28"/>
        </w:rPr>
        <w:t xml:space="preserve"> a </w:t>
      </w:r>
      <w:r w:rsidRPr="00E73C06">
        <w:rPr>
          <w:rStyle w:val="Strong"/>
          <w:rFonts w:asciiTheme="majorBidi" w:hAnsiTheme="majorBidi" w:cstheme="majorBidi"/>
          <w:color w:val="24292E"/>
          <w:sz w:val="28"/>
          <w:szCs w:val="28"/>
        </w:rPr>
        <w:t>second-order mass-spring-damper system</w:t>
      </w:r>
      <w:r w:rsidRPr="00E73C06">
        <w:rPr>
          <w:rFonts w:asciiTheme="majorBidi" w:hAnsiTheme="majorBidi" w:cstheme="majorBidi"/>
          <w:color w:val="24292E"/>
          <w:sz w:val="28"/>
          <w:szCs w:val="28"/>
        </w:rPr>
        <w:t> with a low pass filter to model this process.</w:t>
      </w:r>
    </w:p>
    <w:p w14:paraId="18993EB3" w14:textId="77777777" w:rsidR="00F93AFF" w:rsidRPr="00E73C06" w:rsidRDefault="00F93AFF" w:rsidP="00E73C06">
      <w:pPr>
        <w:pStyle w:val="NormalWeb"/>
        <w:shd w:val="clear" w:color="auto" w:fill="FFFFFF"/>
        <w:spacing w:before="0" w:beforeAutospacing="0" w:after="240" w:afterAutospacing="0"/>
        <w:ind w:left="720"/>
        <w:rPr>
          <w:rFonts w:asciiTheme="majorBidi" w:hAnsiTheme="majorBidi" w:cstheme="majorBidi"/>
          <w:color w:val="24292E"/>
          <w:sz w:val="28"/>
          <w:szCs w:val="28"/>
        </w:rPr>
      </w:pPr>
      <w:r w:rsidRPr="00E73C06">
        <w:rPr>
          <w:rFonts w:asciiTheme="majorBidi" w:hAnsiTheme="majorBidi" w:cstheme="majorBidi"/>
          <w:color w:val="24292E"/>
          <w:sz w:val="28"/>
          <w:szCs w:val="28"/>
        </w:rPr>
        <w:lastRenderedPageBreak/>
        <w:t>One of the test results is shown in the figure below. On the left is the original signal and on the right is the processed signal.</w:t>
      </w:r>
    </w:p>
    <w:p w14:paraId="735E9A16" w14:textId="77777777" w:rsidR="001A23E2" w:rsidRDefault="00AF2D14" w:rsidP="001A23E2">
      <w:pPr>
        <w:pStyle w:val="NormalWeb"/>
        <w:keepNext/>
        <w:shd w:val="clear" w:color="auto" w:fill="FFFFFF"/>
        <w:spacing w:before="0" w:beforeAutospacing="0" w:after="240" w:afterAutospacing="0"/>
        <w:jc w:val="center"/>
      </w:pPr>
      <w:r>
        <w:rPr>
          <w:noProof/>
        </w:rPr>
        <w:drawing>
          <wp:inline distT="0" distB="0" distL="0" distR="0" wp14:anchorId="26D3C69A" wp14:editId="740A590A">
            <wp:extent cx="5943600" cy="222885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43600" cy="2228850"/>
                    </a:xfrm>
                    <a:prstGeom prst="rect">
                      <a:avLst/>
                    </a:prstGeom>
                    <a:noFill/>
                    <a:ln>
                      <a:noFill/>
                    </a:ln>
                  </pic:spPr>
                </pic:pic>
              </a:graphicData>
            </a:graphic>
          </wp:inline>
        </w:drawing>
      </w:r>
    </w:p>
    <w:p w14:paraId="4A071BF0" w14:textId="23F0FBCE" w:rsidR="00F93AFF" w:rsidRPr="00D17D9E" w:rsidRDefault="001A23E2" w:rsidP="001A23E2">
      <w:pPr>
        <w:pStyle w:val="Caption"/>
        <w:jc w:val="center"/>
        <w:rPr>
          <w:rFonts w:asciiTheme="majorBidi" w:hAnsiTheme="majorBidi" w:cstheme="majorBidi"/>
          <w:color w:val="24292E"/>
        </w:rPr>
      </w:pPr>
      <w:bookmarkStart w:id="50" w:name="_Toc48107733"/>
      <w:r>
        <w:t xml:space="preserve">Figure </w:t>
      </w:r>
      <w:fldSimple w:instr=" SEQ Figure \* ARABIC ">
        <w:r w:rsidR="003F3523">
          <w:rPr>
            <w:noProof/>
          </w:rPr>
          <w:t>14</w:t>
        </w:r>
      </w:fldSimple>
      <w:r>
        <w:t xml:space="preserve"> non-processed vs processed signal</w:t>
      </w:r>
      <w:bookmarkEnd w:id="50"/>
    </w:p>
    <w:p w14:paraId="0DC7A7E6" w14:textId="77777777" w:rsidR="00F93AFF" w:rsidRPr="00E73C06" w:rsidRDefault="00F93AFF" w:rsidP="00F93AFF">
      <w:pPr>
        <w:pStyle w:val="NormalWeb"/>
        <w:shd w:val="clear" w:color="auto" w:fill="FFFFFF"/>
        <w:spacing w:before="0" w:beforeAutospacing="0" w:after="240" w:afterAutospacing="0"/>
        <w:rPr>
          <w:rFonts w:asciiTheme="majorBidi" w:hAnsiTheme="majorBidi" w:cstheme="majorBidi"/>
          <w:color w:val="24292E"/>
          <w:sz w:val="28"/>
          <w:szCs w:val="28"/>
        </w:rPr>
      </w:pPr>
      <w:r w:rsidRPr="00E73C06">
        <w:rPr>
          <w:rFonts w:asciiTheme="majorBidi" w:hAnsiTheme="majorBidi" w:cstheme="majorBidi"/>
          <w:color w:val="24292E"/>
          <w:sz w:val="28"/>
          <w:szCs w:val="28"/>
        </w:rPr>
        <w:t>The method can be divided into two steps.</w:t>
      </w:r>
    </w:p>
    <w:p w14:paraId="3F80D0A3" w14:textId="77777777" w:rsidR="00F93AFF" w:rsidRPr="00E73C06" w:rsidRDefault="00F93AFF" w:rsidP="00F93AFF">
      <w:pPr>
        <w:pStyle w:val="NormalWeb"/>
        <w:shd w:val="clear" w:color="auto" w:fill="FFFFFF"/>
        <w:spacing w:before="0" w:beforeAutospacing="0" w:after="240" w:afterAutospacing="0"/>
        <w:rPr>
          <w:rFonts w:asciiTheme="majorBidi" w:hAnsiTheme="majorBidi" w:cstheme="majorBidi"/>
          <w:color w:val="24292E"/>
          <w:sz w:val="28"/>
          <w:szCs w:val="28"/>
        </w:rPr>
      </w:pPr>
      <w:r w:rsidRPr="00E73C06">
        <w:rPr>
          <w:rStyle w:val="Strong"/>
          <w:rFonts w:asciiTheme="majorBidi" w:hAnsiTheme="majorBidi" w:cstheme="majorBidi"/>
          <w:color w:val="24292E"/>
          <w:sz w:val="28"/>
          <w:szCs w:val="28"/>
        </w:rPr>
        <w:t>Step 1. Model a dynamic system with Newton's law</w:t>
      </w:r>
    </w:p>
    <w:p w14:paraId="4BD0CBE4" w14:textId="43227B9C" w:rsidR="00F93AFF" w:rsidRPr="00E73C06" w:rsidRDefault="00F93AFF" w:rsidP="00F93AFF">
      <w:pPr>
        <w:pStyle w:val="HTMLPreformatted"/>
        <w:shd w:val="clear" w:color="auto" w:fill="F6F8FA"/>
        <w:rPr>
          <w:rStyle w:val="HTMLCode"/>
          <w:rFonts w:asciiTheme="majorBidi" w:hAnsiTheme="majorBidi" w:cstheme="majorBidi"/>
          <w:color w:val="24292E"/>
          <w:sz w:val="28"/>
          <w:szCs w:val="28"/>
          <w:bdr w:val="none" w:sz="0" w:space="0" w:color="auto" w:frame="1"/>
        </w:rPr>
      </w:pPr>
      <w:r w:rsidRPr="00E73C06">
        <w:rPr>
          <w:rStyle w:val="HTMLCode"/>
          <w:rFonts w:asciiTheme="majorBidi" w:hAnsiTheme="majorBidi" w:cstheme="majorBidi"/>
          <w:color w:val="24292E"/>
          <w:sz w:val="28"/>
          <w:szCs w:val="28"/>
          <w:bdr w:val="none" w:sz="0" w:space="0" w:color="auto" w:frame="1"/>
        </w:rPr>
        <w:t>a = F/M; // Update acceleration</w:t>
      </w:r>
    </w:p>
    <w:p w14:paraId="242AB908" w14:textId="77777777" w:rsidR="00F93AFF" w:rsidRPr="00E73C06" w:rsidRDefault="00F93AFF" w:rsidP="00F93AFF">
      <w:pPr>
        <w:pStyle w:val="HTMLPreformatted"/>
        <w:shd w:val="clear" w:color="auto" w:fill="F6F8FA"/>
        <w:rPr>
          <w:rStyle w:val="HTMLCode"/>
          <w:rFonts w:asciiTheme="majorBidi" w:hAnsiTheme="majorBidi" w:cstheme="majorBidi"/>
          <w:color w:val="24292E"/>
          <w:sz w:val="28"/>
          <w:szCs w:val="28"/>
          <w:bdr w:val="none" w:sz="0" w:space="0" w:color="auto" w:frame="1"/>
        </w:rPr>
      </w:pPr>
      <w:r w:rsidRPr="00E73C06">
        <w:rPr>
          <w:rStyle w:val="HTMLCode"/>
          <w:rFonts w:asciiTheme="majorBidi" w:hAnsiTheme="majorBidi" w:cstheme="majorBidi"/>
          <w:color w:val="24292E"/>
          <w:sz w:val="28"/>
          <w:szCs w:val="28"/>
          <w:bdr w:val="none" w:sz="0" w:space="0" w:color="auto" w:frame="1"/>
        </w:rPr>
        <w:t>v = v + a*T; // Update velocity</w:t>
      </w:r>
    </w:p>
    <w:p w14:paraId="16091B29" w14:textId="77777777" w:rsidR="00F93AFF" w:rsidRPr="00E73C06" w:rsidRDefault="00F93AFF" w:rsidP="00F93AFF">
      <w:pPr>
        <w:pStyle w:val="HTMLPreformatted"/>
        <w:shd w:val="clear" w:color="auto" w:fill="F6F8FA"/>
        <w:rPr>
          <w:rStyle w:val="HTMLCode"/>
          <w:rFonts w:asciiTheme="majorBidi" w:hAnsiTheme="majorBidi" w:cstheme="majorBidi"/>
          <w:color w:val="24292E"/>
          <w:sz w:val="28"/>
          <w:szCs w:val="28"/>
          <w:bdr w:val="none" w:sz="0" w:space="0" w:color="auto" w:frame="1"/>
        </w:rPr>
      </w:pPr>
      <w:r w:rsidRPr="00E73C06">
        <w:rPr>
          <w:rStyle w:val="HTMLCode"/>
          <w:rFonts w:asciiTheme="majorBidi" w:hAnsiTheme="majorBidi" w:cstheme="majorBidi"/>
          <w:color w:val="24292E"/>
          <w:sz w:val="28"/>
          <w:szCs w:val="28"/>
          <w:bdr w:val="none" w:sz="0" w:space="0" w:color="auto" w:frame="1"/>
        </w:rPr>
        <w:t>x = x + v*T; // Update position</w:t>
      </w:r>
    </w:p>
    <w:p w14:paraId="7663B0A9" w14:textId="77777777" w:rsidR="00F93AFF" w:rsidRPr="00E73C06" w:rsidRDefault="00F93AFF" w:rsidP="00F93AFF">
      <w:pPr>
        <w:pStyle w:val="NormalWeb"/>
        <w:shd w:val="clear" w:color="auto" w:fill="FFFFFF"/>
        <w:spacing w:before="0" w:beforeAutospacing="0" w:after="240" w:afterAutospacing="0"/>
        <w:rPr>
          <w:rFonts w:asciiTheme="majorBidi" w:hAnsiTheme="majorBidi" w:cstheme="majorBidi"/>
          <w:color w:val="24292E"/>
          <w:sz w:val="28"/>
          <w:szCs w:val="28"/>
        </w:rPr>
      </w:pPr>
      <w:r w:rsidRPr="00E73C06">
        <w:rPr>
          <w:rFonts w:asciiTheme="majorBidi" w:hAnsiTheme="majorBidi" w:cstheme="majorBidi"/>
          <w:color w:val="24292E"/>
          <w:sz w:val="28"/>
          <w:szCs w:val="28"/>
        </w:rPr>
        <w:t>Where </w:t>
      </w:r>
      <w:r w:rsidRPr="00E73C06">
        <w:rPr>
          <w:rStyle w:val="Strong"/>
          <w:rFonts w:asciiTheme="majorBidi" w:hAnsiTheme="majorBidi" w:cstheme="majorBidi"/>
          <w:color w:val="24292E"/>
          <w:sz w:val="28"/>
          <w:szCs w:val="28"/>
        </w:rPr>
        <w:t>T</w:t>
      </w:r>
      <w:r w:rsidRPr="00E73C06">
        <w:rPr>
          <w:rFonts w:asciiTheme="majorBidi" w:hAnsiTheme="majorBidi" w:cstheme="majorBidi"/>
          <w:color w:val="24292E"/>
          <w:sz w:val="28"/>
          <w:szCs w:val="28"/>
        </w:rPr>
        <w:t> is the time interval, which is set to 0.1 (s), and the mass </w:t>
      </w:r>
      <w:r w:rsidRPr="00E73C06">
        <w:rPr>
          <w:rStyle w:val="Strong"/>
          <w:rFonts w:asciiTheme="majorBidi" w:hAnsiTheme="majorBidi" w:cstheme="majorBidi"/>
          <w:color w:val="24292E"/>
          <w:sz w:val="28"/>
          <w:szCs w:val="28"/>
        </w:rPr>
        <w:t>M</w:t>
      </w:r>
      <w:r w:rsidRPr="00E73C06">
        <w:rPr>
          <w:rFonts w:asciiTheme="majorBidi" w:hAnsiTheme="majorBidi" w:cstheme="majorBidi"/>
          <w:color w:val="24292E"/>
          <w:sz w:val="28"/>
          <w:szCs w:val="28"/>
        </w:rPr>
        <w:t> is set to around 1-5 (kg). Note that these two parameters should be compatible with each other.</w:t>
      </w:r>
    </w:p>
    <w:p w14:paraId="697D2925" w14:textId="77777777" w:rsidR="00F93AFF" w:rsidRPr="00E73C06" w:rsidRDefault="00F93AFF" w:rsidP="00F93AFF">
      <w:pPr>
        <w:pStyle w:val="NormalWeb"/>
        <w:shd w:val="clear" w:color="auto" w:fill="FFFFFF"/>
        <w:spacing w:before="0" w:beforeAutospacing="0" w:after="240" w:afterAutospacing="0"/>
        <w:rPr>
          <w:rFonts w:asciiTheme="majorBidi" w:hAnsiTheme="majorBidi" w:cstheme="majorBidi"/>
          <w:color w:val="24292E"/>
          <w:sz w:val="28"/>
          <w:szCs w:val="28"/>
        </w:rPr>
      </w:pPr>
      <w:r w:rsidRPr="00E73C06">
        <w:rPr>
          <w:rStyle w:val="Strong"/>
          <w:rFonts w:asciiTheme="majorBidi" w:hAnsiTheme="majorBidi" w:cstheme="majorBidi"/>
          <w:color w:val="24292E"/>
          <w:sz w:val="28"/>
          <w:szCs w:val="28"/>
        </w:rPr>
        <w:t>Step 2. Apply incomplete derivative PD control</w:t>
      </w:r>
    </w:p>
    <w:p w14:paraId="01A0640F" w14:textId="77777777" w:rsidR="00F93AFF" w:rsidRPr="00E73C06" w:rsidRDefault="00F93AFF" w:rsidP="00F93AFF">
      <w:pPr>
        <w:pStyle w:val="NormalWeb"/>
        <w:shd w:val="clear" w:color="auto" w:fill="FFFFFF"/>
        <w:spacing w:before="0" w:beforeAutospacing="0" w:after="240" w:afterAutospacing="0"/>
        <w:rPr>
          <w:rFonts w:asciiTheme="majorBidi" w:hAnsiTheme="majorBidi" w:cstheme="majorBidi"/>
          <w:color w:val="24292E"/>
          <w:sz w:val="28"/>
          <w:szCs w:val="28"/>
        </w:rPr>
      </w:pPr>
      <w:r w:rsidRPr="00E73C06">
        <w:rPr>
          <w:rFonts w:asciiTheme="majorBidi" w:hAnsiTheme="majorBidi" w:cstheme="majorBidi"/>
          <w:color w:val="24292E"/>
          <w:sz w:val="28"/>
          <w:szCs w:val="28"/>
        </w:rPr>
        <w:t>After the input measure is passed to </w:t>
      </w:r>
      <w:r w:rsidRPr="00E73C06">
        <w:rPr>
          <w:rStyle w:val="Strong"/>
          <w:rFonts w:asciiTheme="majorBidi" w:hAnsiTheme="majorBidi" w:cstheme="majorBidi"/>
          <w:color w:val="24292E"/>
          <w:sz w:val="28"/>
          <w:szCs w:val="28"/>
        </w:rPr>
        <w:t>x_d</w:t>
      </w:r>
      <w:r w:rsidRPr="00E73C06">
        <w:rPr>
          <w:rFonts w:asciiTheme="majorBidi" w:hAnsiTheme="majorBidi" w:cstheme="majorBidi"/>
          <w:color w:val="24292E"/>
          <w:sz w:val="28"/>
          <w:szCs w:val="28"/>
        </w:rPr>
        <w:t>, run the following lines:</w:t>
      </w:r>
    </w:p>
    <w:p w14:paraId="012B5158" w14:textId="2A9ACD54" w:rsidR="00F93AFF" w:rsidRPr="00E73C06" w:rsidRDefault="00F93AFF" w:rsidP="00F93AFF">
      <w:pPr>
        <w:pStyle w:val="HTMLPreformatted"/>
        <w:shd w:val="clear" w:color="auto" w:fill="F6F8FA"/>
        <w:rPr>
          <w:rStyle w:val="HTMLCode"/>
          <w:rFonts w:asciiTheme="majorBidi" w:hAnsiTheme="majorBidi" w:cstheme="majorBidi"/>
          <w:color w:val="24292E"/>
          <w:sz w:val="28"/>
          <w:szCs w:val="28"/>
          <w:bdr w:val="none" w:sz="0" w:space="0" w:color="auto" w:frame="1"/>
        </w:rPr>
      </w:pPr>
      <w:r w:rsidRPr="00E73C06">
        <w:rPr>
          <w:rStyle w:val="HTMLCode"/>
          <w:rFonts w:asciiTheme="majorBidi" w:hAnsiTheme="majorBidi" w:cstheme="majorBidi"/>
          <w:color w:val="24292E"/>
          <w:sz w:val="28"/>
          <w:szCs w:val="28"/>
          <w:bdr w:val="none" w:sz="0" w:space="0" w:color="auto" w:frame="1"/>
        </w:rPr>
        <w:t xml:space="preserve">e = x_d - </w:t>
      </w:r>
      <w:r w:rsidR="00CC4C18" w:rsidRPr="00E73C06">
        <w:rPr>
          <w:rStyle w:val="HTMLCode"/>
          <w:rFonts w:asciiTheme="majorBidi" w:hAnsiTheme="majorBidi" w:cstheme="majorBidi"/>
          <w:color w:val="24292E"/>
          <w:sz w:val="28"/>
          <w:szCs w:val="28"/>
          <w:bdr w:val="none" w:sz="0" w:space="0" w:color="auto" w:frame="1"/>
        </w:rPr>
        <w:t>x; /</w:t>
      </w:r>
      <w:r w:rsidRPr="00E73C06">
        <w:rPr>
          <w:rStyle w:val="HTMLCode"/>
          <w:rFonts w:asciiTheme="majorBidi" w:hAnsiTheme="majorBidi" w:cstheme="majorBidi"/>
          <w:color w:val="24292E"/>
          <w:sz w:val="28"/>
          <w:szCs w:val="28"/>
          <w:bdr w:val="none" w:sz="0" w:space="0" w:color="auto" w:frame="1"/>
        </w:rPr>
        <w:t>/ Update error</w:t>
      </w:r>
    </w:p>
    <w:p w14:paraId="75DC51CB" w14:textId="77777777" w:rsidR="00F93AFF" w:rsidRPr="00E73C06" w:rsidRDefault="00F93AFF" w:rsidP="00F93AFF">
      <w:pPr>
        <w:pStyle w:val="HTMLPreformatted"/>
        <w:shd w:val="clear" w:color="auto" w:fill="F6F8FA"/>
        <w:rPr>
          <w:rStyle w:val="HTMLCode"/>
          <w:rFonts w:asciiTheme="majorBidi" w:hAnsiTheme="majorBidi" w:cstheme="majorBidi"/>
          <w:color w:val="24292E"/>
          <w:sz w:val="28"/>
          <w:szCs w:val="28"/>
          <w:bdr w:val="none" w:sz="0" w:space="0" w:color="auto" w:frame="1"/>
        </w:rPr>
      </w:pPr>
      <w:r w:rsidRPr="00E73C06">
        <w:rPr>
          <w:rStyle w:val="HTMLCode"/>
          <w:rFonts w:asciiTheme="majorBidi" w:hAnsiTheme="majorBidi" w:cstheme="majorBidi"/>
          <w:color w:val="24292E"/>
          <w:sz w:val="28"/>
          <w:szCs w:val="28"/>
          <w:bdr w:val="none" w:sz="0" w:space="0" w:color="auto" w:frame="1"/>
        </w:rPr>
        <w:t>de = (e - e_1)/T; // Compute the derivative of error</w:t>
      </w:r>
    </w:p>
    <w:p w14:paraId="203AC042" w14:textId="1A368DBA" w:rsidR="00F93AFF" w:rsidRPr="00E73C06" w:rsidRDefault="00F93AFF" w:rsidP="00F93AFF">
      <w:pPr>
        <w:pStyle w:val="HTMLPreformatted"/>
        <w:shd w:val="clear" w:color="auto" w:fill="F6F8FA"/>
        <w:rPr>
          <w:rStyle w:val="HTMLCode"/>
          <w:rFonts w:asciiTheme="majorBidi" w:hAnsiTheme="majorBidi" w:cstheme="majorBidi"/>
          <w:color w:val="24292E"/>
          <w:sz w:val="28"/>
          <w:szCs w:val="28"/>
          <w:bdr w:val="none" w:sz="0" w:space="0" w:color="auto" w:frame="1"/>
        </w:rPr>
      </w:pPr>
      <w:r w:rsidRPr="00E73C06">
        <w:rPr>
          <w:rStyle w:val="HTMLCode"/>
          <w:rFonts w:asciiTheme="majorBidi" w:hAnsiTheme="majorBidi" w:cstheme="majorBidi"/>
          <w:color w:val="24292E"/>
          <w:sz w:val="28"/>
          <w:szCs w:val="28"/>
          <w:bdr w:val="none" w:sz="0" w:space="0" w:color="auto" w:frame="1"/>
        </w:rPr>
        <w:t>p_out = KP*</w:t>
      </w:r>
      <w:r w:rsidR="00CC4C18" w:rsidRPr="00E73C06">
        <w:rPr>
          <w:rStyle w:val="HTMLCode"/>
          <w:rFonts w:asciiTheme="majorBidi" w:hAnsiTheme="majorBidi" w:cstheme="majorBidi"/>
          <w:color w:val="24292E"/>
          <w:sz w:val="28"/>
          <w:szCs w:val="28"/>
          <w:bdr w:val="none" w:sz="0" w:space="0" w:color="auto" w:frame="1"/>
        </w:rPr>
        <w:t>e; /</w:t>
      </w:r>
      <w:r w:rsidRPr="00E73C06">
        <w:rPr>
          <w:rStyle w:val="HTMLCode"/>
          <w:rFonts w:asciiTheme="majorBidi" w:hAnsiTheme="majorBidi" w:cstheme="majorBidi"/>
          <w:color w:val="24292E"/>
          <w:sz w:val="28"/>
          <w:szCs w:val="28"/>
          <w:bdr w:val="none" w:sz="0" w:space="0" w:color="auto" w:frame="1"/>
        </w:rPr>
        <w:t>/ Proportional term</w:t>
      </w:r>
    </w:p>
    <w:p w14:paraId="08EE77AD" w14:textId="67589FE6" w:rsidR="00F93AFF" w:rsidRPr="00E73C06" w:rsidRDefault="00F93AFF" w:rsidP="00F93AFF">
      <w:pPr>
        <w:pStyle w:val="HTMLPreformatted"/>
        <w:shd w:val="clear" w:color="auto" w:fill="F6F8FA"/>
        <w:rPr>
          <w:rStyle w:val="HTMLCode"/>
          <w:rFonts w:asciiTheme="majorBidi" w:hAnsiTheme="majorBidi" w:cstheme="majorBidi"/>
          <w:color w:val="24292E"/>
          <w:sz w:val="28"/>
          <w:szCs w:val="28"/>
          <w:bdr w:val="none" w:sz="0" w:space="0" w:color="auto" w:frame="1"/>
        </w:rPr>
      </w:pPr>
      <w:r w:rsidRPr="00E73C06">
        <w:rPr>
          <w:rStyle w:val="HTMLCode"/>
          <w:rFonts w:asciiTheme="majorBidi" w:hAnsiTheme="majorBidi" w:cstheme="majorBidi"/>
          <w:color w:val="24292E"/>
          <w:sz w:val="28"/>
          <w:szCs w:val="28"/>
          <w:bdr w:val="none" w:sz="0" w:space="0" w:color="auto" w:frame="1"/>
        </w:rPr>
        <w:t>d_out = (1-</w:t>
      </w:r>
      <w:r w:rsidR="00CC4C18" w:rsidRPr="00E73C06">
        <w:rPr>
          <w:rStyle w:val="HTMLCode"/>
          <w:rFonts w:asciiTheme="majorBidi" w:hAnsiTheme="majorBidi" w:cstheme="majorBidi"/>
          <w:color w:val="24292E"/>
          <w:sz w:val="28"/>
          <w:szCs w:val="28"/>
          <w:bdr w:val="none" w:sz="0" w:space="0" w:color="auto" w:frame="1"/>
        </w:rPr>
        <w:t>ALPHA) *</w:t>
      </w:r>
      <w:r w:rsidRPr="00E73C06">
        <w:rPr>
          <w:rStyle w:val="HTMLCode"/>
          <w:rFonts w:asciiTheme="majorBidi" w:hAnsiTheme="majorBidi" w:cstheme="majorBidi"/>
          <w:color w:val="24292E"/>
          <w:sz w:val="28"/>
          <w:szCs w:val="28"/>
          <w:bdr w:val="none" w:sz="0" w:space="0" w:color="auto" w:frame="1"/>
        </w:rPr>
        <w:t>KD*de + ALPHA*d_out_1; //Derivative term</w:t>
      </w:r>
    </w:p>
    <w:p w14:paraId="3F71D734" w14:textId="77777777" w:rsidR="00F93AFF" w:rsidRPr="00E73C06" w:rsidRDefault="00F93AFF" w:rsidP="00F93AFF">
      <w:pPr>
        <w:pStyle w:val="HTMLPreformatted"/>
        <w:shd w:val="clear" w:color="auto" w:fill="F6F8FA"/>
        <w:rPr>
          <w:rStyle w:val="HTMLCode"/>
          <w:rFonts w:asciiTheme="majorBidi" w:hAnsiTheme="majorBidi" w:cstheme="majorBidi"/>
          <w:color w:val="24292E"/>
          <w:sz w:val="28"/>
          <w:szCs w:val="28"/>
          <w:bdr w:val="none" w:sz="0" w:space="0" w:color="auto" w:frame="1"/>
        </w:rPr>
      </w:pPr>
    </w:p>
    <w:p w14:paraId="0D59B7F1" w14:textId="67FAC0ED" w:rsidR="00F93AFF" w:rsidRPr="00E73C06" w:rsidRDefault="00F93AFF" w:rsidP="00F93AFF">
      <w:pPr>
        <w:pStyle w:val="HTMLPreformatted"/>
        <w:shd w:val="clear" w:color="auto" w:fill="F6F8FA"/>
        <w:rPr>
          <w:rStyle w:val="HTMLCode"/>
          <w:rFonts w:asciiTheme="majorBidi" w:hAnsiTheme="majorBidi" w:cstheme="majorBidi"/>
          <w:color w:val="24292E"/>
          <w:sz w:val="28"/>
          <w:szCs w:val="28"/>
          <w:bdr w:val="none" w:sz="0" w:space="0" w:color="auto" w:frame="1"/>
        </w:rPr>
      </w:pPr>
      <w:r w:rsidRPr="00E73C06">
        <w:rPr>
          <w:rStyle w:val="HTMLCode"/>
          <w:rFonts w:asciiTheme="majorBidi" w:hAnsiTheme="majorBidi" w:cstheme="majorBidi"/>
          <w:color w:val="24292E"/>
          <w:sz w:val="28"/>
          <w:szCs w:val="28"/>
          <w:bdr w:val="none" w:sz="0" w:space="0" w:color="auto" w:frame="1"/>
        </w:rPr>
        <w:t xml:space="preserve">e_1 = </w:t>
      </w:r>
      <w:proofErr w:type="gramStart"/>
      <w:r w:rsidR="00CC4C18" w:rsidRPr="00E73C06">
        <w:rPr>
          <w:rStyle w:val="HTMLCode"/>
          <w:rFonts w:asciiTheme="majorBidi" w:hAnsiTheme="majorBidi" w:cstheme="majorBidi"/>
          <w:color w:val="24292E"/>
          <w:sz w:val="28"/>
          <w:szCs w:val="28"/>
          <w:bdr w:val="none" w:sz="0" w:space="0" w:color="auto" w:frame="1"/>
        </w:rPr>
        <w:t xml:space="preserve">e;  </w:t>
      </w:r>
      <w:r w:rsidRPr="00E73C06">
        <w:rPr>
          <w:rStyle w:val="HTMLCode"/>
          <w:rFonts w:asciiTheme="majorBidi" w:hAnsiTheme="majorBidi" w:cstheme="majorBidi"/>
          <w:color w:val="24292E"/>
          <w:sz w:val="28"/>
          <w:szCs w:val="28"/>
          <w:bdr w:val="none" w:sz="0" w:space="0" w:color="auto" w:frame="1"/>
        </w:rPr>
        <w:t xml:space="preserve"> </w:t>
      </w:r>
      <w:proofErr w:type="gramEnd"/>
      <w:r w:rsidRPr="00E73C06">
        <w:rPr>
          <w:rStyle w:val="HTMLCode"/>
          <w:rFonts w:asciiTheme="majorBidi" w:hAnsiTheme="majorBidi" w:cstheme="majorBidi"/>
          <w:color w:val="24292E"/>
          <w:sz w:val="28"/>
          <w:szCs w:val="28"/>
          <w:bdr w:val="none" w:sz="0" w:space="0" w:color="auto" w:frame="1"/>
        </w:rPr>
        <w:t>// Update last error</w:t>
      </w:r>
    </w:p>
    <w:p w14:paraId="45F2480E" w14:textId="1A3CB156" w:rsidR="00F93AFF" w:rsidRPr="00E73C06" w:rsidRDefault="00F93AFF" w:rsidP="00F93AFF">
      <w:pPr>
        <w:pStyle w:val="HTMLPreformatted"/>
        <w:shd w:val="clear" w:color="auto" w:fill="F6F8FA"/>
        <w:rPr>
          <w:rStyle w:val="HTMLCode"/>
          <w:rFonts w:asciiTheme="majorBidi" w:hAnsiTheme="majorBidi" w:cstheme="majorBidi"/>
          <w:color w:val="24292E"/>
          <w:sz w:val="28"/>
          <w:szCs w:val="28"/>
          <w:bdr w:val="none" w:sz="0" w:space="0" w:color="auto" w:frame="1"/>
        </w:rPr>
      </w:pPr>
      <w:r w:rsidRPr="00E73C06">
        <w:rPr>
          <w:rStyle w:val="HTMLCode"/>
          <w:rFonts w:asciiTheme="majorBidi" w:hAnsiTheme="majorBidi" w:cstheme="majorBidi"/>
          <w:color w:val="24292E"/>
          <w:sz w:val="28"/>
          <w:szCs w:val="28"/>
          <w:bdr w:val="none" w:sz="0" w:space="0" w:color="auto" w:frame="1"/>
        </w:rPr>
        <w:t>d_out_1 = d_</w:t>
      </w:r>
      <w:r w:rsidR="00CC4C18" w:rsidRPr="00E73C06">
        <w:rPr>
          <w:rStyle w:val="HTMLCode"/>
          <w:rFonts w:asciiTheme="majorBidi" w:hAnsiTheme="majorBidi" w:cstheme="majorBidi"/>
          <w:color w:val="24292E"/>
          <w:sz w:val="28"/>
          <w:szCs w:val="28"/>
          <w:bdr w:val="none" w:sz="0" w:space="0" w:color="auto" w:frame="1"/>
        </w:rPr>
        <w:t>out; /</w:t>
      </w:r>
      <w:r w:rsidRPr="00E73C06">
        <w:rPr>
          <w:rStyle w:val="HTMLCode"/>
          <w:rFonts w:asciiTheme="majorBidi" w:hAnsiTheme="majorBidi" w:cstheme="majorBidi"/>
          <w:color w:val="24292E"/>
          <w:sz w:val="28"/>
          <w:szCs w:val="28"/>
          <w:bdr w:val="none" w:sz="0" w:space="0" w:color="auto" w:frame="1"/>
        </w:rPr>
        <w:t>/ Update last derivative term</w:t>
      </w:r>
    </w:p>
    <w:p w14:paraId="0C2F2452" w14:textId="77777777" w:rsidR="008F45AD" w:rsidRDefault="008F45AD" w:rsidP="00F93AFF">
      <w:pPr>
        <w:pStyle w:val="NormalWeb"/>
        <w:shd w:val="clear" w:color="auto" w:fill="FFFFFF"/>
        <w:spacing w:before="0" w:beforeAutospacing="0" w:after="240" w:afterAutospacing="0"/>
        <w:rPr>
          <w:rFonts w:asciiTheme="majorBidi" w:hAnsiTheme="majorBidi" w:cstheme="majorBidi"/>
          <w:color w:val="24292E"/>
          <w:sz w:val="28"/>
          <w:szCs w:val="28"/>
        </w:rPr>
      </w:pPr>
    </w:p>
    <w:p w14:paraId="66722B4B" w14:textId="77777777" w:rsidR="008F45AD" w:rsidRDefault="008F45AD" w:rsidP="00F93AFF">
      <w:pPr>
        <w:pStyle w:val="NormalWeb"/>
        <w:shd w:val="clear" w:color="auto" w:fill="FFFFFF"/>
        <w:spacing w:before="0" w:beforeAutospacing="0" w:after="240" w:afterAutospacing="0"/>
        <w:rPr>
          <w:rFonts w:asciiTheme="majorBidi" w:hAnsiTheme="majorBidi" w:cstheme="majorBidi"/>
          <w:color w:val="24292E"/>
          <w:sz w:val="28"/>
          <w:szCs w:val="28"/>
        </w:rPr>
      </w:pPr>
    </w:p>
    <w:p w14:paraId="7AC32111" w14:textId="3947E1C8" w:rsidR="00F93AFF" w:rsidRPr="00E73C06" w:rsidRDefault="00F93AFF" w:rsidP="00F93AFF">
      <w:pPr>
        <w:pStyle w:val="NormalWeb"/>
        <w:shd w:val="clear" w:color="auto" w:fill="FFFFFF"/>
        <w:spacing w:before="0" w:beforeAutospacing="0" w:after="240" w:afterAutospacing="0"/>
        <w:rPr>
          <w:rFonts w:asciiTheme="majorBidi" w:hAnsiTheme="majorBidi" w:cstheme="majorBidi"/>
          <w:color w:val="24292E"/>
          <w:sz w:val="28"/>
          <w:szCs w:val="28"/>
        </w:rPr>
      </w:pPr>
      <w:r w:rsidRPr="00E73C06">
        <w:rPr>
          <w:rFonts w:asciiTheme="majorBidi" w:hAnsiTheme="majorBidi" w:cstheme="majorBidi"/>
          <w:color w:val="24292E"/>
          <w:sz w:val="28"/>
          <w:szCs w:val="28"/>
        </w:rPr>
        <w:lastRenderedPageBreak/>
        <w:t>Where </w:t>
      </w:r>
      <w:r w:rsidRPr="00E73C06">
        <w:rPr>
          <w:rStyle w:val="Strong"/>
          <w:rFonts w:asciiTheme="majorBidi" w:hAnsiTheme="majorBidi" w:cstheme="majorBidi"/>
          <w:color w:val="24292E"/>
          <w:sz w:val="28"/>
          <w:szCs w:val="28"/>
        </w:rPr>
        <w:t>KP</w:t>
      </w:r>
      <w:r w:rsidRPr="00E73C06">
        <w:rPr>
          <w:rFonts w:asciiTheme="majorBidi" w:hAnsiTheme="majorBidi" w:cstheme="majorBidi"/>
          <w:color w:val="24292E"/>
          <w:sz w:val="28"/>
          <w:szCs w:val="28"/>
        </w:rPr>
        <w:t>, </w:t>
      </w:r>
      <w:r w:rsidRPr="00E73C06">
        <w:rPr>
          <w:rStyle w:val="Strong"/>
          <w:rFonts w:asciiTheme="majorBidi" w:hAnsiTheme="majorBidi" w:cstheme="majorBidi"/>
          <w:color w:val="24292E"/>
          <w:sz w:val="28"/>
          <w:szCs w:val="28"/>
        </w:rPr>
        <w:t>KD</w:t>
      </w:r>
      <w:r w:rsidRPr="00E73C06">
        <w:rPr>
          <w:rFonts w:asciiTheme="majorBidi" w:hAnsiTheme="majorBidi" w:cstheme="majorBidi"/>
          <w:color w:val="24292E"/>
          <w:sz w:val="28"/>
          <w:szCs w:val="28"/>
        </w:rPr>
        <w:t> are parameters for the PD controller and </w:t>
      </w:r>
      <w:r w:rsidRPr="00E73C06">
        <w:rPr>
          <w:rStyle w:val="Strong"/>
          <w:rFonts w:asciiTheme="majorBidi" w:hAnsiTheme="majorBidi" w:cstheme="majorBidi"/>
          <w:color w:val="24292E"/>
          <w:sz w:val="28"/>
          <w:szCs w:val="28"/>
        </w:rPr>
        <w:t>ALPHA</w:t>
      </w:r>
      <w:r w:rsidRPr="00E73C06">
        <w:rPr>
          <w:rFonts w:asciiTheme="majorBidi" w:hAnsiTheme="majorBidi" w:cstheme="majorBidi"/>
          <w:color w:val="24292E"/>
          <w:sz w:val="28"/>
          <w:szCs w:val="28"/>
        </w:rPr>
        <w:t xml:space="preserve"> is the incomplete derivative coefficient. The response characteristic of the controller can be altered by tuning these parameters. To ensure robustness, the following relation is always kept </w:t>
      </w:r>
      <w:r w:rsidR="00CC4C18" w:rsidRPr="00E73C06">
        <w:rPr>
          <w:rFonts w:asciiTheme="majorBidi" w:hAnsiTheme="majorBidi" w:cstheme="majorBidi"/>
          <w:color w:val="24292E"/>
          <w:sz w:val="28"/>
          <w:szCs w:val="28"/>
        </w:rPr>
        <w:t>making</w:t>
      </w:r>
      <w:r w:rsidRPr="00E73C06">
        <w:rPr>
          <w:rFonts w:asciiTheme="majorBidi" w:hAnsiTheme="majorBidi" w:cstheme="majorBidi"/>
          <w:color w:val="24292E"/>
          <w:sz w:val="28"/>
          <w:szCs w:val="28"/>
        </w:rPr>
        <w:t xml:space="preserve"> sure that the system is </w:t>
      </w:r>
      <w:r w:rsidRPr="00E73C06">
        <w:rPr>
          <w:rStyle w:val="Strong"/>
          <w:rFonts w:asciiTheme="majorBidi" w:hAnsiTheme="majorBidi" w:cstheme="majorBidi"/>
          <w:color w:val="24292E"/>
          <w:sz w:val="28"/>
          <w:szCs w:val="28"/>
        </w:rPr>
        <w:t>overdamped</w:t>
      </w:r>
      <w:r w:rsidRPr="00E73C06">
        <w:rPr>
          <w:rFonts w:asciiTheme="majorBidi" w:hAnsiTheme="majorBidi" w:cstheme="majorBidi"/>
          <w:color w:val="24292E"/>
          <w:sz w:val="28"/>
          <w:szCs w:val="28"/>
        </w:rPr>
        <w:t>:</w:t>
      </w:r>
    </w:p>
    <w:p w14:paraId="2AD87D2B" w14:textId="32BD3659" w:rsidR="00F93AFF" w:rsidRPr="00D17D9E" w:rsidRDefault="00B91D26" w:rsidP="00F93AFF">
      <w:pPr>
        <w:pStyle w:val="NormalWeb"/>
        <w:shd w:val="clear" w:color="auto" w:fill="FFFFFF"/>
        <w:spacing w:before="0" w:beforeAutospacing="0" w:after="240" w:afterAutospacing="0"/>
        <w:jc w:val="center"/>
        <w:rPr>
          <w:rFonts w:asciiTheme="majorBidi" w:hAnsiTheme="majorBidi" w:cstheme="majorBidi"/>
          <w:color w:val="24292E"/>
        </w:rPr>
      </w:pPr>
      <w:r w:rsidRPr="00D17D9E">
        <w:rPr>
          <w:rFonts w:asciiTheme="majorBidi" w:hAnsiTheme="majorBidi" w:cstheme="majorBidi"/>
          <w:noProof/>
          <w:color w:val="0366D6"/>
        </w:rPr>
        <mc:AlternateContent>
          <mc:Choice Requires="wps">
            <w:drawing>
              <wp:inline distT="0" distB="0" distL="0" distR="0" wp14:anchorId="20562A75" wp14:editId="4C1A946F">
                <wp:extent cx="304800" cy="304800"/>
                <wp:effectExtent l="0" t="0" r="0" b="0"/>
                <wp:docPr id="76" name="AutoShape 174" descr="$$&#10;\text{KD}^2 &gt; 4\times\text{M}\times\text{KP}&#10;$$">
                  <a:hlinkClick xmlns:a="http://schemas.openxmlformats.org/drawingml/2006/main" r:id="rId68" tgtFrame="&quot;_blank&quot;"/>
                </wp:docPr>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03F1D50" id="AutoShape 174" o:spid="_x0000_s1026" alt="$$&#10;\text{KD}^2 &gt; 4\times\text{M}\times\text{KP}&#10;$$" href="https://github.com/TianxingWu/OpenVHead/blob/master/Formulas/86b57b70b8b4a4223c17df2bb07ea0d9.svg" target="&quot;_blank&quot;"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" o:button="t" filled="f" stroked="f">
                <v:fill o:detectmouseclick="t"/>
                <o:lock v:ext="edit" aspectratio="t"/>
                <w10:anchorlock/>
              </v:rect>
            </w:pict>
          </mc:Fallback>
        </mc:AlternateContent>
      </w:r>
    </w:p>
    <w:p w14:paraId="4E4694FD" w14:textId="77777777" w:rsidR="00F93AFF" w:rsidRPr="00E73C06" w:rsidRDefault="00F93AFF" w:rsidP="00F93AFF">
      <w:pPr>
        <w:pStyle w:val="NormalWeb"/>
        <w:shd w:val="clear" w:color="auto" w:fill="FFFFFF"/>
        <w:spacing w:before="0" w:beforeAutospacing="0" w:after="240" w:afterAutospacing="0"/>
        <w:rPr>
          <w:rFonts w:asciiTheme="majorBidi" w:hAnsiTheme="majorBidi" w:cstheme="majorBidi"/>
          <w:color w:val="24292E"/>
          <w:sz w:val="28"/>
          <w:szCs w:val="28"/>
        </w:rPr>
      </w:pPr>
      <w:r w:rsidRPr="00E73C06">
        <w:rPr>
          <w:rFonts w:asciiTheme="majorBidi" w:hAnsiTheme="majorBidi" w:cstheme="majorBidi"/>
          <w:color w:val="24292E"/>
          <w:sz w:val="28"/>
          <w:szCs w:val="28"/>
        </w:rPr>
        <w:t>Here are two frequency response diagrams of the system with ALPHA = 0 and ALPHA = 0.7, respectively. They can reflect how much the high-frequency noise would affect the output.</w:t>
      </w:r>
    </w:p>
    <w:p w14:paraId="74D5A37B" w14:textId="77777777" w:rsidR="001A23E2" w:rsidRDefault="00E40E76" w:rsidP="001A23E2">
      <w:pPr>
        <w:pStyle w:val="NormalWeb"/>
        <w:keepNext/>
        <w:shd w:val="clear" w:color="auto" w:fill="FFFFFF"/>
        <w:spacing w:before="0" w:beforeAutospacing="0" w:after="240" w:afterAutospacing="0"/>
        <w:jc w:val="center"/>
      </w:pPr>
      <w:r w:rsidRPr="00E73C06">
        <w:rPr>
          <w:noProof/>
          <w:sz w:val="28"/>
          <w:szCs w:val="28"/>
        </w:rPr>
        <w:drawing>
          <wp:inline distT="0" distB="0" distL="0" distR="0" wp14:anchorId="3758053F" wp14:editId="7B33E5B7">
            <wp:extent cx="5943600" cy="222885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43600" cy="2228850"/>
                    </a:xfrm>
                    <a:prstGeom prst="rect">
                      <a:avLst/>
                    </a:prstGeom>
                    <a:noFill/>
                    <a:ln>
                      <a:noFill/>
                    </a:ln>
                  </pic:spPr>
                </pic:pic>
              </a:graphicData>
            </a:graphic>
          </wp:inline>
        </w:drawing>
      </w:r>
    </w:p>
    <w:p w14:paraId="04CE9ADC" w14:textId="48619029" w:rsidR="00F93AFF" w:rsidRPr="00E73C06" w:rsidRDefault="001A23E2" w:rsidP="001A23E2">
      <w:pPr>
        <w:pStyle w:val="Caption"/>
        <w:jc w:val="center"/>
        <w:rPr>
          <w:rFonts w:asciiTheme="majorBidi" w:hAnsiTheme="majorBidi" w:cstheme="majorBidi"/>
          <w:color w:val="24292E"/>
          <w:sz w:val="28"/>
          <w:szCs w:val="28"/>
        </w:rPr>
      </w:pPr>
      <w:bookmarkStart w:id="51" w:name="_Toc48107734"/>
      <w:r>
        <w:t xml:space="preserve">Figure </w:t>
      </w:r>
      <w:fldSimple w:instr=" SEQ Figure \* ARABIC ">
        <w:r w:rsidR="003F3523">
          <w:rPr>
            <w:noProof/>
          </w:rPr>
          <w:t>15</w:t>
        </w:r>
      </w:fldSimple>
      <w:r>
        <w:t>. frequency with Alpha = 0 vs Alpha -0.7</w:t>
      </w:r>
      <w:bookmarkEnd w:id="51"/>
    </w:p>
    <w:p w14:paraId="0517A173" w14:textId="206F9589" w:rsidR="00F93AFF" w:rsidRDefault="00F93AFF" w:rsidP="00F93AFF">
      <w:pPr>
        <w:pStyle w:val="NormalWeb"/>
        <w:shd w:val="clear" w:color="auto" w:fill="FFFFFF"/>
        <w:spacing w:before="0" w:beforeAutospacing="0" w:after="240" w:afterAutospacing="0"/>
        <w:rPr>
          <w:rFonts w:asciiTheme="majorBidi" w:hAnsiTheme="majorBidi" w:cstheme="majorBidi"/>
          <w:color w:val="24292E"/>
          <w:sz w:val="28"/>
          <w:szCs w:val="28"/>
        </w:rPr>
      </w:pPr>
      <w:r w:rsidRPr="00E73C06">
        <w:rPr>
          <w:rFonts w:asciiTheme="majorBidi" w:hAnsiTheme="majorBidi" w:cstheme="majorBidi"/>
          <w:color w:val="24292E"/>
          <w:sz w:val="28"/>
          <w:szCs w:val="28"/>
        </w:rPr>
        <w:t>More details of the implementation can be referred to </w:t>
      </w:r>
      <w:r w:rsidR="008F45AD" w:rsidRPr="008F45AD">
        <w:rPr>
          <w:rFonts w:asciiTheme="majorBidi" w:hAnsiTheme="majorBidi" w:cstheme="majorBidi"/>
          <w:color w:val="24292E"/>
          <w:sz w:val="28"/>
          <w:szCs w:val="28"/>
        </w:rPr>
        <w:t>ParameterServer.cs</w:t>
      </w:r>
      <w:r w:rsidRPr="00E73C06">
        <w:rPr>
          <w:rFonts w:asciiTheme="majorBidi" w:hAnsiTheme="majorBidi" w:cstheme="majorBidi"/>
          <w:color w:val="24292E"/>
          <w:sz w:val="28"/>
          <w:szCs w:val="28"/>
        </w:rPr>
        <w:t>.</w:t>
      </w:r>
    </w:p>
    <w:p w14:paraId="54B71A80" w14:textId="0F807B2B" w:rsidR="008F45AD" w:rsidRDefault="008F45AD" w:rsidP="00F93AFF">
      <w:pPr>
        <w:pStyle w:val="NormalWeb"/>
        <w:shd w:val="clear" w:color="auto" w:fill="FFFFFF"/>
        <w:spacing w:before="0" w:beforeAutospacing="0" w:after="240" w:afterAutospacing="0"/>
        <w:rPr>
          <w:rFonts w:asciiTheme="majorBidi" w:hAnsiTheme="majorBidi" w:cstheme="majorBidi"/>
          <w:color w:val="24292E"/>
          <w:sz w:val="28"/>
          <w:szCs w:val="28"/>
        </w:rPr>
      </w:pPr>
    </w:p>
    <w:p w14:paraId="4F01CBDB" w14:textId="12F662FC" w:rsidR="008F45AD" w:rsidRDefault="008F45AD" w:rsidP="00F93AFF">
      <w:pPr>
        <w:pStyle w:val="NormalWeb"/>
        <w:shd w:val="clear" w:color="auto" w:fill="FFFFFF"/>
        <w:spacing w:before="0" w:beforeAutospacing="0" w:after="240" w:afterAutospacing="0"/>
        <w:rPr>
          <w:rFonts w:asciiTheme="majorBidi" w:hAnsiTheme="majorBidi" w:cstheme="majorBidi"/>
          <w:color w:val="24292E"/>
          <w:sz w:val="28"/>
          <w:szCs w:val="28"/>
        </w:rPr>
      </w:pPr>
    </w:p>
    <w:p w14:paraId="11400988" w14:textId="60BA71C8" w:rsidR="008F45AD" w:rsidRDefault="008F45AD" w:rsidP="00F93AFF">
      <w:pPr>
        <w:pStyle w:val="NormalWeb"/>
        <w:shd w:val="clear" w:color="auto" w:fill="FFFFFF"/>
        <w:spacing w:before="0" w:beforeAutospacing="0" w:after="240" w:afterAutospacing="0"/>
        <w:rPr>
          <w:rFonts w:asciiTheme="majorBidi" w:hAnsiTheme="majorBidi" w:cstheme="majorBidi"/>
          <w:color w:val="24292E"/>
          <w:sz w:val="28"/>
          <w:szCs w:val="28"/>
        </w:rPr>
      </w:pPr>
    </w:p>
    <w:p w14:paraId="6BABFB84" w14:textId="3FDCEC71" w:rsidR="008F45AD" w:rsidRDefault="008F45AD" w:rsidP="00F93AFF">
      <w:pPr>
        <w:pStyle w:val="NormalWeb"/>
        <w:shd w:val="clear" w:color="auto" w:fill="FFFFFF"/>
        <w:spacing w:before="0" w:beforeAutospacing="0" w:after="240" w:afterAutospacing="0"/>
        <w:rPr>
          <w:rFonts w:asciiTheme="majorBidi" w:hAnsiTheme="majorBidi" w:cstheme="majorBidi"/>
          <w:color w:val="24292E"/>
          <w:sz w:val="28"/>
          <w:szCs w:val="28"/>
        </w:rPr>
      </w:pPr>
    </w:p>
    <w:p w14:paraId="19677DB3" w14:textId="324DFCEB" w:rsidR="008F45AD" w:rsidRDefault="008F45AD" w:rsidP="00F93AFF">
      <w:pPr>
        <w:pStyle w:val="NormalWeb"/>
        <w:shd w:val="clear" w:color="auto" w:fill="FFFFFF"/>
        <w:spacing w:before="0" w:beforeAutospacing="0" w:after="240" w:afterAutospacing="0"/>
        <w:rPr>
          <w:rFonts w:asciiTheme="majorBidi" w:hAnsiTheme="majorBidi" w:cstheme="majorBidi"/>
          <w:color w:val="24292E"/>
          <w:sz w:val="28"/>
          <w:szCs w:val="28"/>
        </w:rPr>
      </w:pPr>
    </w:p>
    <w:p w14:paraId="74EC8262" w14:textId="3052E097" w:rsidR="008F45AD" w:rsidRDefault="008F45AD" w:rsidP="00F93AFF">
      <w:pPr>
        <w:pStyle w:val="NormalWeb"/>
        <w:shd w:val="clear" w:color="auto" w:fill="FFFFFF"/>
        <w:spacing w:before="0" w:beforeAutospacing="0" w:after="240" w:afterAutospacing="0"/>
        <w:rPr>
          <w:rFonts w:asciiTheme="majorBidi" w:hAnsiTheme="majorBidi" w:cstheme="majorBidi"/>
          <w:color w:val="24292E"/>
          <w:sz w:val="28"/>
          <w:szCs w:val="28"/>
        </w:rPr>
      </w:pPr>
    </w:p>
    <w:p w14:paraId="767EC569" w14:textId="78685510" w:rsidR="008F45AD" w:rsidRDefault="008F45AD" w:rsidP="00F93AFF">
      <w:pPr>
        <w:pStyle w:val="NormalWeb"/>
        <w:shd w:val="clear" w:color="auto" w:fill="FFFFFF"/>
        <w:spacing w:before="0" w:beforeAutospacing="0" w:after="240" w:afterAutospacing="0"/>
        <w:rPr>
          <w:rFonts w:asciiTheme="majorBidi" w:hAnsiTheme="majorBidi" w:cstheme="majorBidi"/>
          <w:color w:val="24292E"/>
          <w:sz w:val="28"/>
          <w:szCs w:val="28"/>
        </w:rPr>
      </w:pPr>
    </w:p>
    <w:p w14:paraId="49433EE0" w14:textId="77777777" w:rsidR="008F45AD" w:rsidRPr="00E73C06" w:rsidRDefault="008F45AD" w:rsidP="00F93AFF">
      <w:pPr>
        <w:pStyle w:val="NormalWeb"/>
        <w:shd w:val="clear" w:color="auto" w:fill="FFFFFF"/>
        <w:spacing w:before="0" w:beforeAutospacing="0" w:after="240" w:afterAutospacing="0"/>
        <w:rPr>
          <w:rFonts w:asciiTheme="majorBidi" w:hAnsiTheme="majorBidi" w:cstheme="majorBidi"/>
          <w:color w:val="24292E"/>
          <w:sz w:val="28"/>
          <w:szCs w:val="28"/>
        </w:rPr>
      </w:pPr>
    </w:p>
    <w:p w14:paraId="76995CBD" w14:textId="77777777" w:rsidR="00F93AFF" w:rsidRPr="00E73C06" w:rsidRDefault="00F93AFF" w:rsidP="00F93AFF">
      <w:pPr>
        <w:pStyle w:val="Heading5"/>
        <w:shd w:val="clear" w:color="auto" w:fill="FFFFFF"/>
        <w:spacing w:before="360" w:after="240"/>
        <w:rPr>
          <w:rFonts w:asciiTheme="majorBidi" w:hAnsiTheme="majorBidi"/>
          <w:color w:val="24292E"/>
          <w:szCs w:val="28"/>
        </w:rPr>
      </w:pPr>
      <w:r w:rsidRPr="00E73C06">
        <w:rPr>
          <w:rFonts w:asciiTheme="majorBidi" w:hAnsiTheme="majorBidi"/>
          <w:color w:val="24292E"/>
          <w:szCs w:val="28"/>
        </w:rPr>
        <w:lastRenderedPageBreak/>
        <w:t>4.2.2.2 Blend shape functions</w:t>
      </w:r>
    </w:p>
    <w:p w14:paraId="7487C60D" w14:textId="5F13DBDB" w:rsidR="00F93AFF" w:rsidRPr="00E73C06" w:rsidRDefault="00F93AFF" w:rsidP="00F93AFF">
      <w:pPr>
        <w:pStyle w:val="NormalWeb"/>
        <w:shd w:val="clear" w:color="auto" w:fill="FFFFFF"/>
        <w:spacing w:before="0" w:beforeAutospacing="0" w:after="240" w:afterAutospacing="0"/>
        <w:rPr>
          <w:rFonts w:asciiTheme="majorBidi" w:hAnsiTheme="majorBidi" w:cstheme="majorBidi"/>
          <w:color w:val="24292E"/>
          <w:sz w:val="28"/>
          <w:szCs w:val="28"/>
        </w:rPr>
      </w:pPr>
      <w:r w:rsidRPr="00E73C06">
        <w:rPr>
          <w:rFonts w:asciiTheme="majorBidi" w:hAnsiTheme="majorBidi" w:cstheme="majorBidi"/>
          <w:color w:val="24292E"/>
          <w:sz w:val="28"/>
          <w:szCs w:val="28"/>
        </w:rPr>
        <w:t xml:space="preserve">To make the facial expression of the virtual character more realistic, </w:t>
      </w:r>
      <w:r w:rsidR="008F45AD">
        <w:rPr>
          <w:rFonts w:asciiTheme="majorBidi" w:hAnsiTheme="majorBidi" w:cstheme="majorBidi"/>
          <w:color w:val="24292E"/>
          <w:sz w:val="28"/>
          <w:szCs w:val="28"/>
        </w:rPr>
        <w:t>we</w:t>
      </w:r>
      <w:r w:rsidRPr="00E73C06">
        <w:rPr>
          <w:rFonts w:asciiTheme="majorBidi" w:hAnsiTheme="majorBidi" w:cstheme="majorBidi"/>
          <w:color w:val="24292E"/>
          <w:sz w:val="28"/>
          <w:szCs w:val="28"/>
        </w:rPr>
        <w:t xml:space="preserve"> write customized deformation functions for the blend shapes of model 2: </w:t>
      </w:r>
      <w:r w:rsidRPr="00E73C06">
        <w:rPr>
          <w:rStyle w:val="Strong"/>
          <w:rFonts w:asciiTheme="majorBidi" w:hAnsiTheme="majorBidi" w:cstheme="majorBidi"/>
          <w:color w:val="24292E"/>
          <w:sz w:val="28"/>
          <w:szCs w:val="28"/>
        </w:rPr>
        <w:t>Blinking function</w:t>
      </w:r>
      <w:r w:rsidRPr="00E73C06">
        <w:rPr>
          <w:rFonts w:asciiTheme="majorBidi" w:hAnsiTheme="majorBidi" w:cstheme="majorBidi"/>
          <w:color w:val="24292E"/>
          <w:sz w:val="28"/>
          <w:szCs w:val="28"/>
        </w:rPr>
        <w:t>, </w:t>
      </w:r>
      <w:r w:rsidRPr="00E73C06">
        <w:rPr>
          <w:rStyle w:val="Strong"/>
          <w:rFonts w:asciiTheme="majorBidi" w:hAnsiTheme="majorBidi" w:cstheme="majorBidi"/>
          <w:color w:val="24292E"/>
          <w:sz w:val="28"/>
          <w:szCs w:val="28"/>
        </w:rPr>
        <w:t xml:space="preserve">Shocked </w:t>
      </w:r>
      <w:r w:rsidR="00CC4C18" w:rsidRPr="00E73C06">
        <w:rPr>
          <w:rStyle w:val="Strong"/>
          <w:rFonts w:asciiTheme="majorBidi" w:hAnsiTheme="majorBidi" w:cstheme="majorBidi"/>
          <w:color w:val="24292E"/>
          <w:sz w:val="28"/>
          <w:szCs w:val="28"/>
        </w:rPr>
        <w:t>function,</w:t>
      </w:r>
      <w:r w:rsidRPr="00E73C06">
        <w:rPr>
          <w:rFonts w:asciiTheme="majorBidi" w:hAnsiTheme="majorBidi" w:cstheme="majorBidi"/>
          <w:color w:val="24292E"/>
          <w:sz w:val="28"/>
          <w:szCs w:val="28"/>
        </w:rPr>
        <w:t> and </w:t>
      </w:r>
      <w:r w:rsidRPr="00E73C06">
        <w:rPr>
          <w:rStyle w:val="Strong"/>
          <w:rFonts w:asciiTheme="majorBidi" w:hAnsiTheme="majorBidi" w:cstheme="majorBidi"/>
          <w:color w:val="24292E"/>
          <w:sz w:val="28"/>
          <w:szCs w:val="28"/>
        </w:rPr>
        <w:t>Mouth deformation function</w:t>
      </w:r>
      <w:r w:rsidRPr="00E73C06">
        <w:rPr>
          <w:rFonts w:asciiTheme="majorBidi" w:hAnsiTheme="majorBidi" w:cstheme="majorBidi"/>
          <w:color w:val="24292E"/>
          <w:sz w:val="28"/>
          <w:szCs w:val="28"/>
        </w:rPr>
        <w:t xml:space="preserve">. Since the function may vary according to the specific model, </w:t>
      </w:r>
      <w:r w:rsidR="008F45AD">
        <w:rPr>
          <w:rFonts w:asciiTheme="majorBidi" w:hAnsiTheme="majorBidi" w:cstheme="majorBidi"/>
          <w:color w:val="24292E"/>
          <w:sz w:val="28"/>
          <w:szCs w:val="28"/>
        </w:rPr>
        <w:t>we wi</w:t>
      </w:r>
      <w:r w:rsidRPr="00E73C06">
        <w:rPr>
          <w:rFonts w:asciiTheme="majorBidi" w:hAnsiTheme="majorBidi" w:cstheme="majorBidi"/>
          <w:color w:val="24292E"/>
          <w:sz w:val="28"/>
          <w:szCs w:val="28"/>
        </w:rPr>
        <w:t>ll just list the most representative and important one here, which is the eyes' </w:t>
      </w:r>
      <w:r w:rsidRPr="00E73C06">
        <w:rPr>
          <w:rStyle w:val="Strong"/>
          <w:rFonts w:asciiTheme="majorBidi" w:hAnsiTheme="majorBidi" w:cstheme="majorBidi"/>
          <w:color w:val="24292E"/>
          <w:sz w:val="28"/>
          <w:szCs w:val="28"/>
        </w:rPr>
        <w:t>Blinking function</w:t>
      </w:r>
      <w:r w:rsidRPr="00E73C06">
        <w:rPr>
          <w:rFonts w:asciiTheme="majorBidi" w:hAnsiTheme="majorBidi" w:cstheme="majorBidi"/>
          <w:color w:val="24292E"/>
          <w:sz w:val="28"/>
          <w:szCs w:val="28"/>
        </w:rPr>
        <w:t>. It has two versions at present.</w:t>
      </w:r>
    </w:p>
    <w:tbl>
      <w:tblPr>
        <w:tblW w:w="10319" w:type="dxa"/>
        <w:shd w:val="clear" w:color="auto" w:fill="FFFFFF"/>
        <w:tblCellMar>
          <w:top w:w="15" w:type="dxa"/>
          <w:left w:w="15" w:type="dxa"/>
          <w:bottom w:w="15" w:type="dxa"/>
          <w:right w:w="15" w:type="dxa"/>
        </w:tblCellMar>
        <w:tblLook w:val="04A0" w:firstRow="1" w:lastRow="0" w:firstColumn="1" w:lastColumn="0" w:noHBand="0" w:noVBand="1"/>
      </w:tblPr>
      <w:tblGrid>
        <w:gridCol w:w="5463"/>
        <w:gridCol w:w="4856"/>
      </w:tblGrid>
      <w:tr w:rsidR="00735342" w:rsidRPr="00D17D9E" w14:paraId="00FEFB26" w14:textId="77777777" w:rsidTr="001A23E2">
        <w:trPr>
          <w:trHeight w:val="639"/>
          <w:tblHeader/>
        </w:trPr>
        <w:tc>
          <w:tcPr>
            <w:tcW w:w="5463"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tcPr>
          <w:p w14:paraId="17C5E99F" w14:textId="5E639136" w:rsidR="00F93AFF" w:rsidRPr="00D17D9E" w:rsidRDefault="009C214F">
            <w:pPr>
              <w:spacing w:after="240"/>
              <w:jc w:val="center"/>
              <w:rPr>
                <w:rFonts w:asciiTheme="majorBidi" w:hAnsiTheme="majorBidi" w:cstheme="majorBidi"/>
                <w:b/>
                <w:bCs/>
                <w:color w:val="24292E"/>
              </w:rPr>
            </w:pPr>
            <w:r w:rsidRPr="009C214F">
              <w:rPr>
                <w:rFonts w:asciiTheme="majorBidi" w:hAnsiTheme="majorBidi" w:cstheme="majorBidi"/>
                <w:b/>
                <w:bCs/>
                <w:color w:val="24292E"/>
              </w:rPr>
              <w:t>Version 1: A parameterized sigmoid function</w:t>
            </w:r>
          </w:p>
        </w:tc>
        <w:tc>
          <w:tcPr>
            <w:tcW w:w="4856"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tcPr>
          <w:p w14:paraId="1EA026D8" w14:textId="0395FF23" w:rsidR="00F93AFF" w:rsidRPr="00D17D9E" w:rsidRDefault="009C214F">
            <w:pPr>
              <w:spacing w:after="240"/>
              <w:jc w:val="center"/>
              <w:rPr>
                <w:rFonts w:asciiTheme="majorBidi" w:hAnsiTheme="majorBidi" w:cstheme="majorBidi"/>
                <w:b/>
                <w:bCs/>
                <w:color w:val="24292E"/>
              </w:rPr>
            </w:pPr>
            <w:r w:rsidRPr="009C214F">
              <w:rPr>
                <w:rFonts w:asciiTheme="majorBidi" w:hAnsiTheme="majorBidi" w:cstheme="majorBidi"/>
                <w:b/>
                <w:bCs/>
                <w:color w:val="24292E"/>
              </w:rPr>
              <w:t>Version 2: A piecewise function</w:t>
            </w:r>
          </w:p>
        </w:tc>
      </w:tr>
      <w:tr w:rsidR="00735342" w:rsidRPr="00D17D9E" w14:paraId="13C87066" w14:textId="77777777" w:rsidTr="001A23E2">
        <w:trPr>
          <w:trHeight w:val="4892"/>
        </w:trPr>
        <w:tc>
          <w:tcPr>
            <w:tcW w:w="5463"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tcPr>
          <w:p w14:paraId="50F589A4" w14:textId="38C5991D" w:rsidR="00F93AFF" w:rsidRPr="00D17D9E" w:rsidRDefault="009C214F">
            <w:pPr>
              <w:spacing w:after="240"/>
              <w:rPr>
                <w:rFonts w:asciiTheme="majorBidi" w:hAnsiTheme="majorBidi" w:cstheme="majorBidi"/>
                <w:color w:val="24292E"/>
              </w:rPr>
            </w:pPr>
            <w:r>
              <w:rPr>
                <w:noProof/>
              </w:rPr>
              <w:drawing>
                <wp:inline distT="0" distB="0" distL="0" distR="0" wp14:anchorId="408DEBAA" wp14:editId="3765AE54">
                  <wp:extent cx="3173973" cy="3419475"/>
                  <wp:effectExtent l="0" t="0" r="762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215193" cy="3463883"/>
                          </a:xfrm>
                          <a:prstGeom prst="rect">
                            <a:avLst/>
                          </a:prstGeom>
                          <a:noFill/>
                          <a:ln>
                            <a:noFill/>
                          </a:ln>
                        </pic:spPr>
                      </pic:pic>
                    </a:graphicData>
                  </a:graphic>
                </wp:inline>
              </w:drawing>
            </w:r>
          </w:p>
        </w:tc>
        <w:tc>
          <w:tcPr>
            <w:tcW w:w="4856"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tcPr>
          <w:p w14:paraId="76AE3231" w14:textId="24518524" w:rsidR="00F93AFF" w:rsidRPr="00D17D9E" w:rsidRDefault="00735342">
            <w:pPr>
              <w:spacing w:after="240"/>
              <w:rPr>
                <w:rFonts w:asciiTheme="majorBidi" w:hAnsiTheme="majorBidi" w:cstheme="majorBidi"/>
                <w:color w:val="24292E"/>
              </w:rPr>
            </w:pPr>
            <w:r>
              <w:rPr>
                <w:noProof/>
              </w:rPr>
              <w:drawing>
                <wp:inline distT="0" distB="0" distL="0" distR="0" wp14:anchorId="4202B187" wp14:editId="1C233E05">
                  <wp:extent cx="2794000" cy="3600450"/>
                  <wp:effectExtent l="0" t="0" r="635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794000" cy="3600450"/>
                          </a:xfrm>
                          <a:prstGeom prst="rect">
                            <a:avLst/>
                          </a:prstGeom>
                          <a:noFill/>
                          <a:ln>
                            <a:noFill/>
                          </a:ln>
                        </pic:spPr>
                      </pic:pic>
                    </a:graphicData>
                  </a:graphic>
                </wp:inline>
              </w:drawing>
            </w:r>
          </w:p>
        </w:tc>
      </w:tr>
      <w:tr w:rsidR="00735342" w:rsidRPr="00D17D9E" w14:paraId="0A6DEDF9" w14:textId="77777777" w:rsidTr="001A23E2">
        <w:trPr>
          <w:trHeight w:val="20"/>
        </w:trPr>
        <w:tc>
          <w:tcPr>
            <w:tcW w:w="546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tcPr>
          <w:p w14:paraId="0B8CB06E" w14:textId="64C74729" w:rsidR="00F93AFF" w:rsidRPr="00D17D9E" w:rsidRDefault="00E40E76">
            <w:pPr>
              <w:pStyle w:val="NormalWeb"/>
              <w:spacing w:before="0" w:beforeAutospacing="0" w:after="240" w:afterAutospacing="0"/>
              <w:jc w:val="center"/>
              <w:rPr>
                <w:rFonts w:asciiTheme="majorBidi" w:hAnsiTheme="majorBidi" w:cstheme="majorBidi"/>
                <w:color w:val="24292E"/>
              </w:rPr>
            </w:pPr>
            <w:r>
              <w:rPr>
                <w:noProof/>
              </w:rPr>
              <w:drawing>
                <wp:inline distT="0" distB="0" distL="0" distR="0" wp14:anchorId="4C01ED8D" wp14:editId="01030528">
                  <wp:extent cx="1562100" cy="266700"/>
                  <wp:effectExtent l="0" t="0" r="0" b="0"/>
                  <wp:docPr id="113" name="Graphic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extLst>
                              <a:ext uri="{96DAC541-7B7A-43D3-8B79-37D633B846F1}">
                                <asvg:svgBlip xmlns:asvg="http://schemas.microsoft.com/office/drawing/2016/SVG/main" r:embed="rId73"/>
                              </a:ext>
                            </a:extLst>
                          </a:blip>
                          <a:stretch>
                            <a:fillRect/>
                          </a:stretch>
                        </pic:blipFill>
                        <pic:spPr>
                          <a:xfrm>
                            <a:off x="0" y="0"/>
                            <a:ext cx="1562100" cy="266700"/>
                          </a:xfrm>
                          <a:prstGeom prst="rect">
                            <a:avLst/>
                          </a:prstGeom>
                        </pic:spPr>
                      </pic:pic>
                    </a:graphicData>
                  </a:graphic>
                </wp:inline>
              </w:drawing>
            </w:r>
          </w:p>
        </w:tc>
        <w:tc>
          <w:tcPr>
            <w:tcW w:w="4856"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tcPr>
          <w:p w14:paraId="2F59285B" w14:textId="72DF5FF1" w:rsidR="00F93AFF" w:rsidRPr="00D17D9E" w:rsidRDefault="00E40E76" w:rsidP="001A23E2">
            <w:pPr>
              <w:pStyle w:val="NormalWeb"/>
              <w:keepNext/>
              <w:spacing w:before="0" w:beforeAutospacing="0" w:after="240" w:afterAutospacing="0"/>
              <w:jc w:val="center"/>
              <w:rPr>
                <w:rFonts w:asciiTheme="majorBidi" w:hAnsiTheme="majorBidi" w:cstheme="majorBidi"/>
                <w:color w:val="24292E"/>
              </w:rPr>
            </w:pPr>
            <w:r>
              <w:rPr>
                <w:noProof/>
              </w:rPr>
              <w:drawing>
                <wp:inline distT="0" distB="0" distL="0" distR="0" wp14:anchorId="7E708E64" wp14:editId="3F139D9F">
                  <wp:extent cx="2171700" cy="609600"/>
                  <wp:effectExtent l="0" t="0" r="0" b="0"/>
                  <wp:docPr id="114" name="Graphic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extLst>
                              <a:ext uri="{96DAC541-7B7A-43D3-8B79-37D633B846F1}">
                                <asvg:svgBlip xmlns:asvg="http://schemas.microsoft.com/office/drawing/2016/SVG/main" r:embed="rId75"/>
                              </a:ext>
                            </a:extLst>
                          </a:blip>
                          <a:stretch>
                            <a:fillRect/>
                          </a:stretch>
                        </pic:blipFill>
                        <pic:spPr>
                          <a:xfrm>
                            <a:off x="0" y="0"/>
                            <a:ext cx="2171700" cy="609600"/>
                          </a:xfrm>
                          <a:prstGeom prst="rect">
                            <a:avLst/>
                          </a:prstGeom>
                        </pic:spPr>
                      </pic:pic>
                    </a:graphicData>
                  </a:graphic>
                </wp:inline>
              </w:drawing>
            </w:r>
          </w:p>
        </w:tc>
      </w:tr>
    </w:tbl>
    <w:p w14:paraId="02F14E58" w14:textId="4DE1A47F" w:rsidR="001A23E2" w:rsidRDefault="001A23E2">
      <w:pPr>
        <w:pStyle w:val="Caption"/>
      </w:pPr>
      <w:bookmarkStart w:id="52" w:name="_Toc48107735"/>
      <w:r>
        <w:t xml:space="preserve">Figure </w:t>
      </w:r>
      <w:fldSimple w:instr=" SEQ Figure \* ARABIC ">
        <w:r w:rsidR="003F3523">
          <w:rPr>
            <w:noProof/>
          </w:rPr>
          <w:t>16</w:t>
        </w:r>
      </w:fldSimple>
      <w:r>
        <w:t>. Deformation Functions</w:t>
      </w:r>
      <w:bookmarkEnd w:id="52"/>
    </w:p>
    <w:p w14:paraId="0BDEFEB4" w14:textId="2E96A393" w:rsidR="00E40E76" w:rsidRDefault="00F93AFF" w:rsidP="008F45AD">
      <w:r w:rsidRPr="00735342">
        <w:t>Where </w:t>
      </w:r>
      <w:r w:rsidR="00735342" w:rsidRPr="00E40E76">
        <w:rPr>
          <w:i/>
          <w:iCs/>
        </w:rPr>
        <w:t>m</w:t>
      </w:r>
      <w:r w:rsidRPr="00735342">
        <w:t> is the processed measurement</w:t>
      </w:r>
      <w:r w:rsidR="00E40E76">
        <w:t xml:space="preserve">. </w:t>
      </w:r>
      <w:r w:rsidR="00E40E76" w:rsidRPr="00E40E76">
        <w:rPr>
          <w:i/>
          <w:iCs/>
        </w:rPr>
        <w:t>w</w:t>
      </w:r>
      <w:r w:rsidRPr="00735342">
        <w:t> is the weight applied to the blend shape controller, ranging from 0 (no deformation) to 100 (max deformation).</w:t>
      </w:r>
    </w:p>
    <w:p w14:paraId="640E14CB" w14:textId="77777777" w:rsidR="001A23E2" w:rsidRPr="00735342" w:rsidRDefault="001A23E2" w:rsidP="008F45AD"/>
    <w:p w14:paraId="1543A0EB" w14:textId="50FD5B48" w:rsidR="00F93AFF" w:rsidRDefault="00F93AFF" w:rsidP="008F45AD">
      <w:pPr>
        <w:pStyle w:val="Heading4"/>
      </w:pPr>
      <w:r w:rsidRPr="00E73C06">
        <w:lastRenderedPageBreak/>
        <w:t>4.2.2.3 A little trick:</w:t>
      </w:r>
    </w:p>
    <w:p w14:paraId="22A3AEF4" w14:textId="77777777" w:rsidR="008F45AD" w:rsidRPr="008F45AD" w:rsidRDefault="008F45AD" w:rsidP="008F45AD"/>
    <w:p w14:paraId="5E81260B" w14:textId="77777777" w:rsidR="00F93AFF" w:rsidRPr="00E73C06" w:rsidRDefault="00F93AFF" w:rsidP="00F93AFF">
      <w:pPr>
        <w:pStyle w:val="NormalWeb"/>
        <w:shd w:val="clear" w:color="auto" w:fill="FFFFFF"/>
        <w:spacing w:before="0" w:beforeAutospacing="0" w:after="240" w:afterAutospacing="0"/>
        <w:rPr>
          <w:rFonts w:asciiTheme="majorBidi" w:hAnsiTheme="majorBidi" w:cstheme="majorBidi"/>
          <w:color w:val="24292E"/>
          <w:sz w:val="28"/>
          <w:szCs w:val="28"/>
        </w:rPr>
      </w:pPr>
      <w:r w:rsidRPr="00E73C06">
        <w:rPr>
          <w:rFonts w:asciiTheme="majorBidi" w:hAnsiTheme="majorBidi" w:cstheme="majorBidi"/>
          <w:color w:val="24292E"/>
          <w:sz w:val="28"/>
          <w:szCs w:val="28"/>
        </w:rPr>
        <w:t>When tuning the parameters, there is always a contradiction between robustness and sensitivity. Especially when controlling the shape of the eye, it is reasonable to keep it smooth, which requires a longer response time, but that would also make the detection of blinking more challenging. To solve this problem, I use a small trick here.</w:t>
      </w:r>
    </w:p>
    <w:p w14:paraId="1B9D6990" w14:textId="77777777" w:rsidR="00F93AFF" w:rsidRPr="00E73C06" w:rsidRDefault="00F93AFF" w:rsidP="00F93AFF">
      <w:pPr>
        <w:numPr>
          <w:ilvl w:val="0"/>
          <w:numId w:val="19"/>
        </w:numPr>
        <w:shd w:val="clear" w:color="auto" w:fill="FFFFFF"/>
        <w:spacing w:before="100" w:beforeAutospacing="1" w:after="100" w:afterAutospacing="1"/>
        <w:rPr>
          <w:rFonts w:asciiTheme="majorBidi" w:hAnsiTheme="majorBidi" w:cstheme="majorBidi"/>
          <w:color w:val="24292E"/>
          <w:szCs w:val="28"/>
        </w:rPr>
      </w:pPr>
      <w:r w:rsidRPr="00E73C06">
        <w:rPr>
          <w:rStyle w:val="Strong"/>
          <w:rFonts w:asciiTheme="majorBidi" w:hAnsiTheme="majorBidi" w:cstheme="majorBidi"/>
          <w:color w:val="24292E"/>
          <w:szCs w:val="28"/>
        </w:rPr>
        <w:t>In the dynamic system part:</w:t>
      </w:r>
      <w:r w:rsidRPr="00E73C06">
        <w:rPr>
          <w:rFonts w:asciiTheme="majorBidi" w:hAnsiTheme="majorBidi" w:cstheme="majorBidi"/>
          <w:color w:val="24292E"/>
          <w:szCs w:val="28"/>
        </w:rPr>
        <w:t> While keep the system as smooth as you can, </w:t>
      </w:r>
      <w:r w:rsidRPr="00E73C06">
        <w:rPr>
          <w:rStyle w:val="Strong"/>
          <w:rFonts w:asciiTheme="majorBidi" w:hAnsiTheme="majorBidi" w:cstheme="majorBidi"/>
          <w:color w:val="24292E"/>
          <w:szCs w:val="28"/>
        </w:rPr>
        <w:t>force</w:t>
      </w:r>
      <w:r w:rsidRPr="00E73C06">
        <w:rPr>
          <w:rFonts w:asciiTheme="majorBidi" w:hAnsiTheme="majorBidi" w:cstheme="majorBidi"/>
          <w:color w:val="24292E"/>
          <w:szCs w:val="28"/>
        </w:rPr>
        <w:t> the "position", that is, the measure, </w:t>
      </w:r>
      <w:r w:rsidRPr="00E73C06">
        <w:rPr>
          <w:rStyle w:val="Strong"/>
          <w:rFonts w:asciiTheme="majorBidi" w:hAnsiTheme="majorBidi" w:cstheme="majorBidi"/>
          <w:color w:val="24292E"/>
          <w:szCs w:val="28"/>
        </w:rPr>
        <w:t>to be zero</w:t>
      </w:r>
      <w:r w:rsidRPr="00E73C06">
        <w:rPr>
          <w:rFonts w:asciiTheme="majorBidi" w:hAnsiTheme="majorBidi" w:cstheme="majorBidi"/>
          <w:color w:val="24292E"/>
          <w:szCs w:val="28"/>
        </w:rPr>
        <w:t> when the original measure is lower than a pre-set threshold.</w:t>
      </w:r>
    </w:p>
    <w:p w14:paraId="00E76C91" w14:textId="77777777" w:rsidR="00F93AFF" w:rsidRPr="00E73C06" w:rsidRDefault="00F93AFF" w:rsidP="00F93AFF">
      <w:pPr>
        <w:numPr>
          <w:ilvl w:val="0"/>
          <w:numId w:val="19"/>
        </w:numPr>
        <w:shd w:val="clear" w:color="auto" w:fill="FFFFFF"/>
        <w:spacing w:before="60" w:after="100" w:afterAutospacing="1"/>
        <w:rPr>
          <w:rFonts w:asciiTheme="majorBidi" w:hAnsiTheme="majorBidi" w:cstheme="majorBidi"/>
          <w:color w:val="24292E"/>
          <w:szCs w:val="28"/>
        </w:rPr>
      </w:pPr>
      <w:r w:rsidRPr="00E73C06">
        <w:rPr>
          <w:rStyle w:val="Strong"/>
          <w:rFonts w:asciiTheme="majorBidi" w:hAnsiTheme="majorBidi" w:cstheme="majorBidi"/>
          <w:color w:val="24292E"/>
          <w:szCs w:val="28"/>
        </w:rPr>
        <w:t>In the blend shape part:</w:t>
      </w:r>
      <w:r w:rsidRPr="00E73C06">
        <w:rPr>
          <w:rFonts w:asciiTheme="majorBidi" w:hAnsiTheme="majorBidi" w:cstheme="majorBidi"/>
          <w:color w:val="24292E"/>
          <w:szCs w:val="28"/>
        </w:rPr>
        <w:t> Use the same threshold as the upper bound for 100 weight (eye fully closed).</w:t>
      </w:r>
    </w:p>
    <w:p w14:paraId="493CB371" w14:textId="0AEF359B" w:rsidR="00F93AFF" w:rsidRPr="00E73C06" w:rsidRDefault="00F93AFF" w:rsidP="00F93AFF">
      <w:pPr>
        <w:pStyle w:val="NormalWeb"/>
        <w:shd w:val="clear" w:color="auto" w:fill="FFFFFF"/>
        <w:spacing w:before="0" w:beforeAutospacing="0" w:after="240" w:afterAutospacing="0"/>
        <w:rPr>
          <w:rFonts w:asciiTheme="majorBidi" w:hAnsiTheme="majorBidi" w:cstheme="majorBidi"/>
          <w:color w:val="24292E"/>
          <w:sz w:val="28"/>
          <w:szCs w:val="28"/>
        </w:rPr>
      </w:pPr>
      <w:r w:rsidRPr="00E73C06">
        <w:rPr>
          <w:rFonts w:asciiTheme="majorBidi" w:hAnsiTheme="majorBidi" w:cstheme="majorBidi"/>
          <w:color w:val="24292E"/>
          <w:sz w:val="28"/>
          <w:szCs w:val="28"/>
        </w:rPr>
        <w:t>The following figure demonstrates the difference of the system response without and with this trick. </w:t>
      </w:r>
      <w:r w:rsidR="008F45AD">
        <w:rPr>
          <w:rFonts w:asciiTheme="majorBidi" w:hAnsiTheme="majorBidi" w:cstheme="majorBidi"/>
          <w:color w:val="24292E"/>
          <w:sz w:val="28"/>
          <w:szCs w:val="28"/>
        </w:rPr>
        <w:t>T1</w:t>
      </w:r>
      <w:r w:rsidRPr="00E73C06">
        <w:rPr>
          <w:rFonts w:asciiTheme="majorBidi" w:hAnsiTheme="majorBidi" w:cstheme="majorBidi"/>
          <w:color w:val="24292E"/>
          <w:sz w:val="28"/>
          <w:szCs w:val="28"/>
        </w:rPr>
        <w:t>, </w:t>
      </w:r>
      <w:r w:rsidR="008F45AD">
        <w:rPr>
          <w:rFonts w:asciiTheme="majorBidi" w:hAnsiTheme="majorBidi" w:cstheme="majorBidi"/>
          <w:color w:val="24292E"/>
          <w:sz w:val="28"/>
          <w:szCs w:val="28"/>
        </w:rPr>
        <w:t>T2</w:t>
      </w:r>
      <w:r w:rsidRPr="00E73C06">
        <w:rPr>
          <w:rFonts w:asciiTheme="majorBidi" w:hAnsiTheme="majorBidi" w:cstheme="majorBidi"/>
          <w:color w:val="24292E"/>
          <w:sz w:val="28"/>
          <w:szCs w:val="28"/>
        </w:rPr>
        <w:t> and </w:t>
      </w:r>
      <w:r w:rsidR="008F45AD">
        <w:rPr>
          <w:rFonts w:asciiTheme="majorBidi" w:hAnsiTheme="majorBidi" w:cstheme="majorBidi"/>
          <w:color w:val="24292E"/>
          <w:sz w:val="28"/>
          <w:szCs w:val="28"/>
        </w:rPr>
        <w:t>T3</w:t>
      </w:r>
      <w:r w:rsidRPr="00E73C06">
        <w:rPr>
          <w:rFonts w:asciiTheme="majorBidi" w:hAnsiTheme="majorBidi" w:cstheme="majorBidi"/>
          <w:color w:val="24292E"/>
          <w:sz w:val="28"/>
          <w:szCs w:val="28"/>
        </w:rPr>
        <w:t> are the eye-closed duration of the original response, while </w:t>
      </w:r>
      <w:r w:rsidR="008F45AD">
        <w:rPr>
          <w:rFonts w:asciiTheme="majorBidi" w:hAnsiTheme="majorBidi" w:cstheme="majorBidi"/>
          <w:color w:val="24292E"/>
          <w:sz w:val="28"/>
          <w:szCs w:val="28"/>
        </w:rPr>
        <w:t>T</w:t>
      </w:r>
      <w:r w:rsidRPr="00E73C06">
        <w:rPr>
          <w:rFonts w:asciiTheme="majorBidi" w:hAnsiTheme="majorBidi" w:cstheme="majorBidi"/>
          <w:color w:val="24292E"/>
          <w:sz w:val="28"/>
          <w:szCs w:val="28"/>
        </w:rPr>
        <w:t> is eye-closed duration of the new response.</w:t>
      </w:r>
    </w:p>
    <w:p w14:paraId="2977EFA2" w14:textId="77777777" w:rsidR="001A23E2" w:rsidRDefault="009C214F" w:rsidP="001A23E2">
      <w:pPr>
        <w:pStyle w:val="NormalWeb"/>
        <w:keepNext/>
        <w:shd w:val="clear" w:color="auto" w:fill="FFFFFF"/>
        <w:spacing w:before="0" w:beforeAutospacing="0" w:after="240" w:afterAutospacing="0"/>
        <w:jc w:val="center"/>
      </w:pPr>
      <w:r w:rsidRPr="00E73C06">
        <w:rPr>
          <w:noProof/>
          <w:sz w:val="28"/>
          <w:szCs w:val="28"/>
        </w:rPr>
        <w:drawing>
          <wp:inline distT="0" distB="0" distL="0" distR="0" wp14:anchorId="3DA743BF" wp14:editId="333C1A2E">
            <wp:extent cx="5943600" cy="3257550"/>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943600" cy="3257550"/>
                    </a:xfrm>
                    <a:prstGeom prst="rect">
                      <a:avLst/>
                    </a:prstGeom>
                    <a:noFill/>
                    <a:ln>
                      <a:noFill/>
                    </a:ln>
                  </pic:spPr>
                </pic:pic>
              </a:graphicData>
            </a:graphic>
          </wp:inline>
        </w:drawing>
      </w:r>
    </w:p>
    <w:p w14:paraId="38BCDBCE" w14:textId="0823A175" w:rsidR="00F93AFF" w:rsidRPr="00E73C06" w:rsidRDefault="001A23E2" w:rsidP="001A23E2">
      <w:pPr>
        <w:pStyle w:val="Caption"/>
        <w:jc w:val="center"/>
        <w:rPr>
          <w:rFonts w:asciiTheme="majorBidi" w:hAnsiTheme="majorBidi" w:cstheme="majorBidi"/>
          <w:color w:val="24292E"/>
          <w:sz w:val="28"/>
          <w:szCs w:val="28"/>
        </w:rPr>
      </w:pPr>
      <w:bookmarkStart w:id="53" w:name="_Toc48107736"/>
      <w:r>
        <w:t xml:space="preserve">Figure </w:t>
      </w:r>
      <w:fldSimple w:instr=" SEQ Figure \* ARABIC ">
        <w:r w:rsidR="003F3523">
          <w:rPr>
            <w:noProof/>
          </w:rPr>
          <w:t>17</w:t>
        </w:r>
      </w:fldSimple>
      <w:r>
        <w:t>. original response vs new response</w:t>
      </w:r>
      <w:bookmarkEnd w:id="53"/>
    </w:p>
    <w:p w14:paraId="68CAD0F3" w14:textId="06DBD3C0" w:rsidR="003D5198" w:rsidRDefault="003D5198" w:rsidP="003D5198">
      <w:pPr>
        <w:rPr>
          <w:rFonts w:asciiTheme="majorBidi" w:hAnsiTheme="majorBidi" w:cstheme="majorBidi"/>
          <w:szCs w:val="28"/>
        </w:rPr>
      </w:pPr>
    </w:p>
    <w:p w14:paraId="3A572C71" w14:textId="3D50ADAA" w:rsidR="008F45AD" w:rsidRDefault="008F45AD" w:rsidP="003D5198">
      <w:pPr>
        <w:rPr>
          <w:rFonts w:asciiTheme="majorBidi" w:hAnsiTheme="majorBidi" w:cstheme="majorBidi"/>
          <w:szCs w:val="28"/>
        </w:rPr>
      </w:pPr>
    </w:p>
    <w:p w14:paraId="5B231897" w14:textId="77777777" w:rsidR="008F45AD" w:rsidRPr="00E73C06" w:rsidRDefault="008F45AD" w:rsidP="003D5198">
      <w:pPr>
        <w:rPr>
          <w:rFonts w:asciiTheme="majorBidi" w:hAnsiTheme="majorBidi" w:cstheme="majorBidi"/>
          <w:szCs w:val="28"/>
        </w:rPr>
      </w:pPr>
    </w:p>
    <w:p w14:paraId="40494667" w14:textId="6D9420F0" w:rsidR="00F93AFF" w:rsidRPr="008F45AD" w:rsidRDefault="00F93AFF" w:rsidP="008F45AD">
      <w:pPr>
        <w:pStyle w:val="Heading2"/>
      </w:pPr>
      <w:bookmarkStart w:id="54" w:name="_Toc48107714"/>
      <w:r w:rsidRPr="008F45AD">
        <w:lastRenderedPageBreak/>
        <w:t>4.3 Socket communication</w:t>
      </w:r>
      <w:bookmarkEnd w:id="54"/>
    </w:p>
    <w:p w14:paraId="561EABB8" w14:textId="3C2AC68C" w:rsidR="00F93AFF" w:rsidRPr="00E73C06" w:rsidRDefault="00F93AFF" w:rsidP="008F45AD">
      <w:pPr>
        <w:pStyle w:val="NormalWeb"/>
        <w:shd w:val="clear" w:color="auto" w:fill="FFFFFF"/>
        <w:spacing w:before="0" w:beforeAutospacing="0" w:after="240" w:afterAutospacing="0"/>
        <w:rPr>
          <w:rFonts w:asciiTheme="majorBidi" w:hAnsiTheme="majorBidi" w:cstheme="majorBidi"/>
          <w:color w:val="24292E"/>
          <w:sz w:val="28"/>
          <w:szCs w:val="28"/>
        </w:rPr>
      </w:pPr>
      <w:r w:rsidRPr="00E73C06">
        <w:rPr>
          <w:rFonts w:asciiTheme="majorBidi" w:hAnsiTheme="majorBidi" w:cstheme="majorBidi"/>
          <w:color w:val="24292E"/>
          <w:sz w:val="28"/>
          <w:szCs w:val="28"/>
        </w:rPr>
        <w:t xml:space="preserve">The communication between the front-end and the </w:t>
      </w:r>
      <w:r w:rsidR="00CC4C18" w:rsidRPr="00E73C06">
        <w:rPr>
          <w:rFonts w:asciiTheme="majorBidi" w:hAnsiTheme="majorBidi" w:cstheme="majorBidi"/>
          <w:color w:val="24292E"/>
          <w:sz w:val="28"/>
          <w:szCs w:val="28"/>
        </w:rPr>
        <w:t>back end</w:t>
      </w:r>
      <w:r w:rsidRPr="00E73C06">
        <w:rPr>
          <w:rFonts w:asciiTheme="majorBidi" w:hAnsiTheme="majorBidi" w:cstheme="majorBidi"/>
          <w:color w:val="24292E"/>
          <w:sz w:val="28"/>
          <w:szCs w:val="28"/>
        </w:rPr>
        <w:t xml:space="preserve"> is made possible using </w:t>
      </w:r>
      <w:r w:rsidRPr="00E73C06">
        <w:rPr>
          <w:rStyle w:val="Strong"/>
          <w:rFonts w:asciiTheme="majorBidi" w:hAnsiTheme="majorBidi" w:cstheme="majorBidi"/>
          <w:color w:val="24292E"/>
          <w:sz w:val="28"/>
          <w:szCs w:val="28"/>
        </w:rPr>
        <w:t>Socket</w:t>
      </w:r>
      <w:r w:rsidRPr="00E73C06">
        <w:rPr>
          <w:rFonts w:asciiTheme="majorBidi" w:hAnsiTheme="majorBidi" w:cstheme="majorBidi"/>
          <w:color w:val="24292E"/>
          <w:sz w:val="28"/>
          <w:szCs w:val="28"/>
        </w:rPr>
        <w:t>. Specifically, a </w:t>
      </w:r>
      <w:r w:rsidRPr="00E73C06">
        <w:rPr>
          <w:rStyle w:val="Strong"/>
          <w:rFonts w:asciiTheme="majorBidi" w:hAnsiTheme="majorBidi" w:cstheme="majorBidi"/>
          <w:color w:val="24292E"/>
          <w:sz w:val="28"/>
          <w:szCs w:val="28"/>
        </w:rPr>
        <w:t>Unity C# server</w:t>
      </w:r>
      <w:r w:rsidRPr="00E73C06">
        <w:rPr>
          <w:rFonts w:asciiTheme="majorBidi" w:hAnsiTheme="majorBidi" w:cstheme="majorBidi"/>
          <w:color w:val="24292E"/>
          <w:sz w:val="28"/>
          <w:szCs w:val="28"/>
        </w:rPr>
        <w:t> and a </w:t>
      </w:r>
      <w:r w:rsidRPr="00E73C06">
        <w:rPr>
          <w:rStyle w:val="Strong"/>
          <w:rFonts w:asciiTheme="majorBidi" w:hAnsiTheme="majorBidi" w:cstheme="majorBidi"/>
          <w:color w:val="24292E"/>
          <w:sz w:val="28"/>
          <w:szCs w:val="28"/>
        </w:rPr>
        <w:t>Python client</w:t>
      </w:r>
      <w:r w:rsidRPr="00E73C06">
        <w:rPr>
          <w:rFonts w:asciiTheme="majorBidi" w:hAnsiTheme="majorBidi" w:cstheme="majorBidi"/>
          <w:color w:val="24292E"/>
          <w:sz w:val="28"/>
          <w:szCs w:val="28"/>
        </w:rPr>
        <w:t> are setup to transfer data through a TCP/IP connection. The details of this part of implementation can be referred to</w:t>
      </w:r>
      <w:r w:rsidR="008F45AD">
        <w:rPr>
          <w:rFonts w:asciiTheme="majorBidi" w:hAnsiTheme="majorBidi" w:cstheme="majorBidi"/>
          <w:color w:val="24292E"/>
          <w:sz w:val="28"/>
          <w:szCs w:val="28"/>
        </w:rPr>
        <w:t xml:space="preserve"> SocketServer.cs</w:t>
      </w:r>
      <w:r w:rsidRPr="00E73C06">
        <w:rPr>
          <w:rFonts w:asciiTheme="majorBidi" w:hAnsiTheme="majorBidi" w:cstheme="majorBidi"/>
          <w:color w:val="24292E"/>
          <w:sz w:val="28"/>
          <w:szCs w:val="28"/>
        </w:rPr>
        <w:t>.</w:t>
      </w:r>
    </w:p>
    <w:p w14:paraId="71AE8490" w14:textId="77777777" w:rsidR="00F93AFF" w:rsidRPr="00E73C06" w:rsidRDefault="00F93AFF" w:rsidP="008F45AD">
      <w:pPr>
        <w:pStyle w:val="NormalWeb"/>
        <w:shd w:val="clear" w:color="auto" w:fill="FFFFFF"/>
        <w:spacing w:before="0" w:beforeAutospacing="0" w:after="240" w:afterAutospacing="0"/>
        <w:rPr>
          <w:rFonts w:asciiTheme="majorBidi" w:hAnsiTheme="majorBidi" w:cstheme="majorBidi"/>
          <w:color w:val="24292E"/>
          <w:sz w:val="28"/>
          <w:szCs w:val="28"/>
        </w:rPr>
      </w:pPr>
      <w:r w:rsidRPr="00E73C06">
        <w:rPr>
          <w:rFonts w:asciiTheme="majorBidi" w:hAnsiTheme="majorBidi" w:cstheme="majorBidi"/>
          <w:color w:val="24292E"/>
          <w:sz w:val="28"/>
          <w:szCs w:val="28"/>
        </w:rPr>
        <w:t>The socket endpoint is set at:</w:t>
      </w:r>
    </w:p>
    <w:p w14:paraId="4F207688" w14:textId="77777777" w:rsidR="00F93AFF" w:rsidRPr="00E73C06" w:rsidRDefault="00F93AFF" w:rsidP="008F45AD">
      <w:pPr>
        <w:numPr>
          <w:ilvl w:val="0"/>
          <w:numId w:val="20"/>
        </w:numPr>
        <w:shd w:val="clear" w:color="auto" w:fill="FFFFFF"/>
        <w:spacing w:before="100" w:beforeAutospacing="1" w:after="100" w:afterAutospacing="1"/>
        <w:rPr>
          <w:rFonts w:asciiTheme="majorBidi" w:hAnsiTheme="majorBidi" w:cstheme="majorBidi"/>
          <w:color w:val="24292E"/>
          <w:szCs w:val="28"/>
        </w:rPr>
      </w:pPr>
      <w:r w:rsidRPr="00E73C06">
        <w:rPr>
          <w:rFonts w:asciiTheme="majorBidi" w:hAnsiTheme="majorBidi" w:cstheme="majorBidi"/>
          <w:color w:val="24292E"/>
          <w:szCs w:val="28"/>
        </w:rPr>
        <w:t>IP address: 127.0.0.1</w:t>
      </w:r>
    </w:p>
    <w:p w14:paraId="3AA46427" w14:textId="25B3D3B7" w:rsidR="00073D4E" w:rsidRPr="00E73C06" w:rsidRDefault="00F93AFF" w:rsidP="008F45AD">
      <w:pPr>
        <w:numPr>
          <w:ilvl w:val="0"/>
          <w:numId w:val="20"/>
        </w:numPr>
        <w:shd w:val="clear" w:color="auto" w:fill="FFFFFF"/>
        <w:spacing w:before="60" w:after="100" w:afterAutospacing="1"/>
        <w:rPr>
          <w:rFonts w:asciiTheme="majorBidi" w:hAnsiTheme="majorBidi" w:cstheme="majorBidi"/>
          <w:color w:val="24292E"/>
          <w:szCs w:val="28"/>
        </w:rPr>
      </w:pPr>
      <w:r w:rsidRPr="00E73C06">
        <w:rPr>
          <w:rFonts w:asciiTheme="majorBidi" w:hAnsiTheme="majorBidi" w:cstheme="majorBidi"/>
          <w:color w:val="24292E"/>
          <w:szCs w:val="28"/>
        </w:rPr>
        <w:t>Port: 1755</w:t>
      </w:r>
    </w:p>
    <w:p w14:paraId="7ECDC95A" w14:textId="37B2728A" w:rsidR="00501033" w:rsidRPr="00E73C06" w:rsidRDefault="00501033" w:rsidP="00501033">
      <w:pPr>
        <w:shd w:val="clear" w:color="auto" w:fill="FFFFFF"/>
        <w:spacing w:before="60" w:after="100" w:afterAutospacing="1"/>
        <w:rPr>
          <w:rFonts w:asciiTheme="majorBidi" w:hAnsiTheme="majorBidi" w:cstheme="majorBidi"/>
          <w:color w:val="24292E"/>
          <w:szCs w:val="28"/>
        </w:rPr>
      </w:pPr>
    </w:p>
    <w:p w14:paraId="06EE5F8A" w14:textId="77777777" w:rsidR="00501033" w:rsidRDefault="00501033" w:rsidP="00501033">
      <w:pPr>
        <w:spacing w:line="0" w:lineRule="atLeast"/>
        <w:ind w:left="659"/>
        <w:rPr>
          <w:sz w:val="96"/>
        </w:rPr>
      </w:pPr>
    </w:p>
    <w:p w14:paraId="3A1B3927" w14:textId="0E41D073" w:rsidR="00501033" w:rsidRDefault="00501033" w:rsidP="00501033">
      <w:pPr>
        <w:spacing w:line="0" w:lineRule="atLeast"/>
        <w:ind w:left="659"/>
        <w:rPr>
          <w:sz w:val="96"/>
        </w:rPr>
      </w:pPr>
    </w:p>
    <w:p w14:paraId="0DE68866" w14:textId="600B6281" w:rsidR="00AF2D14" w:rsidRDefault="00AF2D14" w:rsidP="00501033">
      <w:pPr>
        <w:spacing w:line="0" w:lineRule="atLeast"/>
        <w:ind w:left="659"/>
        <w:rPr>
          <w:sz w:val="96"/>
        </w:rPr>
      </w:pPr>
    </w:p>
    <w:p w14:paraId="2FCEEA92" w14:textId="3009B89C" w:rsidR="00AF2D14" w:rsidRDefault="00AF2D14" w:rsidP="00501033">
      <w:pPr>
        <w:spacing w:line="0" w:lineRule="atLeast"/>
        <w:ind w:left="659"/>
        <w:rPr>
          <w:sz w:val="96"/>
        </w:rPr>
      </w:pPr>
    </w:p>
    <w:p w14:paraId="7FFBFCC7" w14:textId="011D62C5" w:rsidR="00AF2D14" w:rsidRDefault="00AF2D14" w:rsidP="00501033">
      <w:pPr>
        <w:spacing w:line="0" w:lineRule="atLeast"/>
        <w:ind w:left="659"/>
        <w:rPr>
          <w:sz w:val="96"/>
        </w:rPr>
      </w:pPr>
    </w:p>
    <w:p w14:paraId="5F62D86F" w14:textId="6E16155B" w:rsidR="00AF2D14" w:rsidRDefault="00AF2D14" w:rsidP="00501033">
      <w:pPr>
        <w:spacing w:line="0" w:lineRule="atLeast"/>
        <w:ind w:left="659"/>
        <w:rPr>
          <w:sz w:val="96"/>
        </w:rPr>
      </w:pPr>
    </w:p>
    <w:p w14:paraId="603E331A" w14:textId="4D3B4DC7" w:rsidR="00AF2D14" w:rsidRDefault="00AF2D14" w:rsidP="00501033">
      <w:pPr>
        <w:spacing w:line="0" w:lineRule="atLeast"/>
        <w:ind w:left="659"/>
        <w:rPr>
          <w:sz w:val="96"/>
        </w:rPr>
      </w:pPr>
    </w:p>
    <w:p w14:paraId="7723A341" w14:textId="2D3AFE42" w:rsidR="00AF2D14" w:rsidRDefault="00AF2D14" w:rsidP="00501033">
      <w:pPr>
        <w:spacing w:line="0" w:lineRule="atLeast"/>
        <w:ind w:left="659"/>
        <w:rPr>
          <w:sz w:val="96"/>
        </w:rPr>
      </w:pPr>
    </w:p>
    <w:p w14:paraId="4B38F761" w14:textId="63771010" w:rsidR="00AF2D14" w:rsidRDefault="00AF2D14" w:rsidP="00501033">
      <w:pPr>
        <w:spacing w:line="0" w:lineRule="atLeast"/>
        <w:ind w:left="659"/>
        <w:rPr>
          <w:sz w:val="96"/>
        </w:rPr>
      </w:pPr>
    </w:p>
    <w:p w14:paraId="69B02F1F" w14:textId="77777777" w:rsidR="00AF2D14" w:rsidRDefault="00AF2D14" w:rsidP="00501033">
      <w:pPr>
        <w:spacing w:line="0" w:lineRule="atLeast"/>
        <w:ind w:left="659"/>
        <w:rPr>
          <w:sz w:val="96"/>
        </w:rPr>
      </w:pPr>
    </w:p>
    <w:p w14:paraId="3FA0CE51" w14:textId="77777777" w:rsidR="00501033" w:rsidRDefault="00501033" w:rsidP="001A23E2">
      <w:pPr>
        <w:spacing w:line="0" w:lineRule="atLeast"/>
        <w:rPr>
          <w:sz w:val="96"/>
        </w:rPr>
      </w:pPr>
    </w:p>
    <w:p w14:paraId="62E00F4E" w14:textId="0854FDFF" w:rsidR="00501033" w:rsidRDefault="00501033" w:rsidP="00501033">
      <w:pPr>
        <w:spacing w:line="0" w:lineRule="atLeast"/>
        <w:ind w:left="659"/>
        <w:rPr>
          <w:sz w:val="96"/>
        </w:rPr>
      </w:pPr>
      <w:r>
        <w:rPr>
          <w:sz w:val="96"/>
        </w:rPr>
        <w:t>Chapter Five:</w:t>
      </w:r>
    </w:p>
    <w:p w14:paraId="48B819CC" w14:textId="77777777" w:rsidR="00501033" w:rsidRDefault="00501033" w:rsidP="00501033">
      <w:pPr>
        <w:spacing w:line="200" w:lineRule="exact"/>
      </w:pPr>
    </w:p>
    <w:p w14:paraId="59C2879E" w14:textId="77777777" w:rsidR="00501033" w:rsidRDefault="00501033" w:rsidP="00501033">
      <w:pPr>
        <w:spacing w:line="200" w:lineRule="exact"/>
      </w:pPr>
    </w:p>
    <w:p w14:paraId="16D99071" w14:textId="77777777" w:rsidR="00501033" w:rsidRDefault="00501033" w:rsidP="00501033">
      <w:pPr>
        <w:spacing w:line="200" w:lineRule="exact"/>
      </w:pPr>
    </w:p>
    <w:p w14:paraId="338702F0" w14:textId="77777777" w:rsidR="00501033" w:rsidRDefault="00501033" w:rsidP="00501033">
      <w:pPr>
        <w:spacing w:line="200" w:lineRule="exact"/>
      </w:pPr>
    </w:p>
    <w:p w14:paraId="5D887A64" w14:textId="77777777" w:rsidR="00501033" w:rsidRDefault="00501033" w:rsidP="00501033">
      <w:pPr>
        <w:spacing w:line="200" w:lineRule="exact"/>
      </w:pPr>
    </w:p>
    <w:p w14:paraId="57CC39ED" w14:textId="77777777" w:rsidR="00501033" w:rsidRDefault="00501033" w:rsidP="00501033">
      <w:pPr>
        <w:spacing w:line="200" w:lineRule="exact"/>
      </w:pPr>
    </w:p>
    <w:p w14:paraId="50D70CA4" w14:textId="77777777" w:rsidR="00501033" w:rsidRDefault="00501033" w:rsidP="00501033">
      <w:pPr>
        <w:spacing w:line="200" w:lineRule="exact"/>
      </w:pPr>
    </w:p>
    <w:p w14:paraId="650CDDB9" w14:textId="77777777" w:rsidR="00501033" w:rsidRDefault="00501033" w:rsidP="00501033">
      <w:pPr>
        <w:spacing w:line="200" w:lineRule="exact"/>
      </w:pPr>
    </w:p>
    <w:p w14:paraId="39A2DC7F" w14:textId="77777777" w:rsidR="00501033" w:rsidRDefault="00501033" w:rsidP="00501033">
      <w:pPr>
        <w:spacing w:line="239" w:lineRule="exact"/>
      </w:pPr>
    </w:p>
    <w:p w14:paraId="37F1C942" w14:textId="1311194C" w:rsidR="00501033" w:rsidRDefault="00501033" w:rsidP="00501033">
      <w:pPr>
        <w:spacing w:line="0" w:lineRule="atLeast"/>
        <w:ind w:left="859"/>
        <w:rPr>
          <w:sz w:val="96"/>
        </w:rPr>
      </w:pPr>
      <w:r>
        <w:rPr>
          <w:sz w:val="96"/>
        </w:rPr>
        <w:t>User Manual</w:t>
      </w:r>
    </w:p>
    <w:p w14:paraId="51C2A9A4" w14:textId="77777777" w:rsidR="00501033" w:rsidRDefault="00501033" w:rsidP="00501033">
      <w:pPr>
        <w:spacing w:line="200" w:lineRule="exact"/>
      </w:pPr>
    </w:p>
    <w:p w14:paraId="33F2C90D" w14:textId="77777777" w:rsidR="00501033" w:rsidRDefault="00501033" w:rsidP="00501033">
      <w:pPr>
        <w:spacing w:line="200" w:lineRule="exact"/>
      </w:pPr>
    </w:p>
    <w:p w14:paraId="0417D4B6" w14:textId="77777777" w:rsidR="00501033" w:rsidRDefault="00501033" w:rsidP="00501033">
      <w:pPr>
        <w:spacing w:line="200" w:lineRule="exact"/>
      </w:pPr>
    </w:p>
    <w:p w14:paraId="21480D8E" w14:textId="77777777" w:rsidR="00501033" w:rsidRDefault="00501033" w:rsidP="00501033">
      <w:pPr>
        <w:spacing w:line="200" w:lineRule="exact"/>
      </w:pPr>
    </w:p>
    <w:p w14:paraId="643CC658" w14:textId="77777777" w:rsidR="00501033" w:rsidRDefault="00501033" w:rsidP="00501033">
      <w:pPr>
        <w:spacing w:line="200" w:lineRule="exact"/>
      </w:pPr>
    </w:p>
    <w:p w14:paraId="0A91FBEF" w14:textId="77777777" w:rsidR="00501033" w:rsidRDefault="00501033" w:rsidP="00501033">
      <w:pPr>
        <w:spacing w:line="200" w:lineRule="exact"/>
      </w:pPr>
    </w:p>
    <w:p w14:paraId="1D7AAAC3" w14:textId="77777777" w:rsidR="00501033" w:rsidRDefault="00501033" w:rsidP="00501033">
      <w:pPr>
        <w:spacing w:line="200" w:lineRule="exact"/>
      </w:pPr>
    </w:p>
    <w:p w14:paraId="53E0E0E3" w14:textId="05F5B164" w:rsidR="00501033" w:rsidRDefault="00501033" w:rsidP="00501033">
      <w:pPr>
        <w:shd w:val="clear" w:color="auto" w:fill="FFFFFF"/>
        <w:spacing w:before="60" w:after="100" w:afterAutospacing="1"/>
        <w:rPr>
          <w:rFonts w:asciiTheme="majorBidi" w:hAnsiTheme="majorBidi" w:cstheme="majorBidi"/>
          <w:color w:val="24292E"/>
        </w:rPr>
      </w:pPr>
    </w:p>
    <w:p w14:paraId="3DA305CC" w14:textId="716CB3F4" w:rsidR="00501033" w:rsidRDefault="00501033" w:rsidP="00501033">
      <w:pPr>
        <w:shd w:val="clear" w:color="auto" w:fill="FFFFFF"/>
        <w:spacing w:before="60" w:after="100" w:afterAutospacing="1"/>
        <w:rPr>
          <w:rFonts w:asciiTheme="majorBidi" w:hAnsiTheme="majorBidi" w:cstheme="majorBidi"/>
          <w:color w:val="24292E"/>
        </w:rPr>
      </w:pPr>
    </w:p>
    <w:p w14:paraId="72408927" w14:textId="36F4D4D7" w:rsidR="00501033" w:rsidRDefault="00501033" w:rsidP="00501033">
      <w:pPr>
        <w:shd w:val="clear" w:color="auto" w:fill="FFFFFF"/>
        <w:spacing w:before="60" w:after="100" w:afterAutospacing="1"/>
        <w:rPr>
          <w:rFonts w:asciiTheme="majorBidi" w:hAnsiTheme="majorBidi" w:cstheme="majorBidi"/>
          <w:color w:val="24292E"/>
        </w:rPr>
      </w:pPr>
    </w:p>
    <w:p w14:paraId="1DB7C226" w14:textId="77777777" w:rsidR="00501033" w:rsidRPr="00973B1A" w:rsidRDefault="00501033" w:rsidP="00501033">
      <w:pPr>
        <w:shd w:val="clear" w:color="auto" w:fill="FFFFFF"/>
        <w:spacing w:before="60" w:after="100" w:afterAutospacing="1"/>
        <w:rPr>
          <w:rFonts w:asciiTheme="majorBidi" w:hAnsiTheme="majorBidi" w:cstheme="majorBidi"/>
          <w:color w:val="24292E"/>
        </w:rPr>
      </w:pPr>
    </w:p>
    <w:p w14:paraId="3D9D1BB7" w14:textId="3FFD98C4" w:rsidR="00073D4E" w:rsidRPr="0022012C" w:rsidRDefault="00073D4E" w:rsidP="0022012C">
      <w:pPr>
        <w:pStyle w:val="Heading1"/>
        <w:numPr>
          <w:ilvl w:val="0"/>
          <w:numId w:val="5"/>
        </w:numPr>
      </w:pPr>
      <w:bookmarkStart w:id="55" w:name="_Toc48107715"/>
      <w:r>
        <w:lastRenderedPageBreak/>
        <w:t>User Manual</w:t>
      </w:r>
      <w:bookmarkEnd w:id="55"/>
    </w:p>
    <w:p w14:paraId="68592131" w14:textId="5F56E718" w:rsidR="009809AC" w:rsidRDefault="009809AC" w:rsidP="00737333">
      <w:pPr>
        <w:rPr>
          <w:rFonts w:asciiTheme="majorBidi" w:hAnsiTheme="majorBidi" w:cstheme="majorBidi"/>
          <w:color w:val="808080" w:themeColor="background1" w:themeShade="80"/>
          <w:szCs w:val="28"/>
        </w:rPr>
      </w:pPr>
    </w:p>
    <w:p w14:paraId="0814F070" w14:textId="2658BA40" w:rsidR="00780F40" w:rsidRPr="00780F40" w:rsidRDefault="009809AC" w:rsidP="00780F40">
      <w:pPr>
        <w:rPr>
          <w:rFonts w:asciiTheme="majorBidi" w:hAnsiTheme="majorBidi" w:cstheme="majorBidi"/>
          <w:szCs w:val="28"/>
        </w:rPr>
      </w:pPr>
      <w:r>
        <w:rPr>
          <w:rFonts w:asciiTheme="majorBidi" w:hAnsiTheme="majorBidi" w:cstheme="majorBidi"/>
          <w:szCs w:val="28"/>
        </w:rPr>
        <w:t xml:space="preserve">Model1 (Cube) </w:t>
      </w:r>
    </w:p>
    <w:p w14:paraId="200D9DA7" w14:textId="4A25D7F0" w:rsidR="00E07345" w:rsidRPr="00E07345" w:rsidRDefault="009809AC" w:rsidP="00737333">
      <w:pPr>
        <w:rPr>
          <w:rFonts w:asciiTheme="majorBidi" w:hAnsiTheme="majorBidi" w:cstheme="majorBidi"/>
          <w:szCs w:val="28"/>
          <w:rtl/>
          <w:lang w:bidi="ar-EG"/>
        </w:rPr>
      </w:pPr>
      <w:r>
        <w:rPr>
          <w:noProof/>
        </w:rPr>
        <w:drawing>
          <wp:inline distT="0" distB="0" distL="0" distR="0" wp14:anchorId="28D9F9BD" wp14:editId="118EC5F1">
            <wp:extent cx="5943600" cy="320548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943600" cy="3205480"/>
                    </a:xfrm>
                    <a:prstGeom prst="rect">
                      <a:avLst/>
                    </a:prstGeom>
                    <a:noFill/>
                    <a:ln>
                      <a:noFill/>
                    </a:ln>
                  </pic:spPr>
                </pic:pic>
              </a:graphicData>
            </a:graphic>
          </wp:inline>
        </w:drawing>
      </w:r>
    </w:p>
    <w:p w14:paraId="3511EA8A" w14:textId="77777777" w:rsidR="00780F40" w:rsidRDefault="00780F40" w:rsidP="00737333">
      <w:pPr>
        <w:jc w:val="both"/>
        <w:rPr>
          <w:noProof/>
        </w:rPr>
      </w:pPr>
    </w:p>
    <w:p w14:paraId="67AAD041" w14:textId="77777777" w:rsidR="00780F40" w:rsidRDefault="00780F40" w:rsidP="00737333">
      <w:pPr>
        <w:jc w:val="both"/>
        <w:rPr>
          <w:noProof/>
        </w:rPr>
      </w:pPr>
    </w:p>
    <w:p w14:paraId="07E3EC9B" w14:textId="77777777" w:rsidR="00780F40" w:rsidRDefault="00780F40" w:rsidP="00737333">
      <w:pPr>
        <w:jc w:val="both"/>
        <w:rPr>
          <w:noProof/>
        </w:rPr>
      </w:pPr>
    </w:p>
    <w:p w14:paraId="74C91C90" w14:textId="7EB78A2C" w:rsidR="00780F40" w:rsidRPr="00D0595C" w:rsidRDefault="00780F40" w:rsidP="00D0595C">
      <w:pPr>
        <w:rPr>
          <w:rFonts w:asciiTheme="majorBidi" w:hAnsiTheme="majorBidi" w:cstheme="majorBidi"/>
          <w:color w:val="808080" w:themeColor="background1" w:themeShade="80"/>
          <w:szCs w:val="28"/>
        </w:rPr>
      </w:pPr>
      <w:r w:rsidRPr="00780F40">
        <w:rPr>
          <w:noProof/>
          <w:szCs w:val="28"/>
        </w:rPr>
        <w:t>Model2</w:t>
      </w:r>
      <w:r w:rsidR="009809AC">
        <w:rPr>
          <w:noProof/>
        </w:rPr>
        <w:drawing>
          <wp:inline distT="0" distB="0" distL="0" distR="0" wp14:anchorId="2CD5E20B" wp14:editId="51E17A83">
            <wp:extent cx="5943600" cy="32232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943600" cy="3223260"/>
                    </a:xfrm>
                    <a:prstGeom prst="rect">
                      <a:avLst/>
                    </a:prstGeom>
                    <a:noFill/>
                    <a:ln>
                      <a:noFill/>
                    </a:ln>
                  </pic:spPr>
                </pic:pic>
              </a:graphicData>
            </a:graphic>
          </wp:inline>
        </w:drawing>
      </w:r>
    </w:p>
    <w:p w14:paraId="26D409F1" w14:textId="41C0BB17" w:rsidR="00780F40" w:rsidRPr="00780F40" w:rsidRDefault="00780F40" w:rsidP="00073D4E">
      <w:pPr>
        <w:jc w:val="both"/>
        <w:rPr>
          <w:noProof/>
          <w:szCs w:val="28"/>
        </w:rPr>
      </w:pPr>
      <w:r>
        <w:rPr>
          <w:noProof/>
          <w:szCs w:val="28"/>
        </w:rPr>
        <w:lastRenderedPageBreak/>
        <w:t>(Model2) Run folowing the Camera Person</w:t>
      </w:r>
    </w:p>
    <w:p w14:paraId="335E5298" w14:textId="77777777" w:rsidR="00780F40" w:rsidRDefault="009809AC" w:rsidP="00780F40">
      <w:pPr>
        <w:jc w:val="both"/>
        <w:rPr>
          <w:noProof/>
        </w:rPr>
      </w:pPr>
      <w:r>
        <w:rPr>
          <w:noProof/>
        </w:rPr>
        <w:drawing>
          <wp:inline distT="0" distB="0" distL="0" distR="0" wp14:anchorId="1ADA14BB" wp14:editId="0606B388">
            <wp:extent cx="5943600" cy="241998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943600" cy="2419985"/>
                    </a:xfrm>
                    <a:prstGeom prst="rect">
                      <a:avLst/>
                    </a:prstGeom>
                    <a:noFill/>
                    <a:ln>
                      <a:noFill/>
                    </a:ln>
                  </pic:spPr>
                </pic:pic>
              </a:graphicData>
            </a:graphic>
          </wp:inline>
        </w:drawing>
      </w:r>
      <w:r>
        <w:rPr>
          <w:noProof/>
        </w:rPr>
        <w:drawing>
          <wp:inline distT="0" distB="0" distL="0" distR="0" wp14:anchorId="3B5A0308" wp14:editId="50767826">
            <wp:extent cx="5943600" cy="25076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943600" cy="2507615"/>
                    </a:xfrm>
                    <a:prstGeom prst="rect">
                      <a:avLst/>
                    </a:prstGeom>
                    <a:noFill/>
                    <a:ln>
                      <a:noFill/>
                    </a:ln>
                  </pic:spPr>
                </pic:pic>
              </a:graphicData>
            </a:graphic>
          </wp:inline>
        </w:drawing>
      </w:r>
      <w:r>
        <w:rPr>
          <w:noProof/>
        </w:rPr>
        <w:drawing>
          <wp:inline distT="0" distB="0" distL="0" distR="0" wp14:anchorId="07330D1F" wp14:editId="644E6CD7">
            <wp:extent cx="5943600" cy="243967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943600" cy="2439670"/>
                    </a:xfrm>
                    <a:prstGeom prst="rect">
                      <a:avLst/>
                    </a:prstGeom>
                    <a:noFill/>
                    <a:ln>
                      <a:noFill/>
                    </a:ln>
                  </pic:spPr>
                </pic:pic>
              </a:graphicData>
            </a:graphic>
          </wp:inline>
        </w:drawing>
      </w:r>
    </w:p>
    <w:p w14:paraId="6470E7C9" w14:textId="77777777" w:rsidR="00780F40" w:rsidRDefault="00780F40" w:rsidP="00780F40">
      <w:pPr>
        <w:jc w:val="both"/>
        <w:rPr>
          <w:noProof/>
        </w:rPr>
      </w:pPr>
    </w:p>
    <w:p w14:paraId="6E81B5C9" w14:textId="77777777" w:rsidR="00780F40" w:rsidRDefault="00780F40" w:rsidP="00780F40">
      <w:pPr>
        <w:jc w:val="both"/>
        <w:rPr>
          <w:noProof/>
        </w:rPr>
      </w:pPr>
    </w:p>
    <w:p w14:paraId="4E131CF1" w14:textId="77777777" w:rsidR="00D0595C" w:rsidRDefault="00D0595C" w:rsidP="00780F40">
      <w:pPr>
        <w:jc w:val="both"/>
        <w:rPr>
          <w:noProof/>
          <w:szCs w:val="28"/>
        </w:rPr>
      </w:pPr>
    </w:p>
    <w:p w14:paraId="6F507572" w14:textId="623CB5B0" w:rsidR="00780F40" w:rsidRPr="00780F40" w:rsidRDefault="00780F40" w:rsidP="00780F40">
      <w:pPr>
        <w:jc w:val="both"/>
        <w:rPr>
          <w:noProof/>
          <w:szCs w:val="28"/>
        </w:rPr>
      </w:pPr>
      <w:r>
        <w:rPr>
          <w:noProof/>
          <w:szCs w:val="28"/>
        </w:rPr>
        <w:lastRenderedPageBreak/>
        <w:t>(Model1) Run folowing the Camera Person</w:t>
      </w:r>
    </w:p>
    <w:p w14:paraId="241F125E" w14:textId="318DD1F3" w:rsidR="00E4277D" w:rsidRPr="00780F40" w:rsidRDefault="00780F40" w:rsidP="00780F40">
      <w:pPr>
        <w:jc w:val="both"/>
        <w:rPr>
          <w:noProof/>
          <w:sz w:val="24"/>
        </w:rPr>
      </w:pPr>
      <w:r>
        <w:rPr>
          <w:noProof/>
        </w:rPr>
        <w:drawing>
          <wp:inline distT="0" distB="0" distL="0" distR="0" wp14:anchorId="64B79F27" wp14:editId="32A96392">
            <wp:extent cx="5943600" cy="241236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943600" cy="2412365"/>
                    </a:xfrm>
                    <a:prstGeom prst="rect">
                      <a:avLst/>
                    </a:prstGeom>
                    <a:noFill/>
                    <a:ln>
                      <a:noFill/>
                    </a:ln>
                  </pic:spPr>
                </pic:pic>
              </a:graphicData>
            </a:graphic>
          </wp:inline>
        </w:drawing>
      </w:r>
      <w:r w:rsidR="009809AC">
        <w:rPr>
          <w:noProof/>
        </w:rPr>
        <w:drawing>
          <wp:inline distT="0" distB="0" distL="0" distR="0" wp14:anchorId="4C8B0F1D" wp14:editId="72EEF8F8">
            <wp:extent cx="5943600" cy="229933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943600" cy="2299335"/>
                    </a:xfrm>
                    <a:prstGeom prst="rect">
                      <a:avLst/>
                    </a:prstGeom>
                    <a:noFill/>
                    <a:ln>
                      <a:noFill/>
                    </a:ln>
                  </pic:spPr>
                </pic:pic>
              </a:graphicData>
            </a:graphic>
          </wp:inline>
        </w:drawing>
      </w:r>
    </w:p>
    <w:p w14:paraId="57106CA6" w14:textId="77777777" w:rsidR="00E4277D" w:rsidRDefault="00E4277D" w:rsidP="00073D4E">
      <w:pPr>
        <w:jc w:val="both"/>
        <w:rPr>
          <w:rFonts w:asciiTheme="majorBidi" w:hAnsiTheme="majorBidi" w:cstheme="majorBidi"/>
          <w:color w:val="808080" w:themeColor="background1" w:themeShade="80"/>
          <w:szCs w:val="28"/>
        </w:rPr>
      </w:pPr>
    </w:p>
    <w:p w14:paraId="2C25079B" w14:textId="77777777" w:rsidR="00E4277D" w:rsidRDefault="00E4277D" w:rsidP="00073D4E">
      <w:pPr>
        <w:jc w:val="both"/>
        <w:rPr>
          <w:rFonts w:asciiTheme="majorBidi" w:hAnsiTheme="majorBidi" w:cstheme="majorBidi"/>
          <w:color w:val="808080" w:themeColor="background1" w:themeShade="80"/>
          <w:szCs w:val="28"/>
        </w:rPr>
      </w:pPr>
    </w:p>
    <w:p w14:paraId="05448174" w14:textId="2777853A" w:rsidR="00E4277D" w:rsidRDefault="00E4277D" w:rsidP="00073D4E">
      <w:pPr>
        <w:jc w:val="both"/>
        <w:rPr>
          <w:rFonts w:asciiTheme="majorBidi" w:hAnsiTheme="majorBidi" w:cstheme="majorBidi"/>
          <w:color w:val="808080" w:themeColor="background1" w:themeShade="80"/>
          <w:szCs w:val="28"/>
        </w:rPr>
      </w:pPr>
    </w:p>
    <w:p w14:paraId="2F3EC50F" w14:textId="161A92C3" w:rsidR="00780F40" w:rsidRDefault="00780F40" w:rsidP="00073D4E">
      <w:pPr>
        <w:jc w:val="both"/>
        <w:rPr>
          <w:rFonts w:asciiTheme="majorBidi" w:hAnsiTheme="majorBidi" w:cstheme="majorBidi"/>
          <w:color w:val="808080" w:themeColor="background1" w:themeShade="80"/>
          <w:szCs w:val="28"/>
        </w:rPr>
      </w:pPr>
    </w:p>
    <w:p w14:paraId="147D132A" w14:textId="2BDD7DF5" w:rsidR="00780F40" w:rsidRDefault="00780F40" w:rsidP="00073D4E">
      <w:pPr>
        <w:jc w:val="both"/>
        <w:rPr>
          <w:rFonts w:asciiTheme="majorBidi" w:hAnsiTheme="majorBidi" w:cstheme="majorBidi"/>
          <w:color w:val="808080" w:themeColor="background1" w:themeShade="80"/>
          <w:szCs w:val="28"/>
        </w:rPr>
      </w:pPr>
    </w:p>
    <w:p w14:paraId="6B35DC18" w14:textId="0C49787D" w:rsidR="0022012C" w:rsidRDefault="0022012C" w:rsidP="00073D4E">
      <w:pPr>
        <w:jc w:val="both"/>
        <w:rPr>
          <w:rFonts w:asciiTheme="majorBidi" w:hAnsiTheme="majorBidi" w:cstheme="majorBidi"/>
          <w:color w:val="808080" w:themeColor="background1" w:themeShade="80"/>
          <w:szCs w:val="28"/>
        </w:rPr>
      </w:pPr>
    </w:p>
    <w:p w14:paraId="799FF8F2" w14:textId="091E5C32" w:rsidR="0022012C" w:rsidRDefault="0022012C" w:rsidP="00073D4E">
      <w:pPr>
        <w:jc w:val="both"/>
        <w:rPr>
          <w:rFonts w:asciiTheme="majorBidi" w:hAnsiTheme="majorBidi" w:cstheme="majorBidi"/>
          <w:color w:val="808080" w:themeColor="background1" w:themeShade="80"/>
          <w:szCs w:val="28"/>
        </w:rPr>
      </w:pPr>
    </w:p>
    <w:p w14:paraId="6CC39C70" w14:textId="27557052" w:rsidR="0022012C" w:rsidRDefault="0022012C" w:rsidP="00073D4E">
      <w:pPr>
        <w:jc w:val="both"/>
        <w:rPr>
          <w:rFonts w:asciiTheme="majorBidi" w:hAnsiTheme="majorBidi" w:cstheme="majorBidi"/>
          <w:color w:val="808080" w:themeColor="background1" w:themeShade="80"/>
          <w:szCs w:val="28"/>
        </w:rPr>
      </w:pPr>
    </w:p>
    <w:p w14:paraId="13C2C88B" w14:textId="32942C4D" w:rsidR="0022012C" w:rsidRDefault="0022012C" w:rsidP="00073D4E">
      <w:pPr>
        <w:jc w:val="both"/>
        <w:rPr>
          <w:rFonts w:asciiTheme="majorBidi" w:hAnsiTheme="majorBidi" w:cstheme="majorBidi"/>
          <w:color w:val="808080" w:themeColor="background1" w:themeShade="80"/>
          <w:szCs w:val="28"/>
        </w:rPr>
      </w:pPr>
    </w:p>
    <w:p w14:paraId="79745B76" w14:textId="7FE5C7BB" w:rsidR="0022012C" w:rsidRDefault="0022012C" w:rsidP="00073D4E">
      <w:pPr>
        <w:jc w:val="both"/>
        <w:rPr>
          <w:rFonts w:asciiTheme="majorBidi" w:hAnsiTheme="majorBidi" w:cstheme="majorBidi"/>
          <w:color w:val="808080" w:themeColor="background1" w:themeShade="80"/>
          <w:szCs w:val="28"/>
        </w:rPr>
      </w:pPr>
    </w:p>
    <w:p w14:paraId="2D2C5988" w14:textId="19736EFB" w:rsidR="0022012C" w:rsidRDefault="0022012C" w:rsidP="00073D4E">
      <w:pPr>
        <w:jc w:val="both"/>
        <w:rPr>
          <w:rFonts w:asciiTheme="majorBidi" w:hAnsiTheme="majorBidi" w:cstheme="majorBidi"/>
          <w:color w:val="808080" w:themeColor="background1" w:themeShade="80"/>
          <w:szCs w:val="28"/>
        </w:rPr>
      </w:pPr>
    </w:p>
    <w:p w14:paraId="7C754BFA" w14:textId="3AF0A9E3" w:rsidR="0022012C" w:rsidRDefault="0022012C" w:rsidP="00073D4E">
      <w:pPr>
        <w:jc w:val="both"/>
        <w:rPr>
          <w:rFonts w:asciiTheme="majorBidi" w:hAnsiTheme="majorBidi" w:cstheme="majorBidi"/>
          <w:color w:val="808080" w:themeColor="background1" w:themeShade="80"/>
          <w:szCs w:val="28"/>
        </w:rPr>
      </w:pPr>
    </w:p>
    <w:p w14:paraId="3DB22AE1" w14:textId="7723C32A" w:rsidR="0022012C" w:rsidRDefault="0022012C" w:rsidP="00073D4E">
      <w:pPr>
        <w:jc w:val="both"/>
        <w:rPr>
          <w:rFonts w:asciiTheme="majorBidi" w:hAnsiTheme="majorBidi" w:cstheme="majorBidi"/>
          <w:color w:val="808080" w:themeColor="background1" w:themeShade="80"/>
          <w:szCs w:val="28"/>
        </w:rPr>
      </w:pPr>
    </w:p>
    <w:p w14:paraId="320322C3" w14:textId="3D595A19" w:rsidR="0022012C" w:rsidRDefault="0022012C" w:rsidP="00073D4E">
      <w:pPr>
        <w:jc w:val="both"/>
        <w:rPr>
          <w:rFonts w:asciiTheme="majorBidi" w:hAnsiTheme="majorBidi" w:cstheme="majorBidi"/>
          <w:color w:val="808080" w:themeColor="background1" w:themeShade="80"/>
          <w:szCs w:val="28"/>
        </w:rPr>
      </w:pPr>
    </w:p>
    <w:p w14:paraId="27E240F5" w14:textId="2DE2C29C" w:rsidR="0022012C" w:rsidRDefault="0022012C" w:rsidP="00073D4E">
      <w:pPr>
        <w:jc w:val="both"/>
        <w:rPr>
          <w:rFonts w:asciiTheme="majorBidi" w:hAnsiTheme="majorBidi" w:cstheme="majorBidi"/>
          <w:color w:val="808080" w:themeColor="background1" w:themeShade="80"/>
          <w:szCs w:val="28"/>
        </w:rPr>
      </w:pPr>
    </w:p>
    <w:p w14:paraId="6F5098B6" w14:textId="01FF673F" w:rsidR="0022012C" w:rsidRDefault="0022012C" w:rsidP="00073D4E">
      <w:pPr>
        <w:jc w:val="both"/>
        <w:rPr>
          <w:rFonts w:asciiTheme="majorBidi" w:hAnsiTheme="majorBidi" w:cstheme="majorBidi"/>
          <w:color w:val="808080" w:themeColor="background1" w:themeShade="80"/>
          <w:szCs w:val="28"/>
        </w:rPr>
      </w:pPr>
    </w:p>
    <w:p w14:paraId="66E6C5A4" w14:textId="48EF559F" w:rsidR="0022012C" w:rsidRDefault="0022012C" w:rsidP="00073D4E">
      <w:pPr>
        <w:jc w:val="both"/>
        <w:rPr>
          <w:rFonts w:asciiTheme="majorBidi" w:hAnsiTheme="majorBidi" w:cstheme="majorBidi"/>
          <w:szCs w:val="28"/>
        </w:rPr>
      </w:pPr>
      <w:r>
        <w:rPr>
          <w:rFonts w:asciiTheme="majorBidi" w:hAnsiTheme="majorBidi" w:cstheme="majorBidi"/>
          <w:szCs w:val="28"/>
        </w:rPr>
        <w:lastRenderedPageBreak/>
        <w:t>Run Steps:</w:t>
      </w:r>
    </w:p>
    <w:p w14:paraId="23F7E2E4" w14:textId="6A2BEC1F" w:rsidR="00780F40" w:rsidRDefault="00780F40" w:rsidP="00073D4E">
      <w:pPr>
        <w:jc w:val="both"/>
        <w:rPr>
          <w:rFonts w:asciiTheme="majorBidi" w:hAnsiTheme="majorBidi" w:cstheme="majorBidi"/>
          <w:szCs w:val="28"/>
        </w:rPr>
      </w:pPr>
    </w:p>
    <w:p w14:paraId="320E449E" w14:textId="1B2CF857" w:rsidR="0022012C" w:rsidRPr="0022012C" w:rsidRDefault="0022012C" w:rsidP="0022012C">
      <w:pPr>
        <w:pStyle w:val="ListParagraph"/>
        <w:numPr>
          <w:ilvl w:val="0"/>
          <w:numId w:val="14"/>
        </w:numPr>
        <w:jc w:val="both"/>
        <w:rPr>
          <w:rFonts w:asciiTheme="majorBidi" w:hAnsiTheme="majorBidi" w:cstheme="majorBidi"/>
          <w:color w:val="808080" w:themeColor="background1" w:themeShade="80"/>
          <w:szCs w:val="28"/>
        </w:rPr>
      </w:pPr>
      <w:r>
        <w:rPr>
          <w:rFonts w:asciiTheme="majorBidi" w:hAnsiTheme="majorBidi" w:cstheme="majorBidi"/>
          <w:szCs w:val="28"/>
        </w:rPr>
        <w:t>Open the Project Folder.</w:t>
      </w:r>
    </w:p>
    <w:p w14:paraId="5272E19F" w14:textId="14F568B0" w:rsidR="00780F40" w:rsidRPr="0022012C" w:rsidRDefault="0022012C" w:rsidP="0022012C">
      <w:pPr>
        <w:pStyle w:val="ListParagraph"/>
        <w:numPr>
          <w:ilvl w:val="0"/>
          <w:numId w:val="14"/>
        </w:numPr>
        <w:jc w:val="both"/>
        <w:rPr>
          <w:rFonts w:asciiTheme="majorBidi" w:hAnsiTheme="majorBidi" w:cstheme="majorBidi"/>
          <w:color w:val="808080" w:themeColor="background1" w:themeShade="80"/>
          <w:szCs w:val="28"/>
        </w:rPr>
      </w:pPr>
      <w:r>
        <w:rPr>
          <w:rFonts w:asciiTheme="majorBidi" w:hAnsiTheme="majorBidi" w:cstheme="majorBidi"/>
          <w:szCs w:val="28"/>
        </w:rPr>
        <w:t>Execute any of the 2 .exe files each one for a different model.</w:t>
      </w:r>
    </w:p>
    <w:p w14:paraId="6F76A616" w14:textId="275735B0" w:rsidR="00780F40" w:rsidRDefault="0022012C" w:rsidP="0022012C">
      <w:pPr>
        <w:jc w:val="both"/>
        <w:rPr>
          <w:rFonts w:asciiTheme="majorBidi" w:hAnsiTheme="majorBidi" w:cstheme="majorBidi"/>
          <w:color w:val="808080" w:themeColor="background1" w:themeShade="80"/>
          <w:szCs w:val="28"/>
        </w:rPr>
      </w:pPr>
      <w:r>
        <w:rPr>
          <w:noProof/>
        </w:rPr>
        <w:drawing>
          <wp:inline distT="0" distB="0" distL="0" distR="0" wp14:anchorId="58E1976B" wp14:editId="1CCAB38F">
            <wp:extent cx="5943600" cy="19558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943600" cy="1955800"/>
                    </a:xfrm>
                    <a:prstGeom prst="rect">
                      <a:avLst/>
                    </a:prstGeom>
                    <a:noFill/>
                    <a:ln>
                      <a:noFill/>
                    </a:ln>
                  </pic:spPr>
                </pic:pic>
              </a:graphicData>
            </a:graphic>
          </wp:inline>
        </w:drawing>
      </w:r>
    </w:p>
    <w:p w14:paraId="52827BF6" w14:textId="6D0DBC51" w:rsidR="00780F40" w:rsidRDefault="0022012C" w:rsidP="0022012C">
      <w:pPr>
        <w:pStyle w:val="ListParagraph"/>
        <w:numPr>
          <w:ilvl w:val="0"/>
          <w:numId w:val="14"/>
        </w:numPr>
        <w:jc w:val="both"/>
        <w:rPr>
          <w:rFonts w:asciiTheme="majorBidi" w:hAnsiTheme="majorBidi" w:cstheme="majorBidi"/>
          <w:szCs w:val="28"/>
        </w:rPr>
      </w:pPr>
      <w:r>
        <w:rPr>
          <w:rFonts w:asciiTheme="majorBidi" w:hAnsiTheme="majorBidi" w:cstheme="majorBidi"/>
          <w:szCs w:val="28"/>
        </w:rPr>
        <w:t>Click on the play button.</w:t>
      </w:r>
    </w:p>
    <w:p w14:paraId="42FE5BD9" w14:textId="1437307E" w:rsidR="0022012C" w:rsidRDefault="0022012C" w:rsidP="0022012C">
      <w:pPr>
        <w:pStyle w:val="ListParagraph"/>
        <w:ind w:left="360"/>
        <w:jc w:val="both"/>
        <w:rPr>
          <w:rFonts w:asciiTheme="majorBidi" w:hAnsiTheme="majorBidi" w:cstheme="majorBidi"/>
          <w:szCs w:val="28"/>
        </w:rPr>
      </w:pPr>
      <w:r>
        <w:rPr>
          <w:noProof/>
        </w:rPr>
        <w:drawing>
          <wp:inline distT="0" distB="0" distL="0" distR="0" wp14:anchorId="3B056F01" wp14:editId="6064FF79">
            <wp:extent cx="5041265" cy="46120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041265" cy="4612005"/>
                    </a:xfrm>
                    <a:prstGeom prst="rect">
                      <a:avLst/>
                    </a:prstGeom>
                    <a:noFill/>
                    <a:ln>
                      <a:noFill/>
                    </a:ln>
                  </pic:spPr>
                </pic:pic>
              </a:graphicData>
            </a:graphic>
          </wp:inline>
        </w:drawing>
      </w:r>
    </w:p>
    <w:p w14:paraId="244C149D" w14:textId="028CED9A" w:rsidR="0022012C" w:rsidRDefault="0022012C" w:rsidP="0022012C">
      <w:pPr>
        <w:pStyle w:val="ListParagraph"/>
        <w:ind w:left="360"/>
        <w:jc w:val="both"/>
        <w:rPr>
          <w:rFonts w:asciiTheme="majorBidi" w:hAnsiTheme="majorBidi" w:cstheme="majorBidi"/>
          <w:szCs w:val="28"/>
        </w:rPr>
      </w:pPr>
    </w:p>
    <w:p w14:paraId="7383E54A" w14:textId="26003881" w:rsidR="0022012C" w:rsidRDefault="0022012C" w:rsidP="0022012C">
      <w:pPr>
        <w:pStyle w:val="ListParagraph"/>
        <w:ind w:left="360"/>
        <w:jc w:val="both"/>
        <w:rPr>
          <w:rFonts w:asciiTheme="majorBidi" w:hAnsiTheme="majorBidi" w:cstheme="majorBidi"/>
          <w:szCs w:val="28"/>
        </w:rPr>
      </w:pPr>
    </w:p>
    <w:p w14:paraId="71847790" w14:textId="01EBD331" w:rsidR="0022012C" w:rsidRDefault="0022012C" w:rsidP="0022012C">
      <w:pPr>
        <w:pStyle w:val="ListParagraph"/>
        <w:ind w:left="360"/>
        <w:jc w:val="both"/>
        <w:rPr>
          <w:rFonts w:asciiTheme="majorBidi" w:hAnsiTheme="majorBidi" w:cstheme="majorBidi"/>
          <w:szCs w:val="28"/>
        </w:rPr>
      </w:pPr>
    </w:p>
    <w:p w14:paraId="4F11A64A" w14:textId="7147E5ED" w:rsidR="0022012C" w:rsidRDefault="00BD5010" w:rsidP="0022012C">
      <w:pPr>
        <w:pStyle w:val="ListParagraph"/>
        <w:numPr>
          <w:ilvl w:val="0"/>
          <w:numId w:val="14"/>
        </w:numPr>
        <w:jc w:val="both"/>
        <w:rPr>
          <w:rFonts w:asciiTheme="majorBidi" w:hAnsiTheme="majorBidi" w:cstheme="majorBidi"/>
          <w:szCs w:val="28"/>
        </w:rPr>
      </w:pPr>
      <w:r>
        <w:rPr>
          <w:rFonts w:asciiTheme="majorBidi" w:hAnsiTheme="majorBidi" w:cstheme="majorBidi"/>
          <w:szCs w:val="28"/>
        </w:rPr>
        <w:lastRenderedPageBreak/>
        <w:t>Click on the Start Thread button</w:t>
      </w:r>
    </w:p>
    <w:p w14:paraId="6E4CB333" w14:textId="003ACA9A" w:rsidR="00BD5010" w:rsidRPr="0022012C" w:rsidRDefault="00BD5010" w:rsidP="00BD5010">
      <w:pPr>
        <w:pStyle w:val="ListParagraph"/>
        <w:ind w:left="360"/>
        <w:jc w:val="both"/>
        <w:rPr>
          <w:rFonts w:asciiTheme="majorBidi" w:hAnsiTheme="majorBidi" w:cstheme="majorBidi"/>
          <w:szCs w:val="28"/>
        </w:rPr>
      </w:pPr>
    </w:p>
    <w:p w14:paraId="40E021CB" w14:textId="4166E88D" w:rsidR="00780F40" w:rsidRDefault="0012333E" w:rsidP="00073D4E">
      <w:pPr>
        <w:jc w:val="both"/>
        <w:rPr>
          <w:rFonts w:asciiTheme="majorBidi" w:hAnsiTheme="majorBidi" w:cstheme="majorBidi"/>
          <w:color w:val="808080" w:themeColor="background1" w:themeShade="80"/>
          <w:szCs w:val="28"/>
        </w:rPr>
      </w:pPr>
      <w:r>
        <w:rPr>
          <w:noProof/>
        </w:rPr>
        <w:drawing>
          <wp:inline distT="0" distB="0" distL="0" distR="0" wp14:anchorId="23F44BE8" wp14:editId="39E0A42C">
            <wp:extent cx="5943600" cy="33439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943600" cy="3343910"/>
                    </a:xfrm>
                    <a:prstGeom prst="rect">
                      <a:avLst/>
                    </a:prstGeom>
                    <a:noFill/>
                    <a:ln>
                      <a:noFill/>
                    </a:ln>
                  </pic:spPr>
                </pic:pic>
              </a:graphicData>
            </a:graphic>
          </wp:inline>
        </w:drawing>
      </w:r>
    </w:p>
    <w:p w14:paraId="6FDD2A3A" w14:textId="12A9EB2F" w:rsidR="00780F40" w:rsidRDefault="00780F40" w:rsidP="00073D4E">
      <w:pPr>
        <w:jc w:val="both"/>
        <w:rPr>
          <w:rFonts w:asciiTheme="majorBidi" w:hAnsiTheme="majorBidi" w:cstheme="majorBidi"/>
          <w:color w:val="808080" w:themeColor="background1" w:themeShade="80"/>
          <w:szCs w:val="28"/>
        </w:rPr>
      </w:pPr>
    </w:p>
    <w:p w14:paraId="1BB02425" w14:textId="2D05ADFA" w:rsidR="00780F40" w:rsidRDefault="0012333E" w:rsidP="00073D4E">
      <w:pPr>
        <w:jc w:val="both"/>
        <w:rPr>
          <w:rFonts w:asciiTheme="majorBidi" w:hAnsiTheme="majorBidi" w:cstheme="majorBidi"/>
          <w:color w:val="808080" w:themeColor="background1" w:themeShade="80"/>
          <w:szCs w:val="28"/>
        </w:rPr>
      </w:pPr>
      <w:r>
        <w:rPr>
          <w:noProof/>
        </w:rPr>
        <w:drawing>
          <wp:inline distT="0" distB="0" distL="0" distR="0" wp14:anchorId="4DF01461" wp14:editId="695A63E0">
            <wp:extent cx="5943600" cy="3343275"/>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4E543FF5" w14:textId="11268933" w:rsidR="00780F40" w:rsidRDefault="00780F40" w:rsidP="00073D4E">
      <w:pPr>
        <w:jc w:val="both"/>
        <w:rPr>
          <w:rFonts w:asciiTheme="majorBidi" w:hAnsiTheme="majorBidi" w:cstheme="majorBidi"/>
          <w:color w:val="808080" w:themeColor="background1" w:themeShade="80"/>
          <w:szCs w:val="28"/>
        </w:rPr>
      </w:pPr>
    </w:p>
    <w:p w14:paraId="0E6A3249" w14:textId="0AD6FE9D" w:rsidR="00780F40" w:rsidRDefault="00780F40" w:rsidP="00073D4E">
      <w:pPr>
        <w:jc w:val="both"/>
        <w:rPr>
          <w:rFonts w:asciiTheme="majorBidi" w:hAnsiTheme="majorBidi" w:cstheme="majorBidi"/>
          <w:color w:val="808080" w:themeColor="background1" w:themeShade="80"/>
          <w:szCs w:val="28"/>
        </w:rPr>
      </w:pPr>
    </w:p>
    <w:p w14:paraId="520A9E5E" w14:textId="77777777" w:rsidR="0054206C" w:rsidRDefault="0054206C" w:rsidP="00073D4E">
      <w:pPr>
        <w:jc w:val="both"/>
        <w:rPr>
          <w:rFonts w:asciiTheme="majorBidi" w:hAnsiTheme="majorBidi" w:cstheme="majorBidi"/>
          <w:szCs w:val="28"/>
        </w:rPr>
      </w:pPr>
    </w:p>
    <w:p w14:paraId="19293D4A" w14:textId="77777777" w:rsidR="0054206C" w:rsidRDefault="0054206C" w:rsidP="00073D4E">
      <w:pPr>
        <w:jc w:val="both"/>
        <w:rPr>
          <w:rFonts w:asciiTheme="majorBidi" w:hAnsiTheme="majorBidi" w:cstheme="majorBidi"/>
          <w:szCs w:val="28"/>
        </w:rPr>
      </w:pPr>
    </w:p>
    <w:p w14:paraId="6E0F228A" w14:textId="77777777" w:rsidR="0054206C" w:rsidRDefault="0054206C" w:rsidP="00073D4E">
      <w:pPr>
        <w:jc w:val="both"/>
        <w:rPr>
          <w:rFonts w:asciiTheme="majorBidi" w:hAnsiTheme="majorBidi" w:cstheme="majorBidi"/>
          <w:szCs w:val="28"/>
        </w:rPr>
      </w:pPr>
    </w:p>
    <w:p w14:paraId="658B1203" w14:textId="77777777" w:rsidR="0054206C" w:rsidRDefault="0054206C" w:rsidP="00073D4E">
      <w:pPr>
        <w:jc w:val="both"/>
        <w:rPr>
          <w:rFonts w:asciiTheme="majorBidi" w:hAnsiTheme="majorBidi" w:cstheme="majorBidi"/>
          <w:szCs w:val="28"/>
        </w:rPr>
      </w:pPr>
    </w:p>
    <w:p w14:paraId="3026F192" w14:textId="55ACE99D" w:rsidR="00E4277D" w:rsidRDefault="00780F40" w:rsidP="00073D4E">
      <w:pPr>
        <w:jc w:val="both"/>
        <w:rPr>
          <w:rFonts w:asciiTheme="majorBidi" w:hAnsiTheme="majorBidi" w:cstheme="majorBidi"/>
          <w:szCs w:val="28"/>
        </w:rPr>
      </w:pPr>
      <w:r>
        <w:rPr>
          <w:rFonts w:asciiTheme="majorBidi" w:hAnsiTheme="majorBidi" w:cstheme="majorBidi"/>
          <w:szCs w:val="28"/>
        </w:rPr>
        <w:t>Installation Guide:</w:t>
      </w:r>
    </w:p>
    <w:p w14:paraId="610E2AE1" w14:textId="1B17DC4F" w:rsidR="00E4277D" w:rsidRDefault="00E4277D" w:rsidP="00073D4E">
      <w:pPr>
        <w:jc w:val="both"/>
        <w:rPr>
          <w:rFonts w:asciiTheme="majorBidi" w:hAnsiTheme="majorBidi" w:cstheme="majorBidi"/>
          <w:szCs w:val="28"/>
        </w:rPr>
      </w:pPr>
    </w:p>
    <w:p w14:paraId="778FE675" w14:textId="2BCD52D9" w:rsidR="00E4277D" w:rsidRPr="000D589C" w:rsidRDefault="00E4277D" w:rsidP="00073D4E">
      <w:pPr>
        <w:jc w:val="both"/>
        <w:rPr>
          <w:rFonts w:asciiTheme="majorBidi" w:hAnsiTheme="majorBidi" w:cstheme="majorBidi"/>
          <w:szCs w:val="28"/>
        </w:rPr>
      </w:pPr>
    </w:p>
    <w:p w14:paraId="09EC6F19" w14:textId="230BE6A8" w:rsidR="000D589C" w:rsidRPr="000D589C" w:rsidRDefault="000D589C" w:rsidP="000D589C">
      <w:pPr>
        <w:jc w:val="both"/>
        <w:rPr>
          <w:rFonts w:asciiTheme="majorBidi" w:hAnsiTheme="majorBidi" w:cstheme="majorBidi"/>
          <w:szCs w:val="28"/>
        </w:rPr>
      </w:pPr>
      <w:r w:rsidRPr="000D589C">
        <w:rPr>
          <w:rFonts w:asciiTheme="majorBidi" w:hAnsiTheme="majorBidi" w:cstheme="majorBidi"/>
          <w:szCs w:val="28"/>
        </w:rPr>
        <w:t>Programs Required: Unity 2018, Python 3.6 environment with Dlib, OpenCV</w:t>
      </w:r>
    </w:p>
    <w:p w14:paraId="31B22CAD" w14:textId="11BA284E" w:rsidR="00E4277D" w:rsidRDefault="00E4277D" w:rsidP="00073D4E">
      <w:pPr>
        <w:jc w:val="both"/>
        <w:rPr>
          <w:rFonts w:asciiTheme="majorBidi" w:hAnsiTheme="majorBidi" w:cstheme="majorBidi"/>
          <w:color w:val="808080" w:themeColor="background1" w:themeShade="80"/>
          <w:szCs w:val="28"/>
        </w:rPr>
      </w:pPr>
    </w:p>
    <w:p w14:paraId="2DA8E0A6" w14:textId="57432426" w:rsidR="000D589C" w:rsidRPr="00AE0D7F" w:rsidRDefault="000D589C" w:rsidP="00AE0D7F">
      <w:pPr>
        <w:pStyle w:val="ListParagraph"/>
        <w:numPr>
          <w:ilvl w:val="0"/>
          <w:numId w:val="17"/>
        </w:numPr>
        <w:rPr>
          <w:szCs w:val="28"/>
        </w:rPr>
      </w:pPr>
      <w:r w:rsidRPr="00AE0D7F">
        <w:rPr>
          <w:szCs w:val="28"/>
        </w:rPr>
        <w:t>Configure the environment. You may use pip to install the required packages.</w:t>
      </w:r>
    </w:p>
    <w:p w14:paraId="1A416B4C" w14:textId="064FCF72" w:rsidR="00E4277D" w:rsidRDefault="00E4277D" w:rsidP="00AE0D7F">
      <w:pPr>
        <w:ind w:left="720"/>
        <w:jc w:val="both"/>
        <w:rPr>
          <w:rFonts w:asciiTheme="majorBidi" w:hAnsiTheme="majorBidi" w:cstheme="majorBidi"/>
          <w:color w:val="808080" w:themeColor="background1" w:themeShade="80"/>
          <w:szCs w:val="28"/>
        </w:rPr>
      </w:pPr>
    </w:p>
    <w:p w14:paraId="3ED60F39" w14:textId="068F09F0" w:rsidR="00AE0D7F" w:rsidRDefault="00AE0D7F" w:rsidP="0054206C">
      <w:pPr>
        <w:ind w:left="720"/>
      </w:pPr>
      <w:r>
        <w:t>For installing the library from Terminal activate your environment and then type:</w:t>
      </w:r>
    </w:p>
    <w:p w14:paraId="387CE254" w14:textId="120E6881" w:rsidR="00AE0D7F" w:rsidRDefault="00AE0D7F" w:rsidP="0054206C">
      <w:pPr>
        <w:ind w:left="720"/>
      </w:pPr>
      <w:r>
        <w:t>Pip install dlib</w:t>
      </w:r>
    </w:p>
    <w:p w14:paraId="4DCBDDFA" w14:textId="6FE54972" w:rsidR="00AE0D7F" w:rsidRDefault="00AE0D7F" w:rsidP="0054206C">
      <w:pPr>
        <w:ind w:left="720"/>
      </w:pPr>
      <w:r>
        <w:t>Pip install opencv-python</w:t>
      </w:r>
    </w:p>
    <w:p w14:paraId="4A3F94D9" w14:textId="351D3A06" w:rsidR="00AE0D7F" w:rsidRDefault="00AE0D7F" w:rsidP="0054206C">
      <w:pPr>
        <w:ind w:left="720"/>
      </w:pPr>
      <w:r>
        <w:t>Pip install opencv-contrib-python</w:t>
      </w:r>
    </w:p>
    <w:p w14:paraId="145220C8" w14:textId="233EDF19" w:rsidR="0054206C" w:rsidRDefault="00AE0D7F" w:rsidP="0054206C">
      <w:pPr>
        <w:ind w:left="720"/>
      </w:pPr>
      <w:r>
        <w:t>Pip install socket</w:t>
      </w:r>
    </w:p>
    <w:p w14:paraId="05998AA3" w14:textId="03ACB96C" w:rsidR="0054206C" w:rsidRDefault="0054206C" w:rsidP="0054206C">
      <w:pPr>
        <w:pStyle w:val="ListParagraph"/>
        <w:numPr>
          <w:ilvl w:val="0"/>
          <w:numId w:val="17"/>
        </w:numPr>
      </w:pPr>
      <w:r w:rsidRPr="0054206C">
        <w:t>Open the folder as a project in Unity.</w:t>
      </w:r>
    </w:p>
    <w:p w14:paraId="59CF2928" w14:textId="77777777" w:rsidR="0054206C" w:rsidRDefault="0054206C" w:rsidP="0054206C">
      <w:pPr>
        <w:pStyle w:val="ListParagraph"/>
        <w:numPr>
          <w:ilvl w:val="0"/>
          <w:numId w:val="17"/>
        </w:numPr>
      </w:pPr>
      <w:r>
        <w:t>Drag "MainScene" from Assets -&gt; scenes to the Hierarchy and remove the "Untitled" scene.</w:t>
      </w:r>
    </w:p>
    <w:p w14:paraId="7B6AD1F9" w14:textId="61BFE27F" w:rsidR="0054206C" w:rsidRDefault="0054206C" w:rsidP="0054206C">
      <w:pPr>
        <w:pStyle w:val="ListParagraph"/>
        <w:numPr>
          <w:ilvl w:val="0"/>
          <w:numId w:val="17"/>
        </w:numPr>
      </w:pPr>
      <w:r w:rsidRPr="0054206C">
        <w:t>Press the Play button to run the project.</w:t>
      </w:r>
    </w:p>
    <w:p w14:paraId="5CAEA969" w14:textId="00F1456B" w:rsidR="0054206C" w:rsidRDefault="0054206C" w:rsidP="0054206C">
      <w:pPr>
        <w:pStyle w:val="ListParagraph"/>
        <w:numPr>
          <w:ilvl w:val="0"/>
          <w:numId w:val="17"/>
        </w:numPr>
      </w:pPr>
      <w:r w:rsidRPr="0054206C">
        <w:t>Press the "Start Thread" button on the UI to start the C# socket server. An output window should pop up and the Python client would start to communicate with the sever. Now the Python script would be running in the background to extract features from the video stream captured by camera and send them to Unity. The virtual character comes to life!</w:t>
      </w:r>
    </w:p>
    <w:p w14:paraId="4300DC42" w14:textId="6D868F7F" w:rsidR="0054206C" w:rsidRDefault="0054206C" w:rsidP="0054206C">
      <w:pPr>
        <w:pStyle w:val="ListParagraph"/>
        <w:numPr>
          <w:ilvl w:val="0"/>
          <w:numId w:val="17"/>
        </w:numPr>
      </w:pPr>
      <w:r w:rsidRPr="0054206C">
        <w:t>Press the Play button again to stop the program.</w:t>
      </w:r>
    </w:p>
    <w:p w14:paraId="5ABE01D9" w14:textId="77777777" w:rsidR="00E4277D" w:rsidRDefault="00E4277D" w:rsidP="00073D4E">
      <w:pPr>
        <w:jc w:val="both"/>
        <w:rPr>
          <w:rFonts w:asciiTheme="majorBidi" w:hAnsiTheme="majorBidi" w:cstheme="majorBidi"/>
          <w:color w:val="808080" w:themeColor="background1" w:themeShade="80"/>
          <w:szCs w:val="28"/>
        </w:rPr>
      </w:pPr>
    </w:p>
    <w:p w14:paraId="4659C75C" w14:textId="77777777" w:rsidR="00E4277D" w:rsidRDefault="00E4277D" w:rsidP="00073D4E">
      <w:pPr>
        <w:jc w:val="both"/>
        <w:rPr>
          <w:rFonts w:asciiTheme="majorBidi" w:hAnsiTheme="majorBidi" w:cstheme="majorBidi"/>
          <w:color w:val="808080" w:themeColor="background1" w:themeShade="80"/>
          <w:szCs w:val="28"/>
        </w:rPr>
      </w:pPr>
    </w:p>
    <w:p w14:paraId="76BA2205" w14:textId="5263CF10" w:rsidR="0054206C" w:rsidRPr="0054206C" w:rsidRDefault="0054206C" w:rsidP="0054206C">
      <w:pPr>
        <w:rPr>
          <w:u w:val="single"/>
        </w:rPr>
      </w:pPr>
      <w:r w:rsidRPr="0054206C">
        <w:rPr>
          <w:u w:val="single"/>
        </w:rPr>
        <w:t>Model selection</w:t>
      </w:r>
    </w:p>
    <w:p w14:paraId="5DB7FE12" w14:textId="7BC1C1EE" w:rsidR="0054206C" w:rsidRDefault="0054206C" w:rsidP="0054206C">
      <w:pPr>
        <w:rPr>
          <w:sz w:val="24"/>
        </w:rPr>
      </w:pPr>
      <w:r>
        <w:t>This system now has two characters model with customized parameter settings. To change the character model, select the corresponding Game Object in the Scene hierarchy and unhide it by clicking on the toggle next to the object's name in the inspector, while the other Game Object should be hide. For example, if you want to change from model 1 to model 2, the settings should look like this:</w:t>
      </w:r>
    </w:p>
    <w:p w14:paraId="769AD3E0" w14:textId="2A738B8D" w:rsidR="0054206C" w:rsidRDefault="009C214F" w:rsidP="0054206C">
      <w:pPr>
        <w:pStyle w:val="NormalWeb"/>
        <w:shd w:val="clear" w:color="auto" w:fill="FFFFFF"/>
        <w:spacing w:before="0" w:beforeAutospacing="0" w:after="240" w:afterAutospacing="0"/>
        <w:jc w:val="center"/>
        <w:rPr>
          <w:rFonts w:ascii="Segoe UI" w:hAnsi="Segoe UI" w:cs="Segoe UI"/>
          <w:color w:val="24292E"/>
        </w:rPr>
      </w:pPr>
      <w:r>
        <w:rPr>
          <w:noProof/>
        </w:rPr>
        <w:drawing>
          <wp:inline distT="0" distB="0" distL="0" distR="0" wp14:anchorId="1C0C8228" wp14:editId="58CC9F69">
            <wp:extent cx="5334000" cy="125818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351763" cy="1262376"/>
                    </a:xfrm>
                    <a:prstGeom prst="rect">
                      <a:avLst/>
                    </a:prstGeom>
                    <a:noFill/>
                    <a:ln>
                      <a:noFill/>
                    </a:ln>
                  </pic:spPr>
                </pic:pic>
              </a:graphicData>
            </a:graphic>
          </wp:inline>
        </w:drawing>
      </w:r>
    </w:p>
    <w:p w14:paraId="7D41F2FA" w14:textId="77777777" w:rsidR="00E4277D" w:rsidRDefault="00E4277D" w:rsidP="00073D4E">
      <w:pPr>
        <w:jc w:val="both"/>
        <w:rPr>
          <w:rFonts w:asciiTheme="majorBidi" w:hAnsiTheme="majorBidi" w:cstheme="majorBidi"/>
          <w:color w:val="808080" w:themeColor="background1" w:themeShade="80"/>
          <w:szCs w:val="28"/>
        </w:rPr>
      </w:pPr>
    </w:p>
    <w:p w14:paraId="4F3F68E8" w14:textId="77777777" w:rsidR="00E4277D" w:rsidRDefault="00E4277D" w:rsidP="00073D4E">
      <w:pPr>
        <w:jc w:val="both"/>
        <w:rPr>
          <w:rFonts w:asciiTheme="majorBidi" w:hAnsiTheme="majorBidi" w:cstheme="majorBidi"/>
          <w:color w:val="808080" w:themeColor="background1" w:themeShade="80"/>
          <w:szCs w:val="28"/>
        </w:rPr>
      </w:pPr>
    </w:p>
    <w:p w14:paraId="4EA85FD3" w14:textId="59388EFB" w:rsidR="00E4277D" w:rsidRDefault="00E4277D" w:rsidP="0095066C">
      <w:pPr>
        <w:pStyle w:val="Heading1"/>
        <w:numPr>
          <w:ilvl w:val="0"/>
          <w:numId w:val="5"/>
        </w:numPr>
      </w:pPr>
      <w:bookmarkStart w:id="56" w:name="_Toc48107716"/>
      <w:r>
        <w:t>Conclusion and Future Work</w:t>
      </w:r>
      <w:bookmarkEnd w:id="56"/>
    </w:p>
    <w:p w14:paraId="2C710FCC" w14:textId="7F3D310E" w:rsidR="0095066C" w:rsidRDefault="0095066C" w:rsidP="00774211">
      <w:pPr>
        <w:pStyle w:val="Heading2"/>
      </w:pPr>
      <w:bookmarkStart w:id="57" w:name="_Toc48107717"/>
      <w:r>
        <w:t>6.1 Conclusion</w:t>
      </w:r>
      <w:bookmarkEnd w:id="57"/>
    </w:p>
    <w:p w14:paraId="1EB7B990" w14:textId="50304144" w:rsidR="00EA3D4C" w:rsidRDefault="00EA3D4C" w:rsidP="00EA3D4C">
      <w:pPr>
        <w:jc w:val="both"/>
        <w:rPr>
          <w:rFonts w:asciiTheme="majorBidi" w:hAnsiTheme="majorBidi" w:cstheme="majorBidi"/>
          <w:szCs w:val="28"/>
        </w:rPr>
      </w:pPr>
      <w:r w:rsidRPr="00EA3D4C">
        <w:rPr>
          <w:rFonts w:asciiTheme="majorBidi" w:hAnsiTheme="majorBidi" w:cstheme="majorBidi"/>
          <w:szCs w:val="28"/>
        </w:rPr>
        <w:t>we introduced a computer vision approach for 3D facial performance captured from 2D video. our testing show strong , real-time tracking results that compare to related techniques, our framework significantly advances the state of the art in facial animation by providing a very simple and easy system for users who have no experiences with his kind of applications.</w:t>
      </w:r>
    </w:p>
    <w:p w14:paraId="6644ABE3" w14:textId="77777777" w:rsidR="00EA3D4C" w:rsidRDefault="00EA3D4C" w:rsidP="00EA3D4C">
      <w:pPr>
        <w:jc w:val="both"/>
        <w:rPr>
          <w:rFonts w:asciiTheme="majorBidi" w:hAnsiTheme="majorBidi" w:cstheme="majorBidi"/>
          <w:szCs w:val="28"/>
        </w:rPr>
      </w:pPr>
    </w:p>
    <w:p w14:paraId="79C2212C" w14:textId="6B7864FB" w:rsidR="00E4277D" w:rsidRPr="00EA3D4C" w:rsidRDefault="00EA3D4C" w:rsidP="00073D4E">
      <w:pPr>
        <w:jc w:val="both"/>
        <w:rPr>
          <w:rFonts w:asciiTheme="majorBidi" w:hAnsiTheme="majorBidi" w:cstheme="majorBidi"/>
          <w:szCs w:val="28"/>
        </w:rPr>
      </w:pPr>
      <w:r w:rsidRPr="00EA3D4C">
        <w:rPr>
          <w:rFonts w:asciiTheme="majorBidi" w:hAnsiTheme="majorBidi" w:cstheme="majorBidi"/>
          <w:szCs w:val="28"/>
        </w:rPr>
        <w:t>In this work we present the first method capable of capturing facial performances in real-time at high accuracy,</w:t>
      </w:r>
      <w:r>
        <w:rPr>
          <w:rFonts w:asciiTheme="majorBidi" w:hAnsiTheme="majorBidi" w:cstheme="majorBidi"/>
          <w:szCs w:val="28"/>
        </w:rPr>
        <w:t xml:space="preserve"> Through </w:t>
      </w:r>
      <w:r w:rsidRPr="00EA3D4C">
        <w:rPr>
          <w:rFonts w:asciiTheme="majorBidi" w:hAnsiTheme="majorBidi" w:cstheme="majorBidi"/>
          <w:szCs w:val="28"/>
        </w:rPr>
        <w:t xml:space="preserve">Combining real-time facial performance tracking with high-fidelity reconstruction </w:t>
      </w:r>
      <w:r w:rsidR="00CC4C18" w:rsidRPr="00EA3D4C">
        <w:rPr>
          <w:rFonts w:asciiTheme="majorBidi" w:hAnsiTheme="majorBidi" w:cstheme="majorBidi"/>
          <w:szCs w:val="28"/>
        </w:rPr>
        <w:t>open</w:t>
      </w:r>
      <w:r w:rsidR="00CC4C18">
        <w:rPr>
          <w:rFonts w:asciiTheme="majorBidi" w:hAnsiTheme="majorBidi" w:cstheme="majorBidi"/>
          <w:szCs w:val="28"/>
        </w:rPr>
        <w:t>s</w:t>
      </w:r>
      <w:r w:rsidRPr="00EA3D4C">
        <w:rPr>
          <w:rFonts w:asciiTheme="majorBidi" w:hAnsiTheme="majorBidi" w:cstheme="majorBidi"/>
          <w:szCs w:val="28"/>
        </w:rPr>
        <w:t xml:space="preserve"> a variety of new applications. The proposed method is both robust and accurate since it combines a global face prior to track the overall shape with local regressors to produce the local detail. In doing so we present </w:t>
      </w:r>
      <w:r w:rsidR="00CC4C18" w:rsidRPr="00EA3D4C">
        <w:rPr>
          <w:rFonts w:asciiTheme="majorBidi" w:hAnsiTheme="majorBidi" w:cstheme="majorBidi"/>
          <w:szCs w:val="28"/>
        </w:rPr>
        <w:t>several</w:t>
      </w:r>
      <w:r w:rsidRPr="00EA3D4C">
        <w:rPr>
          <w:rFonts w:asciiTheme="majorBidi" w:hAnsiTheme="majorBidi" w:cstheme="majorBidi"/>
          <w:szCs w:val="28"/>
        </w:rPr>
        <w:t xml:space="preserve"> novel technical contributions, including a generic model that describes local detail on human faces and an automatic technique to extract them such that they can be applied at runtime without interference. Our method has a few limitations which </w:t>
      </w:r>
      <w:r w:rsidR="00CC4C18" w:rsidRPr="00EA3D4C">
        <w:rPr>
          <w:rFonts w:asciiTheme="majorBidi" w:hAnsiTheme="majorBidi" w:cstheme="majorBidi"/>
          <w:szCs w:val="28"/>
        </w:rPr>
        <w:t>open</w:t>
      </w:r>
      <w:r w:rsidRPr="00EA3D4C">
        <w:rPr>
          <w:rFonts w:asciiTheme="majorBidi" w:hAnsiTheme="majorBidi" w:cstheme="majorBidi"/>
          <w:szCs w:val="28"/>
        </w:rPr>
        <w:t xml:space="preserve"> for future research. The optical flow employed to improve tracking accuracy of the global model can fail when there is fast motion or motion blur. While any introduced error will be bounded by the global tracker and thus cannot cause the system to diverge, it might lead to a subtle local shift in tracked texture. This could potentially be addressed by relating the current frame back to the neutral expression. Changing illumination and especially hard shadows can also impact the local regressor. If the illumination during runtime differs substantially from the illumination during wrinkle</w:t>
      </w:r>
      <w:r>
        <w:rPr>
          <w:rFonts w:asciiTheme="majorBidi" w:hAnsiTheme="majorBidi" w:cstheme="majorBidi"/>
          <w:szCs w:val="28"/>
        </w:rPr>
        <w:t xml:space="preserve"> </w:t>
      </w:r>
      <w:r w:rsidRPr="00EA3D4C">
        <w:rPr>
          <w:rFonts w:asciiTheme="majorBidi" w:hAnsiTheme="majorBidi" w:cstheme="majorBidi"/>
          <w:szCs w:val="28"/>
        </w:rPr>
        <w:t>training, the resulting wrinkles can be inaccurate.</w:t>
      </w:r>
    </w:p>
    <w:p w14:paraId="277F7C03" w14:textId="5FBC554B" w:rsidR="001F283C" w:rsidRDefault="001F283C" w:rsidP="00073D4E">
      <w:pPr>
        <w:jc w:val="both"/>
        <w:rPr>
          <w:rFonts w:asciiTheme="majorBidi" w:hAnsiTheme="majorBidi" w:cstheme="majorBidi"/>
          <w:color w:val="808080" w:themeColor="background1" w:themeShade="80"/>
          <w:szCs w:val="28"/>
        </w:rPr>
      </w:pPr>
    </w:p>
    <w:p w14:paraId="572106C5" w14:textId="290D9C51" w:rsidR="00EA3D4C" w:rsidRDefault="00EA3D4C" w:rsidP="00073D4E">
      <w:pPr>
        <w:jc w:val="both"/>
        <w:rPr>
          <w:rFonts w:asciiTheme="majorBidi" w:hAnsiTheme="majorBidi" w:cstheme="majorBidi"/>
          <w:color w:val="808080" w:themeColor="background1" w:themeShade="80"/>
          <w:szCs w:val="28"/>
        </w:rPr>
      </w:pPr>
    </w:p>
    <w:p w14:paraId="0A32A6B9" w14:textId="60510308" w:rsidR="00EA3D4C" w:rsidRDefault="00EA3D4C" w:rsidP="00073D4E">
      <w:pPr>
        <w:jc w:val="both"/>
        <w:rPr>
          <w:rFonts w:asciiTheme="majorBidi" w:hAnsiTheme="majorBidi" w:cstheme="majorBidi"/>
          <w:color w:val="808080" w:themeColor="background1" w:themeShade="80"/>
          <w:szCs w:val="28"/>
        </w:rPr>
      </w:pPr>
    </w:p>
    <w:p w14:paraId="1EEE40AC" w14:textId="603F1499" w:rsidR="00EA3D4C" w:rsidRDefault="00EA3D4C" w:rsidP="00073D4E">
      <w:pPr>
        <w:jc w:val="both"/>
        <w:rPr>
          <w:rFonts w:asciiTheme="majorBidi" w:hAnsiTheme="majorBidi" w:cstheme="majorBidi"/>
          <w:color w:val="808080" w:themeColor="background1" w:themeShade="80"/>
          <w:szCs w:val="28"/>
        </w:rPr>
      </w:pPr>
    </w:p>
    <w:p w14:paraId="6F061310" w14:textId="04A3C965" w:rsidR="00EA3D4C" w:rsidRDefault="00EA3D4C" w:rsidP="00073D4E">
      <w:pPr>
        <w:jc w:val="both"/>
        <w:rPr>
          <w:rFonts w:asciiTheme="majorBidi" w:hAnsiTheme="majorBidi" w:cstheme="majorBidi"/>
          <w:color w:val="808080" w:themeColor="background1" w:themeShade="80"/>
          <w:szCs w:val="28"/>
        </w:rPr>
      </w:pPr>
    </w:p>
    <w:p w14:paraId="1A71E583" w14:textId="3D34576C" w:rsidR="00EA3D4C" w:rsidRDefault="00EA3D4C" w:rsidP="00073D4E">
      <w:pPr>
        <w:jc w:val="both"/>
        <w:rPr>
          <w:rFonts w:asciiTheme="majorBidi" w:hAnsiTheme="majorBidi" w:cstheme="majorBidi"/>
          <w:color w:val="808080" w:themeColor="background1" w:themeShade="80"/>
          <w:szCs w:val="28"/>
        </w:rPr>
      </w:pPr>
    </w:p>
    <w:p w14:paraId="1C0AA2E1" w14:textId="1D7544BB" w:rsidR="00EA3D4C" w:rsidRDefault="00EA3D4C" w:rsidP="00073D4E">
      <w:pPr>
        <w:jc w:val="both"/>
        <w:rPr>
          <w:rFonts w:asciiTheme="majorBidi" w:hAnsiTheme="majorBidi" w:cstheme="majorBidi"/>
          <w:color w:val="808080" w:themeColor="background1" w:themeShade="80"/>
          <w:szCs w:val="28"/>
        </w:rPr>
      </w:pPr>
    </w:p>
    <w:p w14:paraId="36DA714E" w14:textId="52F6B145" w:rsidR="00EA3D4C" w:rsidRDefault="00EA3D4C" w:rsidP="00073D4E">
      <w:pPr>
        <w:jc w:val="both"/>
        <w:rPr>
          <w:rFonts w:asciiTheme="majorBidi" w:hAnsiTheme="majorBidi" w:cstheme="majorBidi"/>
          <w:color w:val="808080" w:themeColor="background1" w:themeShade="80"/>
          <w:szCs w:val="28"/>
        </w:rPr>
      </w:pPr>
    </w:p>
    <w:p w14:paraId="5CFB7F7A" w14:textId="0CEE8565" w:rsidR="00EA3D4C" w:rsidRDefault="00EA3D4C" w:rsidP="00073D4E">
      <w:pPr>
        <w:jc w:val="both"/>
        <w:rPr>
          <w:rFonts w:asciiTheme="majorBidi" w:hAnsiTheme="majorBidi" w:cstheme="majorBidi"/>
          <w:color w:val="808080" w:themeColor="background1" w:themeShade="80"/>
          <w:szCs w:val="28"/>
        </w:rPr>
      </w:pPr>
    </w:p>
    <w:p w14:paraId="35801BDB" w14:textId="77619E1C" w:rsidR="00EA3D4C" w:rsidRDefault="00EA3D4C" w:rsidP="00073D4E">
      <w:pPr>
        <w:jc w:val="both"/>
        <w:rPr>
          <w:rFonts w:asciiTheme="majorBidi" w:hAnsiTheme="majorBidi" w:cstheme="majorBidi"/>
          <w:color w:val="808080" w:themeColor="background1" w:themeShade="80"/>
          <w:szCs w:val="28"/>
        </w:rPr>
      </w:pPr>
    </w:p>
    <w:p w14:paraId="76FB808B" w14:textId="77777777" w:rsidR="00EA3D4C" w:rsidRDefault="00EA3D4C" w:rsidP="00073D4E">
      <w:pPr>
        <w:jc w:val="both"/>
        <w:rPr>
          <w:rFonts w:asciiTheme="majorBidi" w:hAnsiTheme="majorBidi" w:cstheme="majorBidi"/>
          <w:color w:val="808080" w:themeColor="background1" w:themeShade="80"/>
          <w:szCs w:val="28"/>
        </w:rPr>
      </w:pPr>
    </w:p>
    <w:p w14:paraId="60C54FA3" w14:textId="6C725E65" w:rsidR="0095066C" w:rsidRPr="001F283C" w:rsidRDefault="00E4277D" w:rsidP="001F283C">
      <w:pPr>
        <w:pStyle w:val="Heading2"/>
      </w:pPr>
      <w:bookmarkStart w:id="58" w:name="_Toc48107718"/>
      <w:r w:rsidRPr="00AB332F">
        <w:t>6.2 Future Work</w:t>
      </w:r>
      <w:bookmarkEnd w:id="58"/>
    </w:p>
    <w:p w14:paraId="355539FF" w14:textId="77777777" w:rsidR="00EA3D4C" w:rsidRPr="00EA3D4C" w:rsidRDefault="00EA3D4C" w:rsidP="00EA3D4C">
      <w:pPr>
        <w:jc w:val="both"/>
        <w:rPr>
          <w:rFonts w:asciiTheme="majorBidi" w:hAnsiTheme="majorBidi" w:cstheme="majorBidi"/>
          <w:szCs w:val="28"/>
        </w:rPr>
      </w:pPr>
      <w:r w:rsidRPr="00EA3D4C">
        <w:rPr>
          <w:rFonts w:asciiTheme="majorBidi" w:hAnsiTheme="majorBidi" w:cstheme="majorBidi"/>
          <w:szCs w:val="28"/>
        </w:rPr>
        <w:t>This work is A result of our trials within the area of computer animation.</w:t>
      </w:r>
    </w:p>
    <w:p w14:paraId="219EAD93" w14:textId="70BF6596" w:rsidR="00EA3D4C" w:rsidRPr="00EA3D4C" w:rsidRDefault="00EA3D4C" w:rsidP="00EA3D4C">
      <w:pPr>
        <w:jc w:val="both"/>
        <w:rPr>
          <w:rFonts w:asciiTheme="majorBidi" w:hAnsiTheme="majorBidi" w:cstheme="majorBidi"/>
          <w:szCs w:val="28"/>
        </w:rPr>
      </w:pPr>
      <w:r w:rsidRPr="00EA3D4C">
        <w:rPr>
          <w:rFonts w:asciiTheme="majorBidi" w:hAnsiTheme="majorBidi" w:cstheme="majorBidi"/>
          <w:szCs w:val="28"/>
        </w:rPr>
        <w:t>In general terms, the goals of this project were to explore the area of motion capture for facial animation and the use of efficient algorithms for the generation of surface deformations.</w:t>
      </w:r>
    </w:p>
    <w:p w14:paraId="5F75B43F" w14:textId="4531700D" w:rsidR="00EA3D4C" w:rsidRPr="00EA3D4C" w:rsidRDefault="00EA3D4C" w:rsidP="00EA3D4C">
      <w:pPr>
        <w:jc w:val="both"/>
        <w:rPr>
          <w:rFonts w:asciiTheme="majorBidi" w:hAnsiTheme="majorBidi" w:cstheme="majorBidi"/>
          <w:szCs w:val="28"/>
        </w:rPr>
      </w:pPr>
      <w:r w:rsidRPr="00EA3D4C">
        <w:rPr>
          <w:rFonts w:asciiTheme="majorBidi" w:hAnsiTheme="majorBidi" w:cstheme="majorBidi"/>
          <w:szCs w:val="28"/>
        </w:rPr>
        <w:t>The results of this research show some positive outcomes when dealing with the development and use of transferred motion capture in 3D facial models.</w:t>
      </w:r>
      <w:r>
        <w:rPr>
          <w:rFonts w:asciiTheme="majorBidi" w:hAnsiTheme="majorBidi" w:cstheme="majorBidi"/>
          <w:szCs w:val="28"/>
        </w:rPr>
        <w:t xml:space="preserve"> </w:t>
      </w:r>
      <w:r w:rsidRPr="00EA3D4C">
        <w:rPr>
          <w:rFonts w:asciiTheme="majorBidi" w:hAnsiTheme="majorBidi" w:cstheme="majorBidi"/>
          <w:szCs w:val="28"/>
        </w:rPr>
        <w:t>Also, when making the evaluation, there are some limitations in the qualitative comparison.</w:t>
      </w:r>
      <w:r>
        <w:rPr>
          <w:rFonts w:asciiTheme="majorBidi" w:hAnsiTheme="majorBidi" w:cstheme="majorBidi"/>
          <w:szCs w:val="28"/>
        </w:rPr>
        <w:t xml:space="preserve"> </w:t>
      </w:r>
      <w:r w:rsidRPr="00EA3D4C">
        <w:rPr>
          <w:rFonts w:asciiTheme="majorBidi" w:hAnsiTheme="majorBidi" w:cstheme="majorBidi"/>
          <w:szCs w:val="28"/>
        </w:rPr>
        <w:t xml:space="preserve">A more robust perceptual experiment could bring more significant results </w:t>
      </w:r>
    </w:p>
    <w:p w14:paraId="4190B88B" w14:textId="77777777" w:rsidR="00EA3D4C" w:rsidRPr="00EA3D4C" w:rsidRDefault="00EA3D4C" w:rsidP="00EA3D4C">
      <w:pPr>
        <w:jc w:val="both"/>
        <w:rPr>
          <w:rFonts w:asciiTheme="majorBidi" w:hAnsiTheme="majorBidi" w:cstheme="majorBidi"/>
          <w:szCs w:val="28"/>
        </w:rPr>
      </w:pPr>
      <w:r w:rsidRPr="00EA3D4C">
        <w:rPr>
          <w:rFonts w:asciiTheme="majorBidi" w:hAnsiTheme="majorBidi" w:cstheme="majorBidi"/>
          <w:szCs w:val="28"/>
        </w:rPr>
        <w:t>there are possibilities to optimize further the algorithms to bring more accurate facial deformation and to be more computational efficient.</w:t>
      </w:r>
    </w:p>
    <w:p w14:paraId="6804764C" w14:textId="7CE49EDB" w:rsidR="00EA3D4C" w:rsidRPr="00EA3D4C" w:rsidRDefault="00EA3D4C" w:rsidP="00EA3D4C">
      <w:pPr>
        <w:jc w:val="both"/>
        <w:rPr>
          <w:rFonts w:asciiTheme="majorBidi" w:hAnsiTheme="majorBidi" w:cstheme="majorBidi"/>
          <w:szCs w:val="28"/>
        </w:rPr>
      </w:pPr>
      <w:r w:rsidRPr="00EA3D4C">
        <w:rPr>
          <w:rFonts w:asciiTheme="majorBidi" w:hAnsiTheme="majorBidi" w:cstheme="majorBidi"/>
          <w:szCs w:val="28"/>
        </w:rPr>
        <w:t>there are possibilities to optimize the Filters Used to track the landmarks to get more accurate points, and Filters used to smooth the result of tracking.</w:t>
      </w:r>
    </w:p>
    <w:p w14:paraId="0E3B3E98" w14:textId="77777777" w:rsidR="00EA3D4C" w:rsidRPr="00EA3D4C" w:rsidRDefault="00EA3D4C" w:rsidP="00EA3D4C">
      <w:pPr>
        <w:jc w:val="both"/>
        <w:rPr>
          <w:rFonts w:asciiTheme="majorBidi" w:hAnsiTheme="majorBidi" w:cstheme="majorBidi"/>
          <w:szCs w:val="28"/>
        </w:rPr>
      </w:pPr>
      <w:r w:rsidRPr="00EA3D4C">
        <w:rPr>
          <w:rFonts w:asciiTheme="majorBidi" w:hAnsiTheme="majorBidi" w:cstheme="majorBidi"/>
          <w:szCs w:val="28"/>
        </w:rPr>
        <w:t>we can add new physical engine for other components like hair and headwear</w:t>
      </w:r>
    </w:p>
    <w:p w14:paraId="11DCFFCC" w14:textId="77777777" w:rsidR="00EA3D4C" w:rsidRPr="00EA3D4C" w:rsidRDefault="00EA3D4C" w:rsidP="00EA3D4C">
      <w:pPr>
        <w:jc w:val="both"/>
        <w:rPr>
          <w:rFonts w:asciiTheme="majorBidi" w:hAnsiTheme="majorBidi" w:cstheme="majorBidi"/>
          <w:szCs w:val="28"/>
        </w:rPr>
      </w:pPr>
      <w:r w:rsidRPr="00EA3D4C">
        <w:rPr>
          <w:rFonts w:asciiTheme="majorBidi" w:hAnsiTheme="majorBidi" w:cstheme="majorBidi"/>
          <w:szCs w:val="28"/>
        </w:rPr>
        <w:t>new blinking function may be added</w:t>
      </w:r>
    </w:p>
    <w:p w14:paraId="18E5CB4D" w14:textId="78AB24F4" w:rsidR="00E4277D" w:rsidRPr="00EA3D4C" w:rsidRDefault="00EA3D4C" w:rsidP="00EA3D4C">
      <w:pPr>
        <w:jc w:val="both"/>
        <w:rPr>
          <w:rFonts w:asciiTheme="majorBidi" w:hAnsiTheme="majorBidi" w:cstheme="majorBidi"/>
          <w:szCs w:val="28"/>
        </w:rPr>
      </w:pPr>
      <w:r w:rsidRPr="00EA3D4C">
        <w:rPr>
          <w:rFonts w:asciiTheme="majorBidi" w:hAnsiTheme="majorBidi" w:cstheme="majorBidi"/>
          <w:szCs w:val="28"/>
        </w:rPr>
        <w:t>this change will result to improve the performance of the project.</w:t>
      </w:r>
    </w:p>
    <w:p w14:paraId="42B50F1B" w14:textId="77777777" w:rsidR="00E4277D" w:rsidRDefault="00E4277D" w:rsidP="00073D4E">
      <w:pPr>
        <w:jc w:val="both"/>
        <w:rPr>
          <w:rFonts w:asciiTheme="majorBidi" w:hAnsiTheme="majorBidi" w:cstheme="majorBidi"/>
          <w:color w:val="808080" w:themeColor="background1" w:themeShade="80"/>
          <w:szCs w:val="28"/>
        </w:rPr>
      </w:pPr>
    </w:p>
    <w:p w14:paraId="3711593F" w14:textId="77777777" w:rsidR="00E4277D" w:rsidRDefault="00E4277D" w:rsidP="00073D4E">
      <w:pPr>
        <w:jc w:val="both"/>
        <w:rPr>
          <w:rFonts w:asciiTheme="majorBidi" w:hAnsiTheme="majorBidi" w:cstheme="majorBidi"/>
          <w:color w:val="808080" w:themeColor="background1" w:themeShade="80"/>
          <w:szCs w:val="28"/>
        </w:rPr>
      </w:pPr>
    </w:p>
    <w:p w14:paraId="2F99A8F1" w14:textId="77777777" w:rsidR="00E4277D" w:rsidRDefault="00E4277D" w:rsidP="00073D4E">
      <w:pPr>
        <w:jc w:val="both"/>
        <w:rPr>
          <w:rFonts w:asciiTheme="majorBidi" w:hAnsiTheme="majorBidi" w:cstheme="majorBidi"/>
          <w:color w:val="808080" w:themeColor="background1" w:themeShade="80"/>
          <w:szCs w:val="28"/>
        </w:rPr>
      </w:pPr>
    </w:p>
    <w:p w14:paraId="34F30456" w14:textId="77777777" w:rsidR="00E4277D" w:rsidRDefault="00E4277D" w:rsidP="00073D4E">
      <w:pPr>
        <w:jc w:val="both"/>
        <w:rPr>
          <w:rFonts w:asciiTheme="majorBidi" w:hAnsiTheme="majorBidi" w:cstheme="majorBidi"/>
          <w:color w:val="808080" w:themeColor="background1" w:themeShade="80"/>
          <w:szCs w:val="28"/>
        </w:rPr>
      </w:pPr>
    </w:p>
    <w:p w14:paraId="69FA2876" w14:textId="5AB548D2" w:rsidR="00E4277D" w:rsidRDefault="00E4277D" w:rsidP="00073D4E">
      <w:pPr>
        <w:jc w:val="both"/>
        <w:rPr>
          <w:rFonts w:asciiTheme="majorBidi" w:hAnsiTheme="majorBidi" w:cstheme="majorBidi"/>
          <w:color w:val="808080" w:themeColor="background1" w:themeShade="80"/>
          <w:szCs w:val="28"/>
        </w:rPr>
      </w:pPr>
    </w:p>
    <w:p w14:paraId="77B78D28" w14:textId="7F16F9BE" w:rsidR="00EA3D4C" w:rsidRDefault="00EA3D4C" w:rsidP="00073D4E">
      <w:pPr>
        <w:jc w:val="both"/>
        <w:rPr>
          <w:rFonts w:asciiTheme="majorBidi" w:hAnsiTheme="majorBidi" w:cstheme="majorBidi"/>
          <w:color w:val="808080" w:themeColor="background1" w:themeShade="80"/>
          <w:szCs w:val="28"/>
        </w:rPr>
      </w:pPr>
    </w:p>
    <w:p w14:paraId="2F77FA84" w14:textId="28D2639C" w:rsidR="00EA3D4C" w:rsidRDefault="00EA3D4C" w:rsidP="00073D4E">
      <w:pPr>
        <w:jc w:val="both"/>
        <w:rPr>
          <w:rFonts w:asciiTheme="majorBidi" w:hAnsiTheme="majorBidi" w:cstheme="majorBidi"/>
          <w:color w:val="808080" w:themeColor="background1" w:themeShade="80"/>
          <w:szCs w:val="28"/>
        </w:rPr>
      </w:pPr>
    </w:p>
    <w:p w14:paraId="2A44205B" w14:textId="1299FDE1" w:rsidR="00EA3D4C" w:rsidRDefault="00EA3D4C" w:rsidP="00073D4E">
      <w:pPr>
        <w:jc w:val="both"/>
        <w:rPr>
          <w:rFonts w:asciiTheme="majorBidi" w:hAnsiTheme="majorBidi" w:cstheme="majorBidi"/>
          <w:color w:val="808080" w:themeColor="background1" w:themeShade="80"/>
          <w:szCs w:val="28"/>
        </w:rPr>
      </w:pPr>
    </w:p>
    <w:p w14:paraId="38AD6AC5" w14:textId="6FE5CCB9" w:rsidR="00EA3D4C" w:rsidRDefault="00EA3D4C" w:rsidP="00073D4E">
      <w:pPr>
        <w:jc w:val="both"/>
        <w:rPr>
          <w:rFonts w:asciiTheme="majorBidi" w:hAnsiTheme="majorBidi" w:cstheme="majorBidi"/>
          <w:color w:val="808080" w:themeColor="background1" w:themeShade="80"/>
          <w:szCs w:val="28"/>
        </w:rPr>
      </w:pPr>
    </w:p>
    <w:p w14:paraId="5DEBC825" w14:textId="396A25DC" w:rsidR="00EA3D4C" w:rsidRDefault="00EA3D4C" w:rsidP="00073D4E">
      <w:pPr>
        <w:jc w:val="both"/>
        <w:rPr>
          <w:rFonts w:asciiTheme="majorBidi" w:hAnsiTheme="majorBidi" w:cstheme="majorBidi"/>
          <w:color w:val="808080" w:themeColor="background1" w:themeShade="80"/>
          <w:szCs w:val="28"/>
        </w:rPr>
      </w:pPr>
    </w:p>
    <w:p w14:paraId="383B2A69" w14:textId="50D6CE8B" w:rsidR="00EA3D4C" w:rsidRDefault="00EA3D4C" w:rsidP="00073D4E">
      <w:pPr>
        <w:jc w:val="both"/>
        <w:rPr>
          <w:rFonts w:asciiTheme="majorBidi" w:hAnsiTheme="majorBidi" w:cstheme="majorBidi"/>
          <w:color w:val="808080" w:themeColor="background1" w:themeShade="80"/>
          <w:szCs w:val="28"/>
        </w:rPr>
      </w:pPr>
    </w:p>
    <w:p w14:paraId="5BBE8083" w14:textId="36550F83" w:rsidR="00EA3D4C" w:rsidRDefault="00EA3D4C" w:rsidP="00073D4E">
      <w:pPr>
        <w:jc w:val="both"/>
        <w:rPr>
          <w:rFonts w:asciiTheme="majorBidi" w:hAnsiTheme="majorBidi" w:cstheme="majorBidi"/>
          <w:color w:val="808080" w:themeColor="background1" w:themeShade="80"/>
          <w:szCs w:val="28"/>
        </w:rPr>
      </w:pPr>
    </w:p>
    <w:p w14:paraId="7840D9F8" w14:textId="6AF706F0" w:rsidR="00EA3D4C" w:rsidRDefault="00EA3D4C" w:rsidP="00073D4E">
      <w:pPr>
        <w:jc w:val="both"/>
        <w:rPr>
          <w:rFonts w:asciiTheme="majorBidi" w:hAnsiTheme="majorBidi" w:cstheme="majorBidi"/>
          <w:color w:val="808080" w:themeColor="background1" w:themeShade="80"/>
          <w:szCs w:val="28"/>
        </w:rPr>
      </w:pPr>
    </w:p>
    <w:p w14:paraId="21D20B2B" w14:textId="12032C58" w:rsidR="00EA3D4C" w:rsidRDefault="00EA3D4C" w:rsidP="00073D4E">
      <w:pPr>
        <w:jc w:val="both"/>
        <w:rPr>
          <w:rFonts w:asciiTheme="majorBidi" w:hAnsiTheme="majorBidi" w:cstheme="majorBidi"/>
          <w:color w:val="808080" w:themeColor="background1" w:themeShade="80"/>
          <w:szCs w:val="28"/>
        </w:rPr>
      </w:pPr>
    </w:p>
    <w:p w14:paraId="1EC8D688" w14:textId="19DAD97A" w:rsidR="00EA3D4C" w:rsidRDefault="00EA3D4C" w:rsidP="00073D4E">
      <w:pPr>
        <w:jc w:val="both"/>
        <w:rPr>
          <w:rFonts w:asciiTheme="majorBidi" w:hAnsiTheme="majorBidi" w:cstheme="majorBidi"/>
          <w:color w:val="808080" w:themeColor="background1" w:themeShade="80"/>
          <w:szCs w:val="28"/>
        </w:rPr>
      </w:pPr>
    </w:p>
    <w:p w14:paraId="7BD5EE64" w14:textId="592760B2" w:rsidR="00EA3D4C" w:rsidRDefault="00EA3D4C" w:rsidP="00073D4E">
      <w:pPr>
        <w:jc w:val="both"/>
        <w:rPr>
          <w:rFonts w:asciiTheme="majorBidi" w:hAnsiTheme="majorBidi" w:cstheme="majorBidi"/>
          <w:color w:val="808080" w:themeColor="background1" w:themeShade="80"/>
          <w:szCs w:val="28"/>
        </w:rPr>
      </w:pPr>
    </w:p>
    <w:p w14:paraId="56B57BEE" w14:textId="0B604F8D" w:rsidR="00EA3D4C" w:rsidRDefault="00EA3D4C" w:rsidP="00073D4E">
      <w:pPr>
        <w:jc w:val="both"/>
        <w:rPr>
          <w:rFonts w:asciiTheme="majorBidi" w:hAnsiTheme="majorBidi" w:cstheme="majorBidi"/>
          <w:color w:val="808080" w:themeColor="background1" w:themeShade="80"/>
          <w:szCs w:val="28"/>
        </w:rPr>
      </w:pPr>
    </w:p>
    <w:p w14:paraId="08D891E4" w14:textId="77777777" w:rsidR="00EA3D4C" w:rsidRDefault="00EA3D4C" w:rsidP="00073D4E">
      <w:pPr>
        <w:jc w:val="both"/>
        <w:rPr>
          <w:rFonts w:asciiTheme="majorBidi" w:hAnsiTheme="majorBidi" w:cstheme="majorBidi"/>
          <w:color w:val="808080" w:themeColor="background1" w:themeShade="80"/>
          <w:szCs w:val="28"/>
        </w:rPr>
      </w:pPr>
    </w:p>
    <w:p w14:paraId="615CC334" w14:textId="77777777" w:rsidR="00E4277D" w:rsidRDefault="00E4277D" w:rsidP="00073D4E">
      <w:pPr>
        <w:jc w:val="both"/>
        <w:rPr>
          <w:rFonts w:asciiTheme="majorBidi" w:hAnsiTheme="majorBidi" w:cstheme="majorBidi"/>
          <w:color w:val="808080" w:themeColor="background1" w:themeShade="80"/>
          <w:szCs w:val="28"/>
        </w:rPr>
      </w:pPr>
    </w:p>
    <w:p w14:paraId="3EB9919C" w14:textId="77777777" w:rsidR="00E4277D" w:rsidRDefault="00E4277D" w:rsidP="00073D4E">
      <w:pPr>
        <w:jc w:val="both"/>
        <w:rPr>
          <w:rFonts w:asciiTheme="majorBidi" w:hAnsiTheme="majorBidi" w:cstheme="majorBidi"/>
          <w:color w:val="808080" w:themeColor="background1" w:themeShade="80"/>
          <w:szCs w:val="28"/>
        </w:rPr>
      </w:pPr>
    </w:p>
    <w:p w14:paraId="03E44E0F" w14:textId="14323FCA" w:rsidR="00DC62F3" w:rsidRDefault="00DC62F3">
      <w:pPr>
        <w:spacing w:after="200" w:line="276" w:lineRule="auto"/>
        <w:rPr>
          <w:rFonts w:asciiTheme="majorHAnsi" w:eastAsiaTheme="majorEastAsia" w:hAnsiTheme="majorHAnsi" w:cstheme="majorBidi"/>
          <w:b/>
          <w:sz w:val="40"/>
          <w:szCs w:val="32"/>
        </w:rPr>
      </w:pPr>
    </w:p>
    <w:p w14:paraId="6893567C" w14:textId="77777777" w:rsidR="00E4277D" w:rsidRPr="0086741B" w:rsidRDefault="00E4277D" w:rsidP="0095066C">
      <w:pPr>
        <w:pStyle w:val="Heading1"/>
      </w:pPr>
      <w:bookmarkStart w:id="59" w:name="_Toc48107719"/>
      <w:r w:rsidRPr="0086741B">
        <w:lastRenderedPageBreak/>
        <w:t>References</w:t>
      </w:r>
      <w:bookmarkEnd w:id="59"/>
    </w:p>
    <w:p w14:paraId="66C39051" w14:textId="77777777" w:rsidR="008F45AD" w:rsidRPr="00711663" w:rsidRDefault="008F45AD" w:rsidP="00711663">
      <w:pPr>
        <w:widowControl w:val="0"/>
        <w:autoSpaceDE w:val="0"/>
        <w:autoSpaceDN w:val="0"/>
        <w:adjustRightInd w:val="0"/>
        <w:ind w:left="640" w:hanging="640"/>
        <w:rPr>
          <w:noProof/>
        </w:rPr>
      </w:pPr>
      <w:r>
        <w:rPr>
          <w:noProof/>
        </w:rPr>
        <w:fldChar w:fldCharType="begin"/>
      </w:r>
      <w:r>
        <w:rPr>
          <w:noProof/>
        </w:rPr>
        <w:instrText xml:space="preserve"> HYPERLINK "</w:instrText>
      </w:r>
      <w:r w:rsidRPr="00711663">
        <w:rPr>
          <w:noProof/>
        </w:rPr>
        <w:instrText>[1]</w:instrText>
      </w:r>
      <w:r w:rsidRPr="00711663">
        <w:rPr>
          <w:noProof/>
        </w:rPr>
        <w:tab/>
        <w:instrText>\“Ping, H.Y., Abdullah, L.N., Sulaiman, P.S. and Halin, A.A., 2013. Computer Facial Animation: A Review. International Journal of Computer Theory and Engineering, 5(4), 658.\”</w:instrText>
      </w:r>
    </w:p>
    <w:p w14:paraId="778451E8" w14:textId="77777777" w:rsidR="008F45AD" w:rsidRPr="00711663" w:rsidRDefault="008F45AD" w:rsidP="00711663">
      <w:pPr>
        <w:widowControl w:val="0"/>
        <w:autoSpaceDE w:val="0"/>
        <w:autoSpaceDN w:val="0"/>
        <w:adjustRightInd w:val="0"/>
        <w:ind w:left="640" w:hanging="640"/>
        <w:rPr>
          <w:noProof/>
        </w:rPr>
      </w:pPr>
      <w:r w:rsidRPr="00711663">
        <w:rPr>
          <w:noProof/>
        </w:rPr>
        <w:instrText>[2]</w:instrText>
      </w:r>
      <w:r w:rsidRPr="00711663">
        <w:rPr>
          <w:noProof/>
        </w:rPr>
        <w:tab/>
        <w:instrText>\“Lasseter, J., 1987. Principles of traditional animation applied to 3D computer animation. ACM Siggraph Computer Graphics, 21 (4), 35–44.\”</w:instrText>
      </w:r>
    </w:p>
    <w:p w14:paraId="2A47335C" w14:textId="77777777" w:rsidR="008F45AD" w:rsidRPr="00711663" w:rsidRDefault="008F45AD" w:rsidP="00711663">
      <w:pPr>
        <w:widowControl w:val="0"/>
        <w:autoSpaceDE w:val="0"/>
        <w:autoSpaceDN w:val="0"/>
        <w:adjustRightInd w:val="0"/>
        <w:ind w:left="640" w:hanging="640"/>
        <w:rPr>
          <w:noProof/>
        </w:rPr>
      </w:pPr>
      <w:r w:rsidRPr="00711663">
        <w:rPr>
          <w:noProof/>
        </w:rPr>
        <w:instrText>[3]</w:instrText>
      </w:r>
      <w:r w:rsidRPr="00711663">
        <w:rPr>
          <w:noProof/>
        </w:rPr>
        <w:tab/>
        <w:instrText>\“Orvalho, V., Bastos, P., Parke, F.I., Oliveira, B. and Alvarez, X., 2012. A Facial Rigging Survey. Eurographics (STARs), 183–204.\”</w:instrText>
      </w:r>
    </w:p>
    <w:p w14:paraId="088A107D" w14:textId="77777777" w:rsidR="008F45AD" w:rsidRPr="00711663" w:rsidRDefault="008F45AD" w:rsidP="00711663">
      <w:pPr>
        <w:widowControl w:val="0"/>
        <w:autoSpaceDE w:val="0"/>
        <w:autoSpaceDN w:val="0"/>
        <w:adjustRightInd w:val="0"/>
        <w:ind w:left="640" w:hanging="640"/>
        <w:rPr>
          <w:noProof/>
        </w:rPr>
      </w:pPr>
      <w:r w:rsidRPr="00711663">
        <w:rPr>
          <w:noProof/>
        </w:rPr>
        <w:instrText>[4]</w:instrText>
      </w:r>
      <w:r w:rsidRPr="00711663">
        <w:rPr>
          <w:noProof/>
        </w:rPr>
        <w:tab/>
        <w:instrText>\“Cong, M., Lan, L. and Fedkiw, R., 2017. Muscle simulation for facial animation in Kong: Skull Island. ACM SIGGRAPH 2017 Talks, 21.\”</w:instrText>
      </w:r>
    </w:p>
    <w:p w14:paraId="33A74A80" w14:textId="77777777" w:rsidR="008F45AD" w:rsidRPr="00711663" w:rsidRDefault="008F45AD" w:rsidP="00711663">
      <w:pPr>
        <w:widowControl w:val="0"/>
        <w:autoSpaceDE w:val="0"/>
        <w:autoSpaceDN w:val="0"/>
        <w:adjustRightInd w:val="0"/>
        <w:ind w:left="640" w:hanging="640"/>
        <w:rPr>
          <w:noProof/>
        </w:rPr>
      </w:pPr>
      <w:r w:rsidRPr="00711663">
        <w:rPr>
          <w:noProof/>
        </w:rPr>
        <w:instrText>[5]</w:instrText>
      </w:r>
      <w:r w:rsidRPr="00711663">
        <w:rPr>
          <w:noProof/>
        </w:rPr>
        <w:tab/>
        <w:instrText>P. Viola and M. Jones, \“Rapid Object Detection using a Boosted Cascade of Simple Features,\” 2001.</w:instrText>
      </w:r>
    </w:p>
    <w:p w14:paraId="33E1E818" w14:textId="77777777" w:rsidR="008F45AD" w:rsidRPr="00711663" w:rsidRDefault="008F45AD" w:rsidP="00711663">
      <w:pPr>
        <w:widowControl w:val="0"/>
        <w:autoSpaceDE w:val="0"/>
        <w:autoSpaceDN w:val="0"/>
        <w:adjustRightInd w:val="0"/>
        <w:ind w:left="640" w:hanging="640"/>
        <w:rPr>
          <w:noProof/>
        </w:rPr>
      </w:pPr>
      <w:r w:rsidRPr="00711663">
        <w:rPr>
          <w:noProof/>
        </w:rPr>
        <w:instrText>[6]</w:instrText>
      </w:r>
      <w:r w:rsidRPr="00711663">
        <w:rPr>
          <w:noProof/>
        </w:rPr>
        <w:tab/>
        <w:instrText>\“Parke, F.I., 1972. Computer generated animation of faces. Proceedings of the ACM annual conference, 1, 451–457.\”</w:instrText>
      </w:r>
    </w:p>
    <w:p w14:paraId="7C91A127" w14:textId="77777777" w:rsidR="008F45AD" w:rsidRPr="00711663" w:rsidRDefault="008F45AD" w:rsidP="00711663">
      <w:pPr>
        <w:widowControl w:val="0"/>
        <w:autoSpaceDE w:val="0"/>
        <w:autoSpaceDN w:val="0"/>
        <w:adjustRightInd w:val="0"/>
        <w:ind w:left="640" w:hanging="640"/>
        <w:rPr>
          <w:noProof/>
        </w:rPr>
      </w:pPr>
      <w:r w:rsidRPr="00711663">
        <w:rPr>
          <w:noProof/>
        </w:rPr>
        <w:instrText>[7]</w:instrText>
      </w:r>
      <w:r w:rsidRPr="00711663">
        <w:rPr>
          <w:noProof/>
        </w:rPr>
        <w:tab/>
        <w:instrText>\“Gillenson, M.L., 1974. The interactive generation of facial images on a CRT using a heuristic strategy. Thesis (PhD). The Ohio State University.\”</w:instrText>
      </w:r>
    </w:p>
    <w:p w14:paraId="79E05D76" w14:textId="77777777" w:rsidR="008F45AD" w:rsidRPr="00711663" w:rsidRDefault="008F45AD" w:rsidP="00711663">
      <w:pPr>
        <w:widowControl w:val="0"/>
        <w:autoSpaceDE w:val="0"/>
        <w:autoSpaceDN w:val="0"/>
        <w:adjustRightInd w:val="0"/>
        <w:ind w:left="640" w:hanging="640"/>
        <w:rPr>
          <w:noProof/>
        </w:rPr>
      </w:pPr>
      <w:r w:rsidRPr="00711663">
        <w:rPr>
          <w:noProof/>
        </w:rPr>
        <w:instrText>[8]</w:instrText>
      </w:r>
      <w:r w:rsidRPr="00711663">
        <w:rPr>
          <w:noProof/>
        </w:rPr>
        <w:tab/>
        <w:instrText>\“Platt, S.M., 1980. A system for computer simulation of the human face. University of Pennsylvania.\”</w:instrText>
      </w:r>
    </w:p>
    <w:p w14:paraId="2F6E614B" w14:textId="77777777" w:rsidR="008F45AD" w:rsidRPr="00711663" w:rsidRDefault="008F45AD" w:rsidP="00711663">
      <w:pPr>
        <w:widowControl w:val="0"/>
        <w:autoSpaceDE w:val="0"/>
        <w:autoSpaceDN w:val="0"/>
        <w:adjustRightInd w:val="0"/>
        <w:ind w:left="640" w:hanging="640"/>
        <w:rPr>
          <w:noProof/>
        </w:rPr>
      </w:pPr>
      <w:r w:rsidRPr="00711663">
        <w:rPr>
          <w:noProof/>
        </w:rPr>
        <w:instrText>[9]</w:instrText>
      </w:r>
      <w:r w:rsidRPr="00711663">
        <w:rPr>
          <w:noProof/>
        </w:rPr>
        <w:tab/>
        <w:instrText>\“Tony de Peltrie, 1985 [film]. Directed by Pierre Lachapelle et. al. Canada: University of Montreal.\”</w:instrText>
      </w:r>
    </w:p>
    <w:p w14:paraId="3897439A" w14:textId="77777777" w:rsidR="008F45AD" w:rsidRPr="00711663" w:rsidRDefault="008F45AD" w:rsidP="00711663">
      <w:pPr>
        <w:widowControl w:val="0"/>
        <w:autoSpaceDE w:val="0"/>
        <w:autoSpaceDN w:val="0"/>
        <w:adjustRightInd w:val="0"/>
        <w:ind w:left="640" w:hanging="640"/>
        <w:rPr>
          <w:noProof/>
        </w:rPr>
      </w:pPr>
      <w:r w:rsidRPr="00711663">
        <w:rPr>
          <w:noProof/>
        </w:rPr>
        <w:instrText>[10]</w:instrText>
      </w:r>
      <w:r w:rsidRPr="00711663">
        <w:rPr>
          <w:noProof/>
        </w:rPr>
        <w:tab/>
        <w:instrText>\“Tin Toy, 1988 [film]. Directed by John Lasseter. USA: Disney Pixar.\”</w:instrText>
      </w:r>
    </w:p>
    <w:p w14:paraId="1E093E1E" w14:textId="77777777" w:rsidR="008F45AD" w:rsidRPr="00711663" w:rsidRDefault="008F45AD" w:rsidP="00711663">
      <w:pPr>
        <w:widowControl w:val="0"/>
        <w:autoSpaceDE w:val="0"/>
        <w:autoSpaceDN w:val="0"/>
        <w:adjustRightInd w:val="0"/>
        <w:ind w:left="640" w:hanging="640"/>
        <w:rPr>
          <w:noProof/>
        </w:rPr>
      </w:pPr>
      <w:r w:rsidRPr="00711663">
        <w:rPr>
          <w:noProof/>
        </w:rPr>
        <w:instrText>[11]</w:instrText>
      </w:r>
      <w:r w:rsidRPr="00711663">
        <w:rPr>
          <w:noProof/>
        </w:rPr>
        <w:tab/>
        <w:instrText>\“Alexander, O., Rogers, M., Lambeth, W., Chiang, J.Y., Ma, W.C., Wang, C.C. and Debevec, P., 2010. The digital Emily project: Achieving a photorealistic digital actor. IEEE Computer Graphics and Applications, 30(4), 20-31.\”</w:instrText>
      </w:r>
    </w:p>
    <w:p w14:paraId="63A0D033" w14:textId="77777777" w:rsidR="008F45AD" w:rsidRPr="00711663" w:rsidRDefault="008F45AD" w:rsidP="00711663">
      <w:pPr>
        <w:widowControl w:val="0"/>
        <w:autoSpaceDE w:val="0"/>
        <w:autoSpaceDN w:val="0"/>
        <w:adjustRightInd w:val="0"/>
        <w:ind w:left="640" w:hanging="640"/>
        <w:rPr>
          <w:noProof/>
        </w:rPr>
      </w:pPr>
      <w:r w:rsidRPr="00711663">
        <w:rPr>
          <w:noProof/>
        </w:rPr>
        <w:instrText>[12]</w:instrText>
      </w:r>
      <w:r w:rsidRPr="00711663">
        <w:rPr>
          <w:noProof/>
        </w:rPr>
        <w:tab/>
        <w:instrText>\“Ichim, A.E., Kadleček, P., Kavan, L. and Pauly, M., 2017. Phace: Physics-based face modeling and animation. ACM Transactions on Graphics (TOG), 36(4), 153.\”</w:instrText>
      </w:r>
    </w:p>
    <w:p w14:paraId="2B60236C" w14:textId="77777777" w:rsidR="008F45AD" w:rsidRPr="00711663" w:rsidRDefault="008F45AD" w:rsidP="00711663">
      <w:pPr>
        <w:widowControl w:val="0"/>
        <w:autoSpaceDE w:val="0"/>
        <w:autoSpaceDN w:val="0"/>
        <w:adjustRightInd w:val="0"/>
        <w:ind w:left="640" w:hanging="640"/>
        <w:rPr>
          <w:noProof/>
        </w:rPr>
      </w:pPr>
      <w:r w:rsidRPr="00711663">
        <w:rPr>
          <w:noProof/>
        </w:rPr>
        <w:instrText>[13]</w:instrText>
      </w:r>
      <w:r w:rsidRPr="00711663">
        <w:rPr>
          <w:noProof/>
        </w:rPr>
        <w:tab/>
        <w:instrText>\“McLaughlin, T., Cutler, L. and Coleman, D., 2011. Character rigging, deformations, and simulations in film and game production. ACM SIGGRAPH 2011 Courses, 5.\”</w:instrText>
      </w:r>
    </w:p>
    <w:p w14:paraId="223BB97B" w14:textId="77777777" w:rsidR="008F45AD" w:rsidRPr="00711663" w:rsidRDefault="008F45AD" w:rsidP="00711663">
      <w:pPr>
        <w:widowControl w:val="0"/>
        <w:autoSpaceDE w:val="0"/>
        <w:autoSpaceDN w:val="0"/>
        <w:adjustRightInd w:val="0"/>
        <w:ind w:left="640" w:hanging="640"/>
        <w:rPr>
          <w:noProof/>
        </w:rPr>
      </w:pPr>
      <w:r w:rsidRPr="00711663">
        <w:rPr>
          <w:noProof/>
        </w:rPr>
        <w:instrText>[14]</w:instrText>
      </w:r>
      <w:r w:rsidRPr="00711663">
        <w:rPr>
          <w:noProof/>
        </w:rPr>
        <w:tab/>
        <w:instrText>\“Arai, K., Kurihara, T. and Anjyo, K., 1996. Bilinear interpolation for facial expression and metamorphosis in real-time animation. The Visual Computer, 12(3), 105–116.\”</w:instrText>
      </w:r>
    </w:p>
    <w:p w14:paraId="684775F4" w14:textId="77777777" w:rsidR="008F45AD" w:rsidRPr="00711663" w:rsidRDefault="008F45AD" w:rsidP="00711663">
      <w:pPr>
        <w:widowControl w:val="0"/>
        <w:autoSpaceDE w:val="0"/>
        <w:autoSpaceDN w:val="0"/>
        <w:adjustRightInd w:val="0"/>
        <w:ind w:left="640" w:hanging="640"/>
        <w:rPr>
          <w:noProof/>
        </w:rPr>
      </w:pPr>
      <w:r w:rsidRPr="00711663">
        <w:rPr>
          <w:noProof/>
        </w:rPr>
        <w:instrText>[15]</w:instrText>
      </w:r>
      <w:r w:rsidRPr="00711663">
        <w:rPr>
          <w:noProof/>
        </w:rPr>
        <w:tab/>
        <w:instrText>\“The Lord of the Rings, 2001 [film]. Directed by Peter Jackson. New Zealand-USA: New Line Cinema.\”</w:instrText>
      </w:r>
    </w:p>
    <w:p w14:paraId="1884FC6B" w14:textId="77777777" w:rsidR="008F45AD" w:rsidRPr="00711663" w:rsidRDefault="008F45AD" w:rsidP="00711663">
      <w:pPr>
        <w:widowControl w:val="0"/>
        <w:autoSpaceDE w:val="0"/>
        <w:autoSpaceDN w:val="0"/>
        <w:adjustRightInd w:val="0"/>
        <w:ind w:left="640" w:hanging="640"/>
        <w:rPr>
          <w:noProof/>
        </w:rPr>
      </w:pPr>
      <w:r w:rsidRPr="00711663">
        <w:rPr>
          <w:noProof/>
        </w:rPr>
        <w:instrText>[16]</w:instrText>
      </w:r>
      <w:r w:rsidRPr="00711663">
        <w:rPr>
          <w:noProof/>
        </w:rPr>
        <w:tab/>
        <w:instrText>\“Parke, F.I. and Waters, K., 2008. Computer facial animation. New York: AK Peters/CRC Press.\”</w:instrText>
      </w:r>
    </w:p>
    <w:p w14:paraId="40D44221" w14:textId="77777777" w:rsidR="008F45AD" w:rsidRPr="00711663" w:rsidRDefault="008F45AD" w:rsidP="00711663">
      <w:pPr>
        <w:widowControl w:val="0"/>
        <w:autoSpaceDE w:val="0"/>
        <w:autoSpaceDN w:val="0"/>
        <w:adjustRightInd w:val="0"/>
        <w:ind w:left="640" w:hanging="640"/>
        <w:rPr>
          <w:noProof/>
        </w:rPr>
      </w:pPr>
      <w:r w:rsidRPr="00711663">
        <w:rPr>
          <w:noProof/>
        </w:rPr>
        <w:instrText>[17]</w:instrText>
      </w:r>
      <w:r w:rsidRPr="00711663">
        <w:rPr>
          <w:noProof/>
        </w:rPr>
        <w:tab/>
        <w:instrText>\“Kong: Skull Island, 2017 [film]. Directed by Jordan Vogt-Roberts. USA: Warner Bros.\”</w:instrText>
      </w:r>
    </w:p>
    <w:p w14:paraId="29F9BABD" w14:textId="77777777" w:rsidR="008F45AD" w:rsidRPr="00711663" w:rsidRDefault="008F45AD" w:rsidP="00711663">
      <w:pPr>
        <w:widowControl w:val="0"/>
        <w:autoSpaceDE w:val="0"/>
        <w:autoSpaceDN w:val="0"/>
        <w:adjustRightInd w:val="0"/>
        <w:ind w:left="640" w:hanging="640"/>
        <w:rPr>
          <w:noProof/>
        </w:rPr>
      </w:pPr>
      <w:r w:rsidRPr="00711663">
        <w:rPr>
          <w:noProof/>
        </w:rPr>
        <w:instrText>[18]</w:instrText>
      </w:r>
      <w:r w:rsidRPr="00711663">
        <w:rPr>
          <w:noProof/>
        </w:rPr>
        <w:tab/>
        <w:instrText>\“Cong, M., Bhat, K.S. and Fedkiw, R., 2016. Art-directed muscle simulation for high-end facial animation. ACM SIGGRAPH Symposium on Computer Animation, 119–127.\”</w:instrText>
      </w:r>
    </w:p>
    <w:p w14:paraId="6C7DBAD3" w14:textId="77777777" w:rsidR="008F45AD" w:rsidRPr="00711663" w:rsidRDefault="008F45AD" w:rsidP="00711663">
      <w:pPr>
        <w:widowControl w:val="0"/>
        <w:autoSpaceDE w:val="0"/>
        <w:autoSpaceDN w:val="0"/>
        <w:adjustRightInd w:val="0"/>
        <w:ind w:left="640" w:hanging="640"/>
        <w:rPr>
          <w:noProof/>
        </w:rPr>
      </w:pPr>
      <w:r w:rsidRPr="00711663">
        <w:rPr>
          <w:noProof/>
        </w:rPr>
        <w:instrText>[19]</w:instrText>
      </w:r>
      <w:r w:rsidRPr="00711663">
        <w:rPr>
          <w:noProof/>
        </w:rPr>
        <w:tab/>
        <w:instrText>\“Murai, A. et al., 2017. Dynamic skin deformation simulation using musculoskeletal model and soft tissue dynamics. Computational Visual Media, 3(1), 49–60.\”</w:instrText>
      </w:r>
    </w:p>
    <w:p w14:paraId="2E752C83" w14:textId="77777777" w:rsidR="008F45AD" w:rsidRPr="00711663" w:rsidRDefault="008F45AD" w:rsidP="00711663">
      <w:pPr>
        <w:widowControl w:val="0"/>
        <w:autoSpaceDE w:val="0"/>
        <w:autoSpaceDN w:val="0"/>
        <w:adjustRightInd w:val="0"/>
        <w:ind w:left="640" w:hanging="640"/>
        <w:rPr>
          <w:noProof/>
        </w:rPr>
      </w:pPr>
      <w:r w:rsidRPr="00711663">
        <w:rPr>
          <w:noProof/>
        </w:rPr>
        <w:instrText>[20]</w:instrText>
      </w:r>
      <w:r w:rsidRPr="00711663">
        <w:rPr>
          <w:noProof/>
        </w:rPr>
        <w:tab/>
        <w:instrText>\“Man-Dun, Z., Xin-Jie, G., Shuang, L., Zhi-Dong, X., Li-Hua, Y. and Jian-Jun, Z., 2014. Fast Individual Facial Animation Framework Based on Motion Capture Data. Journal of Donghua University (English Edition), 1(3), 8.\”</w:instrText>
      </w:r>
    </w:p>
    <w:p w14:paraId="60395ACE" w14:textId="77777777" w:rsidR="008F45AD" w:rsidRPr="00711663" w:rsidRDefault="008F45AD" w:rsidP="00711663">
      <w:pPr>
        <w:widowControl w:val="0"/>
        <w:autoSpaceDE w:val="0"/>
        <w:autoSpaceDN w:val="0"/>
        <w:adjustRightInd w:val="0"/>
        <w:ind w:left="640" w:hanging="640"/>
        <w:rPr>
          <w:noProof/>
        </w:rPr>
      </w:pPr>
      <w:r w:rsidRPr="00711663">
        <w:rPr>
          <w:noProof/>
        </w:rPr>
        <w:instrText>[21]</w:instrText>
      </w:r>
      <w:r w:rsidRPr="00711663">
        <w:rPr>
          <w:noProof/>
        </w:rPr>
        <w:tab/>
        <w:instrText>\“Hellblade: Senua’s Sacrifice, 2017 [game]. Directed by Tameem Antoniades. UK: Ninja Theory.\”</w:instrText>
      </w:r>
    </w:p>
    <w:p w14:paraId="135D7A0A" w14:textId="77777777" w:rsidR="008F45AD" w:rsidRPr="00711663" w:rsidRDefault="008F45AD" w:rsidP="00711663">
      <w:pPr>
        <w:widowControl w:val="0"/>
        <w:autoSpaceDE w:val="0"/>
        <w:autoSpaceDN w:val="0"/>
        <w:adjustRightInd w:val="0"/>
        <w:ind w:left="640" w:hanging="640"/>
        <w:rPr>
          <w:noProof/>
        </w:rPr>
      </w:pPr>
      <w:r w:rsidRPr="00711663">
        <w:rPr>
          <w:noProof/>
        </w:rPr>
        <w:instrText>[22]</w:instrText>
      </w:r>
      <w:r w:rsidRPr="00711663">
        <w:rPr>
          <w:noProof/>
        </w:rPr>
        <w:tab/>
        <w:instrText xml:space="preserve">C. Cao, D. Bradley, K. Zhou, and T. Beeler, \“Real-time high-fidelity facial performance capture,\” </w:instrText>
      </w:r>
      <w:r w:rsidRPr="00711663">
        <w:rPr>
          <w:i/>
          <w:iCs/>
          <w:noProof/>
        </w:rPr>
        <w:instrText>ACM Trans. Graph.</w:instrText>
      </w:r>
      <w:r w:rsidRPr="00711663">
        <w:rPr>
          <w:noProof/>
        </w:rPr>
        <w:instrText>, vol. 34, no. 4, 2015, doi: 10.1145/2766943.</w:instrText>
      </w:r>
    </w:p>
    <w:p w14:paraId="041F8603" w14:textId="77777777" w:rsidR="008F45AD" w:rsidRPr="00711663" w:rsidRDefault="008F45AD" w:rsidP="00711663">
      <w:pPr>
        <w:widowControl w:val="0"/>
        <w:autoSpaceDE w:val="0"/>
        <w:autoSpaceDN w:val="0"/>
        <w:adjustRightInd w:val="0"/>
        <w:ind w:left="640" w:hanging="640"/>
        <w:rPr>
          <w:noProof/>
        </w:rPr>
      </w:pPr>
      <w:r w:rsidRPr="00711663">
        <w:rPr>
          <w:noProof/>
        </w:rPr>
        <w:instrText>[23]</w:instrText>
      </w:r>
      <w:r w:rsidRPr="00711663">
        <w:rPr>
          <w:noProof/>
        </w:rPr>
        <w:tab/>
        <w:instrText xml:space="preserve">C. Cao, H. Wu, Y. Weng, T. Shao, and K. Zhou, \“Real-time facial animation with image-based dynamic avatars,\” </w:instrText>
      </w:r>
      <w:r w:rsidRPr="00711663">
        <w:rPr>
          <w:i/>
          <w:iCs/>
          <w:noProof/>
        </w:rPr>
        <w:instrText>ACM Trans. Graph.</w:instrText>
      </w:r>
      <w:r w:rsidRPr="00711663">
        <w:rPr>
          <w:noProof/>
        </w:rPr>
        <w:instrText>, vol. 35, no. 4, 2016, doi: 10.1145/2897824.2925873.</w:instrText>
      </w:r>
    </w:p>
    <w:p w14:paraId="4864D34B" w14:textId="77777777" w:rsidR="008F45AD" w:rsidRPr="00711663" w:rsidRDefault="008F45AD" w:rsidP="00711663">
      <w:pPr>
        <w:widowControl w:val="0"/>
        <w:autoSpaceDE w:val="0"/>
        <w:autoSpaceDN w:val="0"/>
        <w:adjustRightInd w:val="0"/>
        <w:ind w:left="640" w:hanging="640"/>
        <w:rPr>
          <w:noProof/>
        </w:rPr>
      </w:pPr>
      <w:r w:rsidRPr="00711663">
        <w:rPr>
          <w:noProof/>
        </w:rPr>
        <w:instrText>[24]</w:instrText>
      </w:r>
      <w:r w:rsidRPr="00711663">
        <w:rPr>
          <w:noProof/>
        </w:rPr>
        <w:tab/>
        <w:instrText xml:space="preserve">C. Cao, Y. Weng, S. Lin, and K. Zhou, \“3D shape regression for real-time facial animation,\” </w:instrText>
      </w:r>
      <w:r w:rsidRPr="00711663">
        <w:rPr>
          <w:i/>
          <w:iCs/>
          <w:noProof/>
        </w:rPr>
        <w:instrText>ACM Trans. Graph.</w:instrText>
      </w:r>
      <w:r w:rsidRPr="00711663">
        <w:rPr>
          <w:noProof/>
        </w:rPr>
        <w:instrText>, vol. 32, no. 4, 2013, doi: 10.1145/2461912.2462012.</w:instrText>
      </w:r>
    </w:p>
    <w:p w14:paraId="5F0AB28B" w14:textId="77777777" w:rsidR="008F45AD" w:rsidRPr="00711663" w:rsidRDefault="008F45AD" w:rsidP="00711663">
      <w:pPr>
        <w:widowControl w:val="0"/>
        <w:autoSpaceDE w:val="0"/>
        <w:autoSpaceDN w:val="0"/>
        <w:adjustRightInd w:val="0"/>
        <w:ind w:left="640" w:hanging="640"/>
        <w:rPr>
          <w:noProof/>
        </w:rPr>
      </w:pPr>
      <w:r w:rsidRPr="00711663">
        <w:rPr>
          <w:noProof/>
        </w:rPr>
        <w:instrText>[25]</w:instrText>
      </w:r>
      <w:r w:rsidRPr="00711663">
        <w:rPr>
          <w:noProof/>
        </w:rPr>
        <w:tab/>
        <w:instrText>\“Head Pose Estimation using OpenCV and Dlib | Learn OpenCV.\” https://www.learnopencv.com/head-pose-estimation-using-opencv-and-dlib/ (accessed Aug. 12, 2020).</w:instrText>
      </w:r>
    </w:p>
    <w:p w14:paraId="38707795" w14:textId="77777777" w:rsidR="008F45AD" w:rsidRPr="008841D5" w:rsidRDefault="008F45AD" w:rsidP="00711663">
      <w:pPr>
        <w:widowControl w:val="0"/>
        <w:autoSpaceDE w:val="0"/>
        <w:autoSpaceDN w:val="0"/>
        <w:adjustRightInd w:val="0"/>
        <w:ind w:left="640" w:hanging="640"/>
        <w:rPr>
          <w:rStyle w:val="Hyperlink"/>
          <w:noProof/>
        </w:rPr>
      </w:pPr>
      <w:r>
        <w:rPr>
          <w:noProof/>
        </w:rPr>
        <w:instrText xml:space="preserve">" </w:instrText>
      </w:r>
      <w:r>
        <w:rPr>
          <w:noProof/>
        </w:rPr>
        <w:fldChar w:fldCharType="separate"/>
      </w:r>
      <w:r w:rsidRPr="008841D5">
        <w:rPr>
          <w:rStyle w:val="Hyperlink"/>
          <w:noProof/>
        </w:rPr>
        <w:t>[1]</w:t>
      </w:r>
      <w:r w:rsidRPr="008841D5">
        <w:rPr>
          <w:rStyle w:val="Hyperlink"/>
          <w:noProof/>
        </w:rPr>
        <w:tab/>
        <w:t>“Ping, H.Y., Abdullah, L.N., Sulaiman, P.S. and Halin, A.A., 2013. Computer Facial Animation: A Review. International Journal of Computer Theory and Engineering, 5(4), 658.”</w:t>
      </w:r>
    </w:p>
    <w:p w14:paraId="4DA856FC" w14:textId="77777777" w:rsidR="008F45AD" w:rsidRPr="008841D5" w:rsidRDefault="008F45AD" w:rsidP="00711663">
      <w:pPr>
        <w:widowControl w:val="0"/>
        <w:autoSpaceDE w:val="0"/>
        <w:autoSpaceDN w:val="0"/>
        <w:adjustRightInd w:val="0"/>
        <w:ind w:left="640" w:hanging="640"/>
        <w:rPr>
          <w:rStyle w:val="Hyperlink"/>
          <w:noProof/>
        </w:rPr>
      </w:pPr>
      <w:r w:rsidRPr="008841D5">
        <w:rPr>
          <w:rStyle w:val="Hyperlink"/>
          <w:noProof/>
        </w:rPr>
        <w:t>[2]</w:t>
      </w:r>
      <w:r w:rsidRPr="008841D5">
        <w:rPr>
          <w:rStyle w:val="Hyperlink"/>
          <w:noProof/>
        </w:rPr>
        <w:tab/>
        <w:t>“Lasseter, J., 1987. Principles of traditional animation applied to 3D computer animation. ACM Siggraph Computer Graphics, 21 (4), 35–44.”</w:t>
      </w:r>
    </w:p>
    <w:p w14:paraId="4E1DE2CE" w14:textId="77777777" w:rsidR="008F45AD" w:rsidRPr="008841D5" w:rsidRDefault="008F45AD" w:rsidP="00711663">
      <w:pPr>
        <w:widowControl w:val="0"/>
        <w:autoSpaceDE w:val="0"/>
        <w:autoSpaceDN w:val="0"/>
        <w:adjustRightInd w:val="0"/>
        <w:ind w:left="640" w:hanging="640"/>
        <w:rPr>
          <w:rStyle w:val="Hyperlink"/>
          <w:noProof/>
        </w:rPr>
      </w:pPr>
      <w:r w:rsidRPr="008841D5">
        <w:rPr>
          <w:rStyle w:val="Hyperlink"/>
          <w:noProof/>
        </w:rPr>
        <w:t>[3]</w:t>
      </w:r>
      <w:r w:rsidRPr="008841D5">
        <w:rPr>
          <w:rStyle w:val="Hyperlink"/>
          <w:noProof/>
        </w:rPr>
        <w:tab/>
        <w:t>“Orvalho, V., Bastos, P., Parke, F.I., Oliveira, B. and Alvarez, X., 2012. A Facial Rigging Survey. Eurographics (STARs), 183–204.”</w:t>
      </w:r>
    </w:p>
    <w:p w14:paraId="6B92C9D5" w14:textId="77777777" w:rsidR="008F45AD" w:rsidRPr="008841D5" w:rsidRDefault="008F45AD" w:rsidP="00711663">
      <w:pPr>
        <w:widowControl w:val="0"/>
        <w:autoSpaceDE w:val="0"/>
        <w:autoSpaceDN w:val="0"/>
        <w:adjustRightInd w:val="0"/>
        <w:ind w:left="640" w:hanging="640"/>
        <w:rPr>
          <w:rStyle w:val="Hyperlink"/>
          <w:noProof/>
        </w:rPr>
      </w:pPr>
      <w:r w:rsidRPr="008841D5">
        <w:rPr>
          <w:rStyle w:val="Hyperlink"/>
          <w:noProof/>
        </w:rPr>
        <w:t>[4]</w:t>
      </w:r>
      <w:r w:rsidRPr="008841D5">
        <w:rPr>
          <w:rStyle w:val="Hyperlink"/>
          <w:noProof/>
        </w:rPr>
        <w:tab/>
        <w:t>“Cong, M., Lan, L. and Fedkiw, R., 2017. Muscle simulation for facial animation in Kong: Skull Island. ACM SIGGRAPH 2017 Talks, 21.”</w:t>
      </w:r>
    </w:p>
    <w:p w14:paraId="7955D7C7" w14:textId="77777777" w:rsidR="008F45AD" w:rsidRPr="008841D5" w:rsidRDefault="008F45AD" w:rsidP="00711663">
      <w:pPr>
        <w:widowControl w:val="0"/>
        <w:autoSpaceDE w:val="0"/>
        <w:autoSpaceDN w:val="0"/>
        <w:adjustRightInd w:val="0"/>
        <w:ind w:left="640" w:hanging="640"/>
        <w:rPr>
          <w:rStyle w:val="Hyperlink"/>
          <w:noProof/>
        </w:rPr>
      </w:pPr>
      <w:r w:rsidRPr="008841D5">
        <w:rPr>
          <w:rStyle w:val="Hyperlink"/>
          <w:noProof/>
        </w:rPr>
        <w:t>[5]</w:t>
      </w:r>
      <w:r w:rsidRPr="008841D5">
        <w:rPr>
          <w:rStyle w:val="Hyperlink"/>
          <w:noProof/>
        </w:rPr>
        <w:tab/>
        <w:t>P. Viola and M. Jones, “Rapid Object Detection using a Boosted Cascade of Simple Features,” 2001.</w:t>
      </w:r>
    </w:p>
    <w:p w14:paraId="6D43E09B" w14:textId="77777777" w:rsidR="008F45AD" w:rsidRPr="008841D5" w:rsidRDefault="008F45AD" w:rsidP="00711663">
      <w:pPr>
        <w:widowControl w:val="0"/>
        <w:autoSpaceDE w:val="0"/>
        <w:autoSpaceDN w:val="0"/>
        <w:adjustRightInd w:val="0"/>
        <w:ind w:left="640" w:hanging="640"/>
        <w:rPr>
          <w:rStyle w:val="Hyperlink"/>
          <w:noProof/>
        </w:rPr>
      </w:pPr>
      <w:r w:rsidRPr="008841D5">
        <w:rPr>
          <w:rStyle w:val="Hyperlink"/>
          <w:noProof/>
        </w:rPr>
        <w:t>[6]</w:t>
      </w:r>
      <w:r w:rsidRPr="008841D5">
        <w:rPr>
          <w:rStyle w:val="Hyperlink"/>
          <w:noProof/>
        </w:rPr>
        <w:tab/>
        <w:t>“Parke, F.I., 1972. Computer generated animation of faces. Proceedings of the ACM annual conference, 1, 451–457.”</w:t>
      </w:r>
    </w:p>
    <w:p w14:paraId="600C8920" w14:textId="77777777" w:rsidR="008F45AD" w:rsidRPr="008841D5" w:rsidRDefault="008F45AD" w:rsidP="00711663">
      <w:pPr>
        <w:widowControl w:val="0"/>
        <w:autoSpaceDE w:val="0"/>
        <w:autoSpaceDN w:val="0"/>
        <w:adjustRightInd w:val="0"/>
        <w:ind w:left="640" w:hanging="640"/>
        <w:rPr>
          <w:rStyle w:val="Hyperlink"/>
          <w:noProof/>
        </w:rPr>
      </w:pPr>
      <w:r w:rsidRPr="008841D5">
        <w:rPr>
          <w:rStyle w:val="Hyperlink"/>
          <w:noProof/>
        </w:rPr>
        <w:t>[7]</w:t>
      </w:r>
      <w:r w:rsidRPr="008841D5">
        <w:rPr>
          <w:rStyle w:val="Hyperlink"/>
          <w:noProof/>
        </w:rPr>
        <w:tab/>
        <w:t>“Gillenson, M.L., 1974. The interactive generation of facial images on a CRT using a heuristic strategy. Thesis (PhD). The Ohio State University.”</w:t>
      </w:r>
    </w:p>
    <w:p w14:paraId="5BF58357" w14:textId="77777777" w:rsidR="008F45AD" w:rsidRPr="008841D5" w:rsidRDefault="008F45AD" w:rsidP="00711663">
      <w:pPr>
        <w:widowControl w:val="0"/>
        <w:autoSpaceDE w:val="0"/>
        <w:autoSpaceDN w:val="0"/>
        <w:adjustRightInd w:val="0"/>
        <w:ind w:left="640" w:hanging="640"/>
        <w:rPr>
          <w:rStyle w:val="Hyperlink"/>
          <w:noProof/>
        </w:rPr>
      </w:pPr>
      <w:r w:rsidRPr="008841D5">
        <w:rPr>
          <w:rStyle w:val="Hyperlink"/>
          <w:noProof/>
        </w:rPr>
        <w:t>[8]</w:t>
      </w:r>
      <w:r w:rsidRPr="008841D5">
        <w:rPr>
          <w:rStyle w:val="Hyperlink"/>
          <w:noProof/>
        </w:rPr>
        <w:tab/>
        <w:t>“Platt, S.M., 1980. A system for computer simulation of the human face. University of Pennsylvania.”</w:t>
      </w:r>
    </w:p>
    <w:p w14:paraId="74BC7DF7" w14:textId="77777777" w:rsidR="008F45AD" w:rsidRPr="008841D5" w:rsidRDefault="008F45AD" w:rsidP="00711663">
      <w:pPr>
        <w:widowControl w:val="0"/>
        <w:autoSpaceDE w:val="0"/>
        <w:autoSpaceDN w:val="0"/>
        <w:adjustRightInd w:val="0"/>
        <w:ind w:left="640" w:hanging="640"/>
        <w:rPr>
          <w:rStyle w:val="Hyperlink"/>
          <w:noProof/>
        </w:rPr>
      </w:pPr>
      <w:r w:rsidRPr="008841D5">
        <w:rPr>
          <w:rStyle w:val="Hyperlink"/>
          <w:noProof/>
        </w:rPr>
        <w:t>[9]</w:t>
      </w:r>
      <w:r w:rsidRPr="008841D5">
        <w:rPr>
          <w:rStyle w:val="Hyperlink"/>
          <w:noProof/>
        </w:rPr>
        <w:tab/>
        <w:t>“Tony de Peltrie, 1985 [film]. Directed by Pierre Lachapelle et. al. Canada: University of Montreal.”</w:t>
      </w:r>
    </w:p>
    <w:p w14:paraId="7E395301" w14:textId="77777777" w:rsidR="008F45AD" w:rsidRPr="008841D5" w:rsidRDefault="008F45AD" w:rsidP="00711663">
      <w:pPr>
        <w:widowControl w:val="0"/>
        <w:autoSpaceDE w:val="0"/>
        <w:autoSpaceDN w:val="0"/>
        <w:adjustRightInd w:val="0"/>
        <w:ind w:left="640" w:hanging="640"/>
        <w:rPr>
          <w:rStyle w:val="Hyperlink"/>
          <w:noProof/>
        </w:rPr>
      </w:pPr>
      <w:r w:rsidRPr="008841D5">
        <w:rPr>
          <w:rStyle w:val="Hyperlink"/>
          <w:noProof/>
        </w:rPr>
        <w:t>[10]</w:t>
      </w:r>
      <w:r w:rsidRPr="008841D5">
        <w:rPr>
          <w:rStyle w:val="Hyperlink"/>
          <w:noProof/>
        </w:rPr>
        <w:tab/>
        <w:t>“Tin Toy, 1988 [film]. Directed by John Lasseter. USA: Disney Pixar.”</w:t>
      </w:r>
    </w:p>
    <w:p w14:paraId="78324B51" w14:textId="77777777" w:rsidR="008F45AD" w:rsidRPr="008841D5" w:rsidRDefault="008F45AD" w:rsidP="00711663">
      <w:pPr>
        <w:widowControl w:val="0"/>
        <w:autoSpaceDE w:val="0"/>
        <w:autoSpaceDN w:val="0"/>
        <w:adjustRightInd w:val="0"/>
        <w:ind w:left="640" w:hanging="640"/>
        <w:rPr>
          <w:rStyle w:val="Hyperlink"/>
          <w:noProof/>
        </w:rPr>
      </w:pPr>
      <w:r w:rsidRPr="008841D5">
        <w:rPr>
          <w:rStyle w:val="Hyperlink"/>
          <w:noProof/>
        </w:rPr>
        <w:t>[11]</w:t>
      </w:r>
      <w:r w:rsidRPr="008841D5">
        <w:rPr>
          <w:rStyle w:val="Hyperlink"/>
          <w:noProof/>
        </w:rPr>
        <w:tab/>
        <w:t>“Alexander, O., Rogers, M., Lambeth, W., Chiang, J.Y., Ma, W.C., Wang, C.C. and Debevec, P., 2010. The digital Emily project: Achieving a photorealistic digital actor. IEEE Computer Graphics and Applications, 30(4), 20-31.”</w:t>
      </w:r>
    </w:p>
    <w:p w14:paraId="3C80494E" w14:textId="77777777" w:rsidR="008F45AD" w:rsidRPr="008841D5" w:rsidRDefault="008F45AD" w:rsidP="00711663">
      <w:pPr>
        <w:widowControl w:val="0"/>
        <w:autoSpaceDE w:val="0"/>
        <w:autoSpaceDN w:val="0"/>
        <w:adjustRightInd w:val="0"/>
        <w:ind w:left="640" w:hanging="640"/>
        <w:rPr>
          <w:rStyle w:val="Hyperlink"/>
          <w:noProof/>
        </w:rPr>
      </w:pPr>
      <w:r w:rsidRPr="008841D5">
        <w:rPr>
          <w:rStyle w:val="Hyperlink"/>
          <w:noProof/>
        </w:rPr>
        <w:t>[12]</w:t>
      </w:r>
      <w:r w:rsidRPr="008841D5">
        <w:rPr>
          <w:rStyle w:val="Hyperlink"/>
          <w:noProof/>
        </w:rPr>
        <w:tab/>
        <w:t>“Ichim, A.E., Kadleček, P., Kavan, L. and Pauly, M., 2017. Phace: Physics-based face modeling and animation. ACM Transactions on Graphics (TOG), 36(4), 153.”</w:t>
      </w:r>
    </w:p>
    <w:p w14:paraId="2088F7F3" w14:textId="77777777" w:rsidR="008F45AD" w:rsidRPr="008841D5" w:rsidRDefault="008F45AD" w:rsidP="00711663">
      <w:pPr>
        <w:widowControl w:val="0"/>
        <w:autoSpaceDE w:val="0"/>
        <w:autoSpaceDN w:val="0"/>
        <w:adjustRightInd w:val="0"/>
        <w:ind w:left="640" w:hanging="640"/>
        <w:rPr>
          <w:rStyle w:val="Hyperlink"/>
          <w:noProof/>
        </w:rPr>
      </w:pPr>
      <w:r w:rsidRPr="008841D5">
        <w:rPr>
          <w:rStyle w:val="Hyperlink"/>
          <w:noProof/>
        </w:rPr>
        <w:t>[13]</w:t>
      </w:r>
      <w:r w:rsidRPr="008841D5">
        <w:rPr>
          <w:rStyle w:val="Hyperlink"/>
          <w:noProof/>
        </w:rPr>
        <w:tab/>
        <w:t>“McLaughlin, T., Cutler, L. and Coleman, D., 2011. Character rigging, deformations, and simulations in film and game production. ACM SIGGRAPH 2011 Courses, 5.”</w:t>
      </w:r>
    </w:p>
    <w:p w14:paraId="419CEB1C" w14:textId="77777777" w:rsidR="008F45AD" w:rsidRPr="008841D5" w:rsidRDefault="008F45AD" w:rsidP="00711663">
      <w:pPr>
        <w:widowControl w:val="0"/>
        <w:autoSpaceDE w:val="0"/>
        <w:autoSpaceDN w:val="0"/>
        <w:adjustRightInd w:val="0"/>
        <w:ind w:left="640" w:hanging="640"/>
        <w:rPr>
          <w:rStyle w:val="Hyperlink"/>
          <w:noProof/>
        </w:rPr>
      </w:pPr>
      <w:r w:rsidRPr="008841D5">
        <w:rPr>
          <w:rStyle w:val="Hyperlink"/>
          <w:noProof/>
        </w:rPr>
        <w:t>[14]</w:t>
      </w:r>
      <w:r w:rsidRPr="008841D5">
        <w:rPr>
          <w:rStyle w:val="Hyperlink"/>
          <w:noProof/>
        </w:rPr>
        <w:tab/>
        <w:t>“Arai, K., Kurihara, T. and Anjyo, K., 1996. Bilinear interpolation for facial expression and metamorphosis in real-time animation. The Visual Computer, 12(3), 105–116.”</w:t>
      </w:r>
    </w:p>
    <w:p w14:paraId="3BF4761A" w14:textId="77777777" w:rsidR="008F45AD" w:rsidRPr="008841D5" w:rsidRDefault="008F45AD" w:rsidP="00711663">
      <w:pPr>
        <w:widowControl w:val="0"/>
        <w:autoSpaceDE w:val="0"/>
        <w:autoSpaceDN w:val="0"/>
        <w:adjustRightInd w:val="0"/>
        <w:ind w:left="640" w:hanging="640"/>
        <w:rPr>
          <w:rStyle w:val="Hyperlink"/>
          <w:noProof/>
        </w:rPr>
      </w:pPr>
      <w:r w:rsidRPr="008841D5">
        <w:rPr>
          <w:rStyle w:val="Hyperlink"/>
          <w:noProof/>
        </w:rPr>
        <w:t>[15]</w:t>
      </w:r>
      <w:r w:rsidRPr="008841D5">
        <w:rPr>
          <w:rStyle w:val="Hyperlink"/>
          <w:noProof/>
        </w:rPr>
        <w:tab/>
        <w:t>“The Lord of the Rings, 2001 [film]. Directed by Peter Jackson. New Zealand-USA: New Line Cinema.”</w:t>
      </w:r>
    </w:p>
    <w:p w14:paraId="2C63909F" w14:textId="77777777" w:rsidR="008F45AD" w:rsidRPr="008841D5" w:rsidRDefault="008F45AD" w:rsidP="00711663">
      <w:pPr>
        <w:widowControl w:val="0"/>
        <w:autoSpaceDE w:val="0"/>
        <w:autoSpaceDN w:val="0"/>
        <w:adjustRightInd w:val="0"/>
        <w:ind w:left="640" w:hanging="640"/>
        <w:rPr>
          <w:rStyle w:val="Hyperlink"/>
          <w:noProof/>
        </w:rPr>
      </w:pPr>
      <w:r w:rsidRPr="008841D5">
        <w:rPr>
          <w:rStyle w:val="Hyperlink"/>
          <w:noProof/>
        </w:rPr>
        <w:t>[16]</w:t>
      </w:r>
      <w:r w:rsidRPr="008841D5">
        <w:rPr>
          <w:rStyle w:val="Hyperlink"/>
          <w:noProof/>
        </w:rPr>
        <w:tab/>
        <w:t>“Parke, F.I. and Waters, K., 2008. Computer facial animation. New York: AK Peters/CRC Press.”</w:t>
      </w:r>
    </w:p>
    <w:p w14:paraId="02B0010D" w14:textId="77777777" w:rsidR="008F45AD" w:rsidRPr="008841D5" w:rsidRDefault="008F45AD" w:rsidP="00711663">
      <w:pPr>
        <w:widowControl w:val="0"/>
        <w:autoSpaceDE w:val="0"/>
        <w:autoSpaceDN w:val="0"/>
        <w:adjustRightInd w:val="0"/>
        <w:ind w:left="640" w:hanging="640"/>
        <w:rPr>
          <w:rStyle w:val="Hyperlink"/>
          <w:noProof/>
        </w:rPr>
      </w:pPr>
      <w:r w:rsidRPr="008841D5">
        <w:rPr>
          <w:rStyle w:val="Hyperlink"/>
          <w:noProof/>
        </w:rPr>
        <w:t>[17]</w:t>
      </w:r>
      <w:r w:rsidRPr="008841D5">
        <w:rPr>
          <w:rStyle w:val="Hyperlink"/>
          <w:noProof/>
        </w:rPr>
        <w:tab/>
        <w:t xml:space="preserve">“Kong: Skull Island, 2017 [film]. Directed by Jordan Vogt-Roberts. USA: </w:t>
      </w:r>
      <w:r w:rsidRPr="008841D5">
        <w:rPr>
          <w:rStyle w:val="Hyperlink"/>
          <w:noProof/>
        </w:rPr>
        <w:lastRenderedPageBreak/>
        <w:t>Warner Bros.”</w:t>
      </w:r>
    </w:p>
    <w:p w14:paraId="352508AB" w14:textId="77777777" w:rsidR="008F45AD" w:rsidRPr="008841D5" w:rsidRDefault="008F45AD" w:rsidP="00711663">
      <w:pPr>
        <w:widowControl w:val="0"/>
        <w:autoSpaceDE w:val="0"/>
        <w:autoSpaceDN w:val="0"/>
        <w:adjustRightInd w:val="0"/>
        <w:ind w:left="640" w:hanging="640"/>
        <w:rPr>
          <w:rStyle w:val="Hyperlink"/>
          <w:noProof/>
        </w:rPr>
      </w:pPr>
      <w:r w:rsidRPr="008841D5">
        <w:rPr>
          <w:rStyle w:val="Hyperlink"/>
          <w:noProof/>
        </w:rPr>
        <w:t>[18]</w:t>
      </w:r>
      <w:r w:rsidRPr="008841D5">
        <w:rPr>
          <w:rStyle w:val="Hyperlink"/>
          <w:noProof/>
        </w:rPr>
        <w:tab/>
        <w:t>“Cong, M., Bhat, K.S. and Fedkiw, R., 2016. Art-directed muscle simulation for high-end facial animation. ACM SIGGRAPH Symposium on Computer Animation, 119–127.”</w:t>
      </w:r>
    </w:p>
    <w:p w14:paraId="68CA63C2" w14:textId="77777777" w:rsidR="008F45AD" w:rsidRPr="008841D5" w:rsidRDefault="008F45AD" w:rsidP="00711663">
      <w:pPr>
        <w:widowControl w:val="0"/>
        <w:autoSpaceDE w:val="0"/>
        <w:autoSpaceDN w:val="0"/>
        <w:adjustRightInd w:val="0"/>
        <w:ind w:left="640" w:hanging="640"/>
        <w:rPr>
          <w:rStyle w:val="Hyperlink"/>
          <w:noProof/>
        </w:rPr>
      </w:pPr>
      <w:r w:rsidRPr="008841D5">
        <w:rPr>
          <w:rStyle w:val="Hyperlink"/>
          <w:noProof/>
        </w:rPr>
        <w:t>[19]</w:t>
      </w:r>
      <w:r w:rsidRPr="008841D5">
        <w:rPr>
          <w:rStyle w:val="Hyperlink"/>
          <w:noProof/>
        </w:rPr>
        <w:tab/>
        <w:t>“Murai, A. et al., 2017. Dynamic skin deformation simulation using musculoskeletal model and soft tissue dynamics. Computational Visual Media, 3(1), 49–60.”</w:t>
      </w:r>
    </w:p>
    <w:p w14:paraId="3761FFF0" w14:textId="77777777" w:rsidR="008F45AD" w:rsidRPr="008841D5" w:rsidRDefault="008F45AD" w:rsidP="00711663">
      <w:pPr>
        <w:widowControl w:val="0"/>
        <w:autoSpaceDE w:val="0"/>
        <w:autoSpaceDN w:val="0"/>
        <w:adjustRightInd w:val="0"/>
        <w:ind w:left="640" w:hanging="640"/>
        <w:rPr>
          <w:rStyle w:val="Hyperlink"/>
          <w:noProof/>
        </w:rPr>
      </w:pPr>
      <w:r w:rsidRPr="008841D5">
        <w:rPr>
          <w:rStyle w:val="Hyperlink"/>
          <w:noProof/>
        </w:rPr>
        <w:t>[20]</w:t>
      </w:r>
      <w:r w:rsidRPr="008841D5">
        <w:rPr>
          <w:rStyle w:val="Hyperlink"/>
          <w:noProof/>
        </w:rPr>
        <w:tab/>
        <w:t>“Man-Dun, Z., Xin-Jie, G., Shuang, L., Zhi-Dong, X., Li-Hua, Y. and Jian-Jun, Z., 2014. Fast Individual Facial Animation Framework Based on Motion Capture Data. Journal of Donghua University (English Edition), 1(3), 8.”</w:t>
      </w:r>
    </w:p>
    <w:p w14:paraId="45A47AB2" w14:textId="77777777" w:rsidR="008F45AD" w:rsidRPr="008841D5" w:rsidRDefault="008F45AD" w:rsidP="00711663">
      <w:pPr>
        <w:widowControl w:val="0"/>
        <w:autoSpaceDE w:val="0"/>
        <w:autoSpaceDN w:val="0"/>
        <w:adjustRightInd w:val="0"/>
        <w:ind w:left="640" w:hanging="640"/>
        <w:rPr>
          <w:rStyle w:val="Hyperlink"/>
          <w:noProof/>
        </w:rPr>
      </w:pPr>
      <w:r w:rsidRPr="008841D5">
        <w:rPr>
          <w:rStyle w:val="Hyperlink"/>
          <w:noProof/>
        </w:rPr>
        <w:t>[21]</w:t>
      </w:r>
      <w:r w:rsidRPr="008841D5">
        <w:rPr>
          <w:rStyle w:val="Hyperlink"/>
          <w:noProof/>
        </w:rPr>
        <w:tab/>
        <w:t>“Hellblade: Senua’s Sacrifice, 2017 [game]. Directed by Tameem Antoniades. UK: Ninja Theory.”</w:t>
      </w:r>
    </w:p>
    <w:p w14:paraId="5203D6B4" w14:textId="77777777" w:rsidR="008F45AD" w:rsidRPr="008841D5" w:rsidRDefault="008F45AD" w:rsidP="00711663">
      <w:pPr>
        <w:widowControl w:val="0"/>
        <w:autoSpaceDE w:val="0"/>
        <w:autoSpaceDN w:val="0"/>
        <w:adjustRightInd w:val="0"/>
        <w:ind w:left="640" w:hanging="640"/>
        <w:rPr>
          <w:rStyle w:val="Hyperlink"/>
          <w:noProof/>
        </w:rPr>
      </w:pPr>
      <w:r w:rsidRPr="008841D5">
        <w:rPr>
          <w:rStyle w:val="Hyperlink"/>
          <w:noProof/>
        </w:rPr>
        <w:t>[22]</w:t>
      </w:r>
      <w:r w:rsidRPr="008841D5">
        <w:rPr>
          <w:rStyle w:val="Hyperlink"/>
          <w:noProof/>
        </w:rPr>
        <w:tab/>
        <w:t xml:space="preserve">C. Cao, D. Bradley, K. Zhou, and T. Beeler, “Real-time high-fidelity facial performance capture,” </w:t>
      </w:r>
      <w:r w:rsidRPr="008841D5">
        <w:rPr>
          <w:rStyle w:val="Hyperlink"/>
          <w:i/>
          <w:iCs/>
          <w:noProof/>
        </w:rPr>
        <w:t>ACM Trans. Graph.</w:t>
      </w:r>
      <w:r w:rsidRPr="008841D5">
        <w:rPr>
          <w:rStyle w:val="Hyperlink"/>
          <w:noProof/>
        </w:rPr>
        <w:t>, vol. 34, no. 4, 2015, doi: 10.1145/2766943.</w:t>
      </w:r>
    </w:p>
    <w:p w14:paraId="7850A1A3" w14:textId="77777777" w:rsidR="008F45AD" w:rsidRPr="008841D5" w:rsidRDefault="008F45AD" w:rsidP="00711663">
      <w:pPr>
        <w:widowControl w:val="0"/>
        <w:autoSpaceDE w:val="0"/>
        <w:autoSpaceDN w:val="0"/>
        <w:adjustRightInd w:val="0"/>
        <w:ind w:left="640" w:hanging="640"/>
        <w:rPr>
          <w:rStyle w:val="Hyperlink"/>
          <w:noProof/>
        </w:rPr>
      </w:pPr>
      <w:r w:rsidRPr="008841D5">
        <w:rPr>
          <w:rStyle w:val="Hyperlink"/>
          <w:noProof/>
        </w:rPr>
        <w:t>[23]</w:t>
      </w:r>
      <w:r w:rsidRPr="008841D5">
        <w:rPr>
          <w:rStyle w:val="Hyperlink"/>
          <w:noProof/>
        </w:rPr>
        <w:tab/>
        <w:t xml:space="preserve">C. Cao, H. Wu, Y. Weng, T. Shao, and K. Zhou, “Real-time facial animation with image-based dynamic avatars,” </w:t>
      </w:r>
      <w:r w:rsidRPr="008841D5">
        <w:rPr>
          <w:rStyle w:val="Hyperlink"/>
          <w:i/>
          <w:iCs/>
          <w:noProof/>
        </w:rPr>
        <w:t>ACM Trans. Graph.</w:t>
      </w:r>
      <w:r w:rsidRPr="008841D5">
        <w:rPr>
          <w:rStyle w:val="Hyperlink"/>
          <w:noProof/>
        </w:rPr>
        <w:t>, vol. 35, no. 4, 2016, doi: 10.1145/2897824.2925873.</w:t>
      </w:r>
    </w:p>
    <w:p w14:paraId="4855D9C8" w14:textId="77777777" w:rsidR="008F45AD" w:rsidRPr="008841D5" w:rsidRDefault="008F45AD" w:rsidP="00711663">
      <w:pPr>
        <w:widowControl w:val="0"/>
        <w:autoSpaceDE w:val="0"/>
        <w:autoSpaceDN w:val="0"/>
        <w:adjustRightInd w:val="0"/>
        <w:ind w:left="640" w:hanging="640"/>
        <w:rPr>
          <w:rStyle w:val="Hyperlink"/>
          <w:noProof/>
        </w:rPr>
      </w:pPr>
      <w:r w:rsidRPr="008841D5">
        <w:rPr>
          <w:rStyle w:val="Hyperlink"/>
          <w:noProof/>
        </w:rPr>
        <w:t>[24]</w:t>
      </w:r>
      <w:r w:rsidRPr="008841D5">
        <w:rPr>
          <w:rStyle w:val="Hyperlink"/>
          <w:noProof/>
        </w:rPr>
        <w:tab/>
        <w:t xml:space="preserve">C. Cao, Y. Weng, S. Lin, and K. Zhou, “3D shape regression for real-time facial animation,” </w:t>
      </w:r>
      <w:r w:rsidRPr="008841D5">
        <w:rPr>
          <w:rStyle w:val="Hyperlink"/>
          <w:i/>
          <w:iCs/>
          <w:noProof/>
        </w:rPr>
        <w:t>ACM Trans. Graph.</w:t>
      </w:r>
      <w:r w:rsidRPr="008841D5">
        <w:rPr>
          <w:rStyle w:val="Hyperlink"/>
          <w:noProof/>
        </w:rPr>
        <w:t>, vol. 32, no. 4, 2013, doi: 10.1145/2461912.2462012.</w:t>
      </w:r>
    </w:p>
    <w:p w14:paraId="2090B955" w14:textId="77777777" w:rsidR="008F45AD" w:rsidRPr="008841D5" w:rsidRDefault="008F45AD" w:rsidP="00711663">
      <w:pPr>
        <w:widowControl w:val="0"/>
        <w:autoSpaceDE w:val="0"/>
        <w:autoSpaceDN w:val="0"/>
        <w:adjustRightInd w:val="0"/>
        <w:ind w:left="640" w:hanging="640"/>
        <w:rPr>
          <w:rStyle w:val="Hyperlink"/>
          <w:noProof/>
        </w:rPr>
      </w:pPr>
      <w:r w:rsidRPr="008841D5">
        <w:rPr>
          <w:rStyle w:val="Hyperlink"/>
          <w:noProof/>
        </w:rPr>
        <w:t>[25]</w:t>
      </w:r>
      <w:r w:rsidRPr="008841D5">
        <w:rPr>
          <w:rStyle w:val="Hyperlink"/>
          <w:noProof/>
        </w:rPr>
        <w:tab/>
        <w:t>“Head Pose Estimation using OpenCV and Dlib | Learn OpenCV.” https://www.learnopencv.com/head-pose-estimation-using-opencv-and-dlib/ (accessed Aug. 12, 2020).</w:t>
      </w:r>
    </w:p>
    <w:p w14:paraId="18CB5CA7" w14:textId="6B22A607" w:rsidR="00A55AF7" w:rsidRPr="00A55AF7" w:rsidRDefault="008F45AD" w:rsidP="00960246">
      <w:pPr>
        <w:jc w:val="both"/>
        <w:rPr>
          <w:rFonts w:asciiTheme="majorBidi" w:hAnsiTheme="majorBidi" w:cstheme="majorBidi"/>
          <w:szCs w:val="28"/>
        </w:rPr>
      </w:pPr>
      <w:r>
        <w:rPr>
          <w:noProof/>
        </w:rPr>
        <w:fldChar w:fldCharType="end"/>
      </w:r>
    </w:p>
    <w:p w14:paraId="361E4F8C" w14:textId="27404A3B" w:rsidR="000D589C" w:rsidRPr="00073D4E" w:rsidRDefault="000D589C" w:rsidP="00960246">
      <w:pPr>
        <w:jc w:val="both"/>
        <w:rPr>
          <w:rFonts w:asciiTheme="majorBidi" w:hAnsiTheme="majorBidi" w:cstheme="majorBidi"/>
          <w:color w:val="808080" w:themeColor="background1" w:themeShade="80"/>
          <w:szCs w:val="28"/>
        </w:rPr>
      </w:pPr>
    </w:p>
    <w:sectPr w:rsidR="000D589C" w:rsidRPr="00073D4E" w:rsidSect="003245C1">
      <w:pgSz w:w="12240" w:h="15840"/>
      <w:pgMar w:top="1440" w:right="1440" w:bottom="1440" w:left="1440" w:header="720" w:footer="720" w:gutter="0"/>
      <w:pgBorders w:offsetFrom="page">
        <w:top w:val="single" w:sz="4" w:space="24" w:color="auto"/>
        <w:left w:val="single" w:sz="4" w:space="24" w:color="auto"/>
        <w:bottom w:val="single" w:sz="4" w:space="24" w:color="auto"/>
        <w:right w:val="single" w:sz="4" w:space="24" w:color="auto"/>
      </w:pgBorder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A93ACE" w14:textId="77777777" w:rsidR="00901734" w:rsidRDefault="00901734" w:rsidP="005A6CFB">
      <w:r>
        <w:separator/>
      </w:r>
    </w:p>
  </w:endnote>
  <w:endnote w:type="continuationSeparator" w:id="0">
    <w:p w14:paraId="6FD58E5B" w14:textId="77777777" w:rsidR="00901734" w:rsidRDefault="00901734" w:rsidP="005A6C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53553713"/>
      <w:docPartObj>
        <w:docPartGallery w:val="Page Numbers (Bottom of Page)"/>
        <w:docPartUnique/>
      </w:docPartObj>
    </w:sdtPr>
    <w:sdtEndPr>
      <w:rPr>
        <w:color w:val="7F7F7F" w:themeColor="background1" w:themeShade="7F"/>
        <w:spacing w:val="60"/>
      </w:rPr>
    </w:sdtEndPr>
    <w:sdtContent>
      <w:p w14:paraId="229A3A01" w14:textId="77777777" w:rsidR="00CD7855" w:rsidRDefault="00CD7855">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8</w:t>
        </w:r>
        <w:r>
          <w:rPr>
            <w:noProof/>
          </w:rPr>
          <w:fldChar w:fldCharType="end"/>
        </w:r>
        <w:r>
          <w:t xml:space="preserve"> | </w:t>
        </w:r>
        <w:r>
          <w:rPr>
            <w:color w:val="7F7F7F" w:themeColor="background1" w:themeShade="7F"/>
            <w:spacing w:val="60"/>
          </w:rPr>
          <w:t>Page</w:t>
        </w:r>
      </w:p>
    </w:sdtContent>
  </w:sdt>
  <w:p w14:paraId="11AFF283" w14:textId="77777777" w:rsidR="00CD7855" w:rsidRDefault="00CD78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801CA7" w14:textId="77777777" w:rsidR="00901734" w:rsidRDefault="00901734" w:rsidP="005A6CFB">
      <w:r>
        <w:separator/>
      </w:r>
    </w:p>
  </w:footnote>
  <w:footnote w:type="continuationSeparator" w:id="0">
    <w:p w14:paraId="798A32B9" w14:textId="77777777" w:rsidR="00901734" w:rsidRDefault="00901734" w:rsidP="005A6CF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A00674"/>
    <w:multiLevelType w:val="hybridMultilevel"/>
    <w:tmpl w:val="7EE21AE2"/>
    <w:lvl w:ilvl="0" w:tplc="B8BC7CD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09193B"/>
    <w:multiLevelType w:val="multilevel"/>
    <w:tmpl w:val="6A3E65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C55C09"/>
    <w:multiLevelType w:val="hybridMultilevel"/>
    <w:tmpl w:val="00D4030A"/>
    <w:lvl w:ilvl="0" w:tplc="3D124A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8E5E78"/>
    <w:multiLevelType w:val="hybridMultilevel"/>
    <w:tmpl w:val="9F3417CC"/>
    <w:lvl w:ilvl="0" w:tplc="9B5A7A9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295046"/>
    <w:multiLevelType w:val="hybridMultilevel"/>
    <w:tmpl w:val="D3748C96"/>
    <w:lvl w:ilvl="0" w:tplc="0A78FBC8">
      <w:start w:val="1"/>
      <w:numFmt w:val="decimal"/>
      <w:lvlText w:val="%1-"/>
      <w:lvlJc w:val="left"/>
      <w:pPr>
        <w:ind w:left="360" w:hanging="360"/>
      </w:pPr>
      <w:rPr>
        <w:rFonts w:hint="default"/>
        <w:color w:val="auto"/>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9C8696D"/>
    <w:multiLevelType w:val="multilevel"/>
    <w:tmpl w:val="09DA6CE8"/>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0FAD0B71"/>
    <w:multiLevelType w:val="hybridMultilevel"/>
    <w:tmpl w:val="2E12D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9A22FD"/>
    <w:multiLevelType w:val="multilevel"/>
    <w:tmpl w:val="D436A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6E63C03"/>
    <w:multiLevelType w:val="hybridMultilevel"/>
    <w:tmpl w:val="F19EBB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8896B98"/>
    <w:multiLevelType w:val="hybridMultilevel"/>
    <w:tmpl w:val="CE8C7DB0"/>
    <w:lvl w:ilvl="0" w:tplc="02A001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AC80EBC"/>
    <w:multiLevelType w:val="multilevel"/>
    <w:tmpl w:val="F7E2527A"/>
    <w:lvl w:ilvl="0">
      <w:start w:val="1"/>
      <w:numFmt w:val="decimal"/>
      <w:lvlText w:val="%1"/>
      <w:lvlJc w:val="left"/>
      <w:pPr>
        <w:ind w:left="495" w:hanging="495"/>
      </w:pPr>
      <w:rPr>
        <w:rFonts w:hint="default"/>
      </w:rPr>
    </w:lvl>
    <w:lvl w:ilvl="1">
      <w:start w:val="1"/>
      <w:numFmt w:val="decimal"/>
      <w:lvlText w:val="%1.%2"/>
      <w:lvlJc w:val="left"/>
      <w:pPr>
        <w:ind w:left="495" w:hanging="49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B31584F"/>
    <w:multiLevelType w:val="hybridMultilevel"/>
    <w:tmpl w:val="3FE6D7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D8F2097"/>
    <w:multiLevelType w:val="multilevel"/>
    <w:tmpl w:val="0E0E6B58"/>
    <w:lvl w:ilvl="0">
      <w:start w:val="3"/>
      <w:numFmt w:val="decimal"/>
      <w:lvlText w:val="%1"/>
      <w:lvlJc w:val="left"/>
      <w:pPr>
        <w:ind w:left="585" w:hanging="58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3240" w:hanging="3240"/>
      </w:pPr>
      <w:rPr>
        <w:rFonts w:hint="default"/>
      </w:rPr>
    </w:lvl>
  </w:abstractNum>
  <w:abstractNum w:abstractNumId="13" w15:restartNumberingAfterBreak="0">
    <w:nsid w:val="1F4A1D1A"/>
    <w:multiLevelType w:val="hybridMultilevel"/>
    <w:tmpl w:val="E7C2889A"/>
    <w:lvl w:ilvl="0" w:tplc="046AD0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D4755A"/>
    <w:multiLevelType w:val="multilevel"/>
    <w:tmpl w:val="B5E253B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F4E0919"/>
    <w:multiLevelType w:val="multilevel"/>
    <w:tmpl w:val="4678C7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3BC0150"/>
    <w:multiLevelType w:val="multilevel"/>
    <w:tmpl w:val="FE06B7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746249C"/>
    <w:multiLevelType w:val="hybridMultilevel"/>
    <w:tmpl w:val="D668F952"/>
    <w:lvl w:ilvl="0" w:tplc="78C6C6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A1162DE"/>
    <w:multiLevelType w:val="hybridMultilevel"/>
    <w:tmpl w:val="B67418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863130"/>
    <w:multiLevelType w:val="hybridMultilevel"/>
    <w:tmpl w:val="385C9234"/>
    <w:lvl w:ilvl="0" w:tplc="FFFFFFFF">
      <w:start w:val="1"/>
      <w:numFmt w:val="decimal"/>
      <w:lvlText w:val="1.1.%1"/>
      <w:lvlJc w:val="left"/>
    </w:lvl>
    <w:lvl w:ilvl="1" w:tplc="04090019" w:tentative="1">
      <w:start w:val="1"/>
      <w:numFmt w:val="lowerLetter"/>
      <w:lvlText w:val="%2."/>
      <w:lvlJc w:val="left"/>
      <w:pPr>
        <w:ind w:left="153" w:hanging="360"/>
      </w:pPr>
    </w:lvl>
    <w:lvl w:ilvl="2" w:tplc="0409001B" w:tentative="1">
      <w:start w:val="1"/>
      <w:numFmt w:val="lowerRoman"/>
      <w:lvlText w:val="%3."/>
      <w:lvlJc w:val="right"/>
      <w:pPr>
        <w:ind w:left="873" w:hanging="180"/>
      </w:pPr>
    </w:lvl>
    <w:lvl w:ilvl="3" w:tplc="0409000F" w:tentative="1">
      <w:start w:val="1"/>
      <w:numFmt w:val="decimal"/>
      <w:lvlText w:val="%4."/>
      <w:lvlJc w:val="left"/>
      <w:pPr>
        <w:ind w:left="1593" w:hanging="360"/>
      </w:pPr>
    </w:lvl>
    <w:lvl w:ilvl="4" w:tplc="04090019" w:tentative="1">
      <w:start w:val="1"/>
      <w:numFmt w:val="lowerLetter"/>
      <w:lvlText w:val="%5."/>
      <w:lvlJc w:val="left"/>
      <w:pPr>
        <w:ind w:left="2313" w:hanging="360"/>
      </w:pPr>
    </w:lvl>
    <w:lvl w:ilvl="5" w:tplc="0409001B" w:tentative="1">
      <w:start w:val="1"/>
      <w:numFmt w:val="lowerRoman"/>
      <w:lvlText w:val="%6."/>
      <w:lvlJc w:val="right"/>
      <w:pPr>
        <w:ind w:left="3033" w:hanging="180"/>
      </w:pPr>
    </w:lvl>
    <w:lvl w:ilvl="6" w:tplc="0409000F" w:tentative="1">
      <w:start w:val="1"/>
      <w:numFmt w:val="decimal"/>
      <w:lvlText w:val="%7."/>
      <w:lvlJc w:val="left"/>
      <w:pPr>
        <w:ind w:left="3753" w:hanging="360"/>
      </w:pPr>
    </w:lvl>
    <w:lvl w:ilvl="7" w:tplc="04090019" w:tentative="1">
      <w:start w:val="1"/>
      <w:numFmt w:val="lowerLetter"/>
      <w:lvlText w:val="%8."/>
      <w:lvlJc w:val="left"/>
      <w:pPr>
        <w:ind w:left="4473" w:hanging="360"/>
      </w:pPr>
    </w:lvl>
    <w:lvl w:ilvl="8" w:tplc="0409001B" w:tentative="1">
      <w:start w:val="1"/>
      <w:numFmt w:val="lowerRoman"/>
      <w:lvlText w:val="%9."/>
      <w:lvlJc w:val="right"/>
      <w:pPr>
        <w:ind w:left="5193" w:hanging="180"/>
      </w:pPr>
    </w:lvl>
  </w:abstractNum>
  <w:abstractNum w:abstractNumId="20" w15:restartNumberingAfterBreak="0">
    <w:nsid w:val="3DB57B3C"/>
    <w:multiLevelType w:val="multilevel"/>
    <w:tmpl w:val="11DEE45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EE9269D"/>
    <w:multiLevelType w:val="hybridMultilevel"/>
    <w:tmpl w:val="ACE207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5CE2572"/>
    <w:multiLevelType w:val="hybridMultilevel"/>
    <w:tmpl w:val="8F02B52E"/>
    <w:lvl w:ilvl="0" w:tplc="2A0A2F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68F17F2"/>
    <w:multiLevelType w:val="hybridMultilevel"/>
    <w:tmpl w:val="FCFE41BC"/>
    <w:lvl w:ilvl="0" w:tplc="4E84B0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A2C4A8B"/>
    <w:multiLevelType w:val="hybridMultilevel"/>
    <w:tmpl w:val="D32484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4AB5ECA"/>
    <w:multiLevelType w:val="hybridMultilevel"/>
    <w:tmpl w:val="6A687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8B26298"/>
    <w:multiLevelType w:val="hybridMultilevel"/>
    <w:tmpl w:val="385C9234"/>
    <w:lvl w:ilvl="0" w:tplc="FFFFFFFF">
      <w:start w:val="1"/>
      <w:numFmt w:val="decimal"/>
      <w:lvlText w:val="1.1.%1"/>
      <w:lvlJc w:val="left"/>
    </w:lvl>
    <w:lvl w:ilvl="1" w:tplc="04090019" w:tentative="1">
      <w:start w:val="1"/>
      <w:numFmt w:val="lowerLetter"/>
      <w:lvlText w:val="%2."/>
      <w:lvlJc w:val="left"/>
      <w:pPr>
        <w:ind w:left="153" w:hanging="360"/>
      </w:pPr>
    </w:lvl>
    <w:lvl w:ilvl="2" w:tplc="0409001B" w:tentative="1">
      <w:start w:val="1"/>
      <w:numFmt w:val="lowerRoman"/>
      <w:lvlText w:val="%3."/>
      <w:lvlJc w:val="right"/>
      <w:pPr>
        <w:ind w:left="873" w:hanging="180"/>
      </w:pPr>
    </w:lvl>
    <w:lvl w:ilvl="3" w:tplc="0409000F" w:tentative="1">
      <w:start w:val="1"/>
      <w:numFmt w:val="decimal"/>
      <w:lvlText w:val="%4."/>
      <w:lvlJc w:val="left"/>
      <w:pPr>
        <w:ind w:left="1593" w:hanging="360"/>
      </w:pPr>
    </w:lvl>
    <w:lvl w:ilvl="4" w:tplc="04090019" w:tentative="1">
      <w:start w:val="1"/>
      <w:numFmt w:val="lowerLetter"/>
      <w:lvlText w:val="%5."/>
      <w:lvlJc w:val="left"/>
      <w:pPr>
        <w:ind w:left="2313" w:hanging="360"/>
      </w:pPr>
    </w:lvl>
    <w:lvl w:ilvl="5" w:tplc="0409001B" w:tentative="1">
      <w:start w:val="1"/>
      <w:numFmt w:val="lowerRoman"/>
      <w:lvlText w:val="%6."/>
      <w:lvlJc w:val="right"/>
      <w:pPr>
        <w:ind w:left="3033" w:hanging="180"/>
      </w:pPr>
    </w:lvl>
    <w:lvl w:ilvl="6" w:tplc="0409000F" w:tentative="1">
      <w:start w:val="1"/>
      <w:numFmt w:val="decimal"/>
      <w:lvlText w:val="%7."/>
      <w:lvlJc w:val="left"/>
      <w:pPr>
        <w:ind w:left="3753" w:hanging="360"/>
      </w:pPr>
    </w:lvl>
    <w:lvl w:ilvl="7" w:tplc="04090019" w:tentative="1">
      <w:start w:val="1"/>
      <w:numFmt w:val="lowerLetter"/>
      <w:lvlText w:val="%8."/>
      <w:lvlJc w:val="left"/>
      <w:pPr>
        <w:ind w:left="4473" w:hanging="360"/>
      </w:pPr>
    </w:lvl>
    <w:lvl w:ilvl="8" w:tplc="0409001B" w:tentative="1">
      <w:start w:val="1"/>
      <w:numFmt w:val="lowerRoman"/>
      <w:lvlText w:val="%9."/>
      <w:lvlJc w:val="right"/>
      <w:pPr>
        <w:ind w:left="5193" w:hanging="180"/>
      </w:pPr>
    </w:lvl>
  </w:abstractNum>
  <w:abstractNum w:abstractNumId="27" w15:restartNumberingAfterBreak="0">
    <w:nsid w:val="59281E0D"/>
    <w:multiLevelType w:val="hybridMultilevel"/>
    <w:tmpl w:val="AB00A51C"/>
    <w:lvl w:ilvl="0" w:tplc="04090015">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BC964AB"/>
    <w:multiLevelType w:val="hybridMultilevel"/>
    <w:tmpl w:val="698822E8"/>
    <w:lvl w:ilvl="0" w:tplc="01A0B4BE">
      <w:start w:val="3"/>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6144449C"/>
    <w:multiLevelType w:val="hybridMultilevel"/>
    <w:tmpl w:val="7320F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25402F7"/>
    <w:multiLevelType w:val="hybridMultilevel"/>
    <w:tmpl w:val="E7D2FF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76016BC"/>
    <w:multiLevelType w:val="hybridMultilevel"/>
    <w:tmpl w:val="D8C0B6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9B46A8A"/>
    <w:multiLevelType w:val="hybridMultilevel"/>
    <w:tmpl w:val="E5E637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4263537"/>
    <w:multiLevelType w:val="hybridMultilevel"/>
    <w:tmpl w:val="8B28167E"/>
    <w:lvl w:ilvl="0" w:tplc="D9205C9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2"/>
  </w:num>
  <w:num w:numId="2">
    <w:abstractNumId w:val="12"/>
  </w:num>
  <w:num w:numId="3">
    <w:abstractNumId w:val="30"/>
  </w:num>
  <w:num w:numId="4">
    <w:abstractNumId w:val="13"/>
  </w:num>
  <w:num w:numId="5">
    <w:abstractNumId w:val="3"/>
  </w:num>
  <w:num w:numId="6">
    <w:abstractNumId w:val="5"/>
  </w:num>
  <w:num w:numId="7">
    <w:abstractNumId w:val="27"/>
  </w:num>
  <w:num w:numId="8">
    <w:abstractNumId w:val="14"/>
  </w:num>
  <w:num w:numId="9">
    <w:abstractNumId w:val="10"/>
  </w:num>
  <w:num w:numId="10">
    <w:abstractNumId w:val="23"/>
  </w:num>
  <w:num w:numId="11">
    <w:abstractNumId w:val="26"/>
  </w:num>
  <w:num w:numId="12">
    <w:abstractNumId w:val="31"/>
  </w:num>
  <w:num w:numId="13">
    <w:abstractNumId w:val="33"/>
  </w:num>
  <w:num w:numId="14">
    <w:abstractNumId w:val="4"/>
  </w:num>
  <w:num w:numId="15">
    <w:abstractNumId w:val="17"/>
  </w:num>
  <w:num w:numId="16">
    <w:abstractNumId w:val="0"/>
  </w:num>
  <w:num w:numId="17">
    <w:abstractNumId w:val="22"/>
  </w:num>
  <w:num w:numId="18">
    <w:abstractNumId w:val="7"/>
  </w:num>
  <w:num w:numId="19">
    <w:abstractNumId w:val="1"/>
  </w:num>
  <w:num w:numId="20">
    <w:abstractNumId w:val="15"/>
  </w:num>
  <w:num w:numId="21">
    <w:abstractNumId w:val="16"/>
  </w:num>
  <w:num w:numId="22">
    <w:abstractNumId w:val="20"/>
  </w:num>
  <w:num w:numId="23">
    <w:abstractNumId w:val="19"/>
  </w:num>
  <w:num w:numId="24">
    <w:abstractNumId w:val="2"/>
  </w:num>
  <w:num w:numId="25">
    <w:abstractNumId w:val="9"/>
  </w:num>
  <w:num w:numId="26">
    <w:abstractNumId w:val="25"/>
  </w:num>
  <w:num w:numId="27">
    <w:abstractNumId w:val="11"/>
  </w:num>
  <w:num w:numId="28">
    <w:abstractNumId w:val="8"/>
  </w:num>
  <w:num w:numId="29">
    <w:abstractNumId w:val="24"/>
  </w:num>
  <w:num w:numId="30">
    <w:abstractNumId w:val="18"/>
  </w:num>
  <w:num w:numId="31">
    <w:abstractNumId w:val="21"/>
  </w:num>
  <w:num w:numId="32">
    <w:abstractNumId w:val="6"/>
  </w:num>
  <w:num w:numId="33">
    <w:abstractNumId w:val="29"/>
  </w:num>
  <w:num w:numId="34">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217E"/>
    <w:rsid w:val="0000699A"/>
    <w:rsid w:val="000342CE"/>
    <w:rsid w:val="0005009B"/>
    <w:rsid w:val="00050653"/>
    <w:rsid w:val="00050AA2"/>
    <w:rsid w:val="00054F0B"/>
    <w:rsid w:val="00072AF8"/>
    <w:rsid w:val="00073D4E"/>
    <w:rsid w:val="0008508F"/>
    <w:rsid w:val="000879D5"/>
    <w:rsid w:val="00090A03"/>
    <w:rsid w:val="000A0B19"/>
    <w:rsid w:val="000B7A9B"/>
    <w:rsid w:val="000C692F"/>
    <w:rsid w:val="000D589C"/>
    <w:rsid w:val="000E10A7"/>
    <w:rsid w:val="000E1BCD"/>
    <w:rsid w:val="000F5B72"/>
    <w:rsid w:val="000F6BBF"/>
    <w:rsid w:val="0012333E"/>
    <w:rsid w:val="001341B7"/>
    <w:rsid w:val="00144226"/>
    <w:rsid w:val="00165F44"/>
    <w:rsid w:val="0017693E"/>
    <w:rsid w:val="001A23E2"/>
    <w:rsid w:val="001B1360"/>
    <w:rsid w:val="001B1766"/>
    <w:rsid w:val="001B24AA"/>
    <w:rsid w:val="001B342D"/>
    <w:rsid w:val="001C217E"/>
    <w:rsid w:val="001E6469"/>
    <w:rsid w:val="001F283C"/>
    <w:rsid w:val="00201E2A"/>
    <w:rsid w:val="002075AD"/>
    <w:rsid w:val="0022012C"/>
    <w:rsid w:val="00225B24"/>
    <w:rsid w:val="00231104"/>
    <w:rsid w:val="00236CE4"/>
    <w:rsid w:val="00237609"/>
    <w:rsid w:val="00251372"/>
    <w:rsid w:val="002538E8"/>
    <w:rsid w:val="002736F1"/>
    <w:rsid w:val="002873DB"/>
    <w:rsid w:val="00294D71"/>
    <w:rsid w:val="0029633E"/>
    <w:rsid w:val="002B44AC"/>
    <w:rsid w:val="002B587E"/>
    <w:rsid w:val="002C0CD7"/>
    <w:rsid w:val="002C3CA0"/>
    <w:rsid w:val="002D058F"/>
    <w:rsid w:val="002D3F3B"/>
    <w:rsid w:val="00321DA1"/>
    <w:rsid w:val="00322498"/>
    <w:rsid w:val="003245C1"/>
    <w:rsid w:val="00341D08"/>
    <w:rsid w:val="00345D3D"/>
    <w:rsid w:val="00351B32"/>
    <w:rsid w:val="00356754"/>
    <w:rsid w:val="0036452F"/>
    <w:rsid w:val="00367168"/>
    <w:rsid w:val="0037723C"/>
    <w:rsid w:val="003816EE"/>
    <w:rsid w:val="00382A3C"/>
    <w:rsid w:val="003874E6"/>
    <w:rsid w:val="003877EA"/>
    <w:rsid w:val="00387C4A"/>
    <w:rsid w:val="003903AF"/>
    <w:rsid w:val="003939D0"/>
    <w:rsid w:val="003A54DA"/>
    <w:rsid w:val="003A6DD7"/>
    <w:rsid w:val="003D49BB"/>
    <w:rsid w:val="003D5198"/>
    <w:rsid w:val="003E03CA"/>
    <w:rsid w:val="003E6574"/>
    <w:rsid w:val="003F3523"/>
    <w:rsid w:val="00406E87"/>
    <w:rsid w:val="0041094A"/>
    <w:rsid w:val="00424A1D"/>
    <w:rsid w:val="00440940"/>
    <w:rsid w:val="0045020D"/>
    <w:rsid w:val="004608D8"/>
    <w:rsid w:val="00465455"/>
    <w:rsid w:val="00472EA0"/>
    <w:rsid w:val="004868F2"/>
    <w:rsid w:val="004913D6"/>
    <w:rsid w:val="0049477A"/>
    <w:rsid w:val="004A2746"/>
    <w:rsid w:val="004B60EB"/>
    <w:rsid w:val="004C53AF"/>
    <w:rsid w:val="004F25AB"/>
    <w:rsid w:val="00501033"/>
    <w:rsid w:val="00512683"/>
    <w:rsid w:val="00516A79"/>
    <w:rsid w:val="00527F0E"/>
    <w:rsid w:val="005376BB"/>
    <w:rsid w:val="0054206C"/>
    <w:rsid w:val="00571C12"/>
    <w:rsid w:val="005729A8"/>
    <w:rsid w:val="00585CC2"/>
    <w:rsid w:val="00595165"/>
    <w:rsid w:val="005A1C37"/>
    <w:rsid w:val="005A6CFB"/>
    <w:rsid w:val="005B6209"/>
    <w:rsid w:val="005C2588"/>
    <w:rsid w:val="005C53B5"/>
    <w:rsid w:val="005E564C"/>
    <w:rsid w:val="005E679A"/>
    <w:rsid w:val="005F3F69"/>
    <w:rsid w:val="005F74CB"/>
    <w:rsid w:val="006021E2"/>
    <w:rsid w:val="00603F4A"/>
    <w:rsid w:val="006228A9"/>
    <w:rsid w:val="0063692F"/>
    <w:rsid w:val="00644E28"/>
    <w:rsid w:val="006813CE"/>
    <w:rsid w:val="006A201B"/>
    <w:rsid w:val="006B3B42"/>
    <w:rsid w:val="006B6AEF"/>
    <w:rsid w:val="006C7A3B"/>
    <w:rsid w:val="006D2F3B"/>
    <w:rsid w:val="006D596E"/>
    <w:rsid w:val="006E1043"/>
    <w:rsid w:val="00711663"/>
    <w:rsid w:val="00716F98"/>
    <w:rsid w:val="007251BC"/>
    <w:rsid w:val="00735342"/>
    <w:rsid w:val="00737333"/>
    <w:rsid w:val="00740210"/>
    <w:rsid w:val="0074662A"/>
    <w:rsid w:val="00747DBA"/>
    <w:rsid w:val="00764FE7"/>
    <w:rsid w:val="00772F6B"/>
    <w:rsid w:val="00774211"/>
    <w:rsid w:val="00780F40"/>
    <w:rsid w:val="007A7BA1"/>
    <w:rsid w:val="007F0798"/>
    <w:rsid w:val="007F1BA1"/>
    <w:rsid w:val="007F2FA8"/>
    <w:rsid w:val="007F712C"/>
    <w:rsid w:val="0080063D"/>
    <w:rsid w:val="0080427F"/>
    <w:rsid w:val="00813AA3"/>
    <w:rsid w:val="00826DFE"/>
    <w:rsid w:val="00835454"/>
    <w:rsid w:val="0084453C"/>
    <w:rsid w:val="00845599"/>
    <w:rsid w:val="00845EE5"/>
    <w:rsid w:val="008506FA"/>
    <w:rsid w:val="00864DEC"/>
    <w:rsid w:val="0087231A"/>
    <w:rsid w:val="00872D14"/>
    <w:rsid w:val="00891BFD"/>
    <w:rsid w:val="008954E0"/>
    <w:rsid w:val="008B718F"/>
    <w:rsid w:val="008E4790"/>
    <w:rsid w:val="008F45AD"/>
    <w:rsid w:val="00901734"/>
    <w:rsid w:val="009041E8"/>
    <w:rsid w:val="00941709"/>
    <w:rsid w:val="0095066C"/>
    <w:rsid w:val="00951852"/>
    <w:rsid w:val="009559E1"/>
    <w:rsid w:val="00957FE5"/>
    <w:rsid w:val="00960246"/>
    <w:rsid w:val="00963431"/>
    <w:rsid w:val="00973B1A"/>
    <w:rsid w:val="009809AC"/>
    <w:rsid w:val="009905FD"/>
    <w:rsid w:val="00990BA8"/>
    <w:rsid w:val="00991C9B"/>
    <w:rsid w:val="00991FCA"/>
    <w:rsid w:val="00993384"/>
    <w:rsid w:val="009A5660"/>
    <w:rsid w:val="009B289C"/>
    <w:rsid w:val="009C214F"/>
    <w:rsid w:val="009C535A"/>
    <w:rsid w:val="009D2638"/>
    <w:rsid w:val="009E0C95"/>
    <w:rsid w:val="009F6477"/>
    <w:rsid w:val="00A055FA"/>
    <w:rsid w:val="00A0637A"/>
    <w:rsid w:val="00A20D2E"/>
    <w:rsid w:val="00A26ADE"/>
    <w:rsid w:val="00A45807"/>
    <w:rsid w:val="00A45A2B"/>
    <w:rsid w:val="00A55AF7"/>
    <w:rsid w:val="00A63A74"/>
    <w:rsid w:val="00A6512D"/>
    <w:rsid w:val="00A7639D"/>
    <w:rsid w:val="00A77B2F"/>
    <w:rsid w:val="00A77C37"/>
    <w:rsid w:val="00A81459"/>
    <w:rsid w:val="00A8272B"/>
    <w:rsid w:val="00AC5CCD"/>
    <w:rsid w:val="00AC7682"/>
    <w:rsid w:val="00AE0D7F"/>
    <w:rsid w:val="00AE6C9C"/>
    <w:rsid w:val="00AE6FC8"/>
    <w:rsid w:val="00AE7B54"/>
    <w:rsid w:val="00AF2D14"/>
    <w:rsid w:val="00B00ED4"/>
    <w:rsid w:val="00B3128F"/>
    <w:rsid w:val="00B70EE0"/>
    <w:rsid w:val="00B91D26"/>
    <w:rsid w:val="00B946A3"/>
    <w:rsid w:val="00B977E1"/>
    <w:rsid w:val="00BA0ACD"/>
    <w:rsid w:val="00BA4DBE"/>
    <w:rsid w:val="00BB072B"/>
    <w:rsid w:val="00BB1099"/>
    <w:rsid w:val="00BB74E9"/>
    <w:rsid w:val="00BD3DDB"/>
    <w:rsid w:val="00BD5010"/>
    <w:rsid w:val="00BF2624"/>
    <w:rsid w:val="00BF6FD0"/>
    <w:rsid w:val="00C07556"/>
    <w:rsid w:val="00C07BA1"/>
    <w:rsid w:val="00C14881"/>
    <w:rsid w:val="00C174F4"/>
    <w:rsid w:val="00C25E1E"/>
    <w:rsid w:val="00C2761A"/>
    <w:rsid w:val="00C328C0"/>
    <w:rsid w:val="00C346A6"/>
    <w:rsid w:val="00C658D1"/>
    <w:rsid w:val="00C76435"/>
    <w:rsid w:val="00C80324"/>
    <w:rsid w:val="00C91656"/>
    <w:rsid w:val="00C97D19"/>
    <w:rsid w:val="00CB3C78"/>
    <w:rsid w:val="00CC4C18"/>
    <w:rsid w:val="00CD18DC"/>
    <w:rsid w:val="00CD7855"/>
    <w:rsid w:val="00CE3803"/>
    <w:rsid w:val="00D023E1"/>
    <w:rsid w:val="00D0595C"/>
    <w:rsid w:val="00D05D10"/>
    <w:rsid w:val="00D06E73"/>
    <w:rsid w:val="00D17D9E"/>
    <w:rsid w:val="00D232B2"/>
    <w:rsid w:val="00D23DA1"/>
    <w:rsid w:val="00D30A64"/>
    <w:rsid w:val="00D31736"/>
    <w:rsid w:val="00D43F8C"/>
    <w:rsid w:val="00D7474E"/>
    <w:rsid w:val="00D77491"/>
    <w:rsid w:val="00D9774F"/>
    <w:rsid w:val="00DC262A"/>
    <w:rsid w:val="00DC62F3"/>
    <w:rsid w:val="00DD2868"/>
    <w:rsid w:val="00E06DB2"/>
    <w:rsid w:val="00E07345"/>
    <w:rsid w:val="00E12ADD"/>
    <w:rsid w:val="00E22403"/>
    <w:rsid w:val="00E26968"/>
    <w:rsid w:val="00E40E76"/>
    <w:rsid w:val="00E4277D"/>
    <w:rsid w:val="00E50831"/>
    <w:rsid w:val="00E673F8"/>
    <w:rsid w:val="00E73C06"/>
    <w:rsid w:val="00E84CD1"/>
    <w:rsid w:val="00E90060"/>
    <w:rsid w:val="00E91FBD"/>
    <w:rsid w:val="00EA3D4C"/>
    <w:rsid w:val="00EA57E4"/>
    <w:rsid w:val="00EA5835"/>
    <w:rsid w:val="00EB5298"/>
    <w:rsid w:val="00EF2B0A"/>
    <w:rsid w:val="00EF3E6F"/>
    <w:rsid w:val="00F0000E"/>
    <w:rsid w:val="00F00D4C"/>
    <w:rsid w:val="00F14DE8"/>
    <w:rsid w:val="00F161D3"/>
    <w:rsid w:val="00F36759"/>
    <w:rsid w:val="00F53C24"/>
    <w:rsid w:val="00F7510B"/>
    <w:rsid w:val="00F77F78"/>
    <w:rsid w:val="00F93AFF"/>
    <w:rsid w:val="00F9509F"/>
    <w:rsid w:val="00FB3C35"/>
    <w:rsid w:val="00FB538D"/>
    <w:rsid w:val="00FC3E88"/>
    <w:rsid w:val="00FC7D8B"/>
    <w:rsid w:val="00FD22C3"/>
    <w:rsid w:val="00FD3133"/>
    <w:rsid w:val="00FE2204"/>
    <w:rsid w:val="00FF05E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193F61"/>
  <w15:docId w15:val="{6274CC40-70EF-4B1E-B5EA-FEC0A0231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0D7F"/>
    <w:pPr>
      <w:spacing w:after="0" w:line="240" w:lineRule="auto"/>
    </w:pPr>
    <w:rPr>
      <w:rFonts w:ascii="Times New Roman" w:eastAsia="Times New Roman" w:hAnsi="Times New Roman" w:cs="Times New Roman"/>
      <w:sz w:val="28"/>
      <w:szCs w:val="24"/>
    </w:rPr>
  </w:style>
  <w:style w:type="paragraph" w:styleId="Heading1">
    <w:name w:val="heading 1"/>
    <w:basedOn w:val="Normal"/>
    <w:next w:val="Normal"/>
    <w:link w:val="Heading1Char"/>
    <w:uiPriority w:val="9"/>
    <w:qFormat/>
    <w:rsid w:val="00A81459"/>
    <w:pPr>
      <w:keepNext/>
      <w:keepLines/>
      <w:spacing w:before="240" w:line="360" w:lineRule="auto"/>
      <w:jc w:val="center"/>
      <w:outlineLvl w:val="0"/>
    </w:pPr>
    <w:rPr>
      <w:rFonts w:asciiTheme="majorHAnsi" w:eastAsiaTheme="majorEastAsia" w:hAnsiTheme="majorHAnsi" w:cstheme="majorBidi"/>
      <w:b/>
      <w:sz w:val="40"/>
      <w:szCs w:val="32"/>
    </w:rPr>
  </w:style>
  <w:style w:type="paragraph" w:styleId="Heading2">
    <w:name w:val="heading 2"/>
    <w:basedOn w:val="Normal"/>
    <w:next w:val="Normal"/>
    <w:link w:val="Heading2Char"/>
    <w:uiPriority w:val="9"/>
    <w:unhideWhenUsed/>
    <w:qFormat/>
    <w:rsid w:val="000C692F"/>
    <w:pPr>
      <w:keepNext/>
      <w:keepLines/>
      <w:spacing w:before="40" w:line="360" w:lineRule="auto"/>
      <w:outlineLvl w:val="1"/>
    </w:pPr>
    <w:rPr>
      <w:rFonts w:asciiTheme="majorHAnsi" w:eastAsiaTheme="majorEastAsia" w:hAnsiTheme="majorHAnsi" w:cstheme="majorBidi"/>
      <w:sz w:val="32"/>
      <w:szCs w:val="26"/>
    </w:rPr>
  </w:style>
  <w:style w:type="paragraph" w:styleId="Heading3">
    <w:name w:val="heading 3"/>
    <w:basedOn w:val="Normal"/>
    <w:next w:val="Normal"/>
    <w:link w:val="Heading3Char"/>
    <w:uiPriority w:val="9"/>
    <w:unhideWhenUsed/>
    <w:qFormat/>
    <w:rsid w:val="000C692F"/>
    <w:pPr>
      <w:keepNext/>
      <w:keepLines/>
      <w:spacing w:before="40" w:line="360" w:lineRule="auto"/>
      <w:ind w:left="720"/>
      <w:outlineLvl w:val="2"/>
    </w:pPr>
    <w:rPr>
      <w:rFonts w:asciiTheme="majorHAnsi" w:eastAsiaTheme="majorEastAsia" w:hAnsiTheme="majorHAnsi" w:cstheme="majorBidi"/>
    </w:rPr>
  </w:style>
  <w:style w:type="paragraph" w:styleId="Heading4">
    <w:name w:val="heading 4"/>
    <w:basedOn w:val="Normal"/>
    <w:next w:val="Normal"/>
    <w:link w:val="Heading4Char"/>
    <w:uiPriority w:val="9"/>
    <w:unhideWhenUsed/>
    <w:qFormat/>
    <w:rsid w:val="00711663"/>
    <w:pPr>
      <w:keepNext/>
      <w:keepLines/>
      <w:spacing w:before="40"/>
      <w:outlineLvl w:val="3"/>
    </w:pPr>
    <w:rPr>
      <w:rFonts w:asciiTheme="majorHAnsi" w:eastAsiaTheme="majorEastAsia" w:hAnsiTheme="majorHAnsi" w:cstheme="majorBidi"/>
      <w:i/>
      <w:iCs/>
    </w:rPr>
  </w:style>
  <w:style w:type="paragraph" w:styleId="Heading5">
    <w:name w:val="heading 5"/>
    <w:basedOn w:val="Normal"/>
    <w:next w:val="Normal"/>
    <w:link w:val="Heading5Char"/>
    <w:uiPriority w:val="9"/>
    <w:semiHidden/>
    <w:unhideWhenUsed/>
    <w:qFormat/>
    <w:rsid w:val="00F93AFF"/>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C217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736F1"/>
    <w:pPr>
      <w:ind w:left="720"/>
      <w:contextualSpacing/>
    </w:pPr>
  </w:style>
  <w:style w:type="character" w:customStyle="1" w:styleId="Heading1Char">
    <w:name w:val="Heading 1 Char"/>
    <w:basedOn w:val="DefaultParagraphFont"/>
    <w:link w:val="Heading1"/>
    <w:uiPriority w:val="9"/>
    <w:rsid w:val="00A81459"/>
    <w:rPr>
      <w:rFonts w:asciiTheme="majorHAnsi" w:eastAsiaTheme="majorEastAsia" w:hAnsiTheme="majorHAnsi" w:cstheme="majorBidi"/>
      <w:b/>
      <w:sz w:val="40"/>
      <w:szCs w:val="32"/>
    </w:rPr>
  </w:style>
  <w:style w:type="paragraph" w:styleId="TOCHeading">
    <w:name w:val="TOC Heading"/>
    <w:basedOn w:val="Heading1"/>
    <w:next w:val="Normal"/>
    <w:uiPriority w:val="39"/>
    <w:unhideWhenUsed/>
    <w:qFormat/>
    <w:rsid w:val="00A81459"/>
    <w:pPr>
      <w:spacing w:line="259" w:lineRule="auto"/>
      <w:outlineLvl w:val="9"/>
    </w:pPr>
  </w:style>
  <w:style w:type="paragraph" w:styleId="TOC2">
    <w:name w:val="toc 2"/>
    <w:basedOn w:val="Normal"/>
    <w:next w:val="Normal"/>
    <w:autoRedefine/>
    <w:uiPriority w:val="39"/>
    <w:unhideWhenUsed/>
    <w:rsid w:val="00A81459"/>
    <w:pPr>
      <w:spacing w:after="100" w:line="259" w:lineRule="auto"/>
      <w:ind w:left="220"/>
    </w:pPr>
    <w:rPr>
      <w:rFonts w:asciiTheme="minorHAnsi" w:eastAsiaTheme="minorEastAsia" w:hAnsiTheme="minorHAnsi"/>
      <w:sz w:val="22"/>
      <w:szCs w:val="22"/>
    </w:rPr>
  </w:style>
  <w:style w:type="paragraph" w:styleId="TOC1">
    <w:name w:val="toc 1"/>
    <w:basedOn w:val="Normal"/>
    <w:next w:val="Normal"/>
    <w:autoRedefine/>
    <w:uiPriority w:val="39"/>
    <w:unhideWhenUsed/>
    <w:rsid w:val="00A81459"/>
    <w:pPr>
      <w:spacing w:after="100" w:line="259" w:lineRule="auto"/>
    </w:pPr>
    <w:rPr>
      <w:rFonts w:asciiTheme="minorHAnsi" w:eastAsiaTheme="minorEastAsia" w:hAnsiTheme="minorHAnsi"/>
      <w:sz w:val="22"/>
      <w:szCs w:val="22"/>
    </w:rPr>
  </w:style>
  <w:style w:type="paragraph" w:styleId="TOC3">
    <w:name w:val="toc 3"/>
    <w:basedOn w:val="Normal"/>
    <w:next w:val="Normal"/>
    <w:autoRedefine/>
    <w:uiPriority w:val="39"/>
    <w:unhideWhenUsed/>
    <w:rsid w:val="00A81459"/>
    <w:pPr>
      <w:spacing w:after="100" w:line="259" w:lineRule="auto"/>
      <w:ind w:left="440"/>
    </w:pPr>
    <w:rPr>
      <w:rFonts w:asciiTheme="minorHAnsi" w:eastAsiaTheme="minorEastAsia" w:hAnsiTheme="minorHAnsi"/>
      <w:sz w:val="22"/>
      <w:szCs w:val="22"/>
    </w:rPr>
  </w:style>
  <w:style w:type="character" w:styleId="Hyperlink">
    <w:name w:val="Hyperlink"/>
    <w:basedOn w:val="DefaultParagraphFont"/>
    <w:uiPriority w:val="99"/>
    <w:unhideWhenUsed/>
    <w:rsid w:val="00A81459"/>
    <w:rPr>
      <w:color w:val="0000FF" w:themeColor="hyperlink"/>
      <w:u w:val="single"/>
    </w:rPr>
  </w:style>
  <w:style w:type="paragraph" w:styleId="Header">
    <w:name w:val="header"/>
    <w:basedOn w:val="Normal"/>
    <w:link w:val="HeaderChar"/>
    <w:uiPriority w:val="99"/>
    <w:unhideWhenUsed/>
    <w:rsid w:val="005A6CFB"/>
    <w:pPr>
      <w:tabs>
        <w:tab w:val="center" w:pos="4680"/>
        <w:tab w:val="right" w:pos="9360"/>
      </w:tabs>
    </w:pPr>
  </w:style>
  <w:style w:type="character" w:customStyle="1" w:styleId="HeaderChar">
    <w:name w:val="Header Char"/>
    <w:basedOn w:val="DefaultParagraphFont"/>
    <w:link w:val="Header"/>
    <w:uiPriority w:val="99"/>
    <w:rsid w:val="005A6CFB"/>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5A6CFB"/>
    <w:pPr>
      <w:tabs>
        <w:tab w:val="center" w:pos="4680"/>
        <w:tab w:val="right" w:pos="9360"/>
      </w:tabs>
    </w:pPr>
  </w:style>
  <w:style w:type="character" w:customStyle="1" w:styleId="FooterChar">
    <w:name w:val="Footer Char"/>
    <w:basedOn w:val="DefaultParagraphFont"/>
    <w:link w:val="Footer"/>
    <w:uiPriority w:val="99"/>
    <w:rsid w:val="005A6CFB"/>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5A6CFB"/>
    <w:pPr>
      <w:spacing w:after="200"/>
    </w:pPr>
    <w:rPr>
      <w:i/>
      <w:iCs/>
      <w:color w:val="1F497D" w:themeColor="text2"/>
      <w:sz w:val="18"/>
      <w:szCs w:val="18"/>
    </w:rPr>
  </w:style>
  <w:style w:type="paragraph" w:styleId="TableofFigures">
    <w:name w:val="table of figures"/>
    <w:basedOn w:val="Normal"/>
    <w:next w:val="Normal"/>
    <w:uiPriority w:val="99"/>
    <w:unhideWhenUsed/>
    <w:rsid w:val="005A6CFB"/>
  </w:style>
  <w:style w:type="character" w:styleId="SubtleEmphasis">
    <w:name w:val="Subtle Emphasis"/>
    <w:basedOn w:val="DefaultParagraphFont"/>
    <w:uiPriority w:val="19"/>
    <w:qFormat/>
    <w:rsid w:val="002D3F3B"/>
    <w:rPr>
      <w:i/>
      <w:iCs/>
      <w:color w:val="404040" w:themeColor="text1" w:themeTint="BF"/>
    </w:rPr>
  </w:style>
  <w:style w:type="paragraph" w:styleId="Subtitle">
    <w:name w:val="Subtitle"/>
    <w:basedOn w:val="Normal"/>
    <w:next w:val="Normal"/>
    <w:link w:val="SubtitleChar"/>
    <w:uiPriority w:val="11"/>
    <w:qFormat/>
    <w:rsid w:val="004608D8"/>
    <w:pPr>
      <w:numPr>
        <w:ilvl w:val="1"/>
      </w:numPr>
      <w:spacing w:after="160" w:line="360" w:lineRule="auto"/>
    </w:pPr>
    <w:rPr>
      <w:rFonts w:asciiTheme="minorHAnsi" w:eastAsiaTheme="minorEastAsia" w:hAnsiTheme="minorHAnsi" w:cstheme="minorBidi"/>
      <w:b/>
      <w:color w:val="000000" w:themeColor="text1"/>
      <w:spacing w:val="15"/>
      <w:sz w:val="32"/>
      <w:szCs w:val="22"/>
    </w:rPr>
  </w:style>
  <w:style w:type="character" w:customStyle="1" w:styleId="SubtitleChar">
    <w:name w:val="Subtitle Char"/>
    <w:basedOn w:val="DefaultParagraphFont"/>
    <w:link w:val="Subtitle"/>
    <w:uiPriority w:val="11"/>
    <w:rsid w:val="004608D8"/>
    <w:rPr>
      <w:rFonts w:eastAsiaTheme="minorEastAsia"/>
      <w:b/>
      <w:color w:val="000000" w:themeColor="text1"/>
      <w:spacing w:val="15"/>
      <w:sz w:val="32"/>
    </w:rPr>
  </w:style>
  <w:style w:type="character" w:customStyle="1" w:styleId="Heading2Char">
    <w:name w:val="Heading 2 Char"/>
    <w:basedOn w:val="DefaultParagraphFont"/>
    <w:link w:val="Heading2"/>
    <w:uiPriority w:val="9"/>
    <w:rsid w:val="000C692F"/>
    <w:rPr>
      <w:rFonts w:asciiTheme="majorHAnsi" w:eastAsiaTheme="majorEastAsia" w:hAnsiTheme="majorHAnsi" w:cstheme="majorBidi"/>
      <w:sz w:val="32"/>
      <w:szCs w:val="26"/>
    </w:rPr>
  </w:style>
  <w:style w:type="character" w:customStyle="1" w:styleId="Heading3Char">
    <w:name w:val="Heading 3 Char"/>
    <w:basedOn w:val="DefaultParagraphFont"/>
    <w:link w:val="Heading3"/>
    <w:uiPriority w:val="9"/>
    <w:rsid w:val="000C692F"/>
    <w:rPr>
      <w:rFonts w:asciiTheme="majorHAnsi" w:eastAsiaTheme="majorEastAsia" w:hAnsiTheme="majorHAnsi" w:cstheme="majorBidi"/>
      <w:sz w:val="28"/>
      <w:szCs w:val="24"/>
    </w:rPr>
  </w:style>
  <w:style w:type="paragraph" w:styleId="NoSpacing">
    <w:name w:val="No Spacing"/>
    <w:link w:val="NoSpacingChar"/>
    <w:uiPriority w:val="1"/>
    <w:qFormat/>
    <w:rsid w:val="00C76435"/>
    <w:pPr>
      <w:spacing w:after="0" w:line="240" w:lineRule="auto"/>
    </w:pPr>
    <w:rPr>
      <w:rFonts w:eastAsiaTheme="minorEastAsia"/>
    </w:rPr>
  </w:style>
  <w:style w:type="character" w:customStyle="1" w:styleId="NoSpacingChar">
    <w:name w:val="No Spacing Char"/>
    <w:basedOn w:val="DefaultParagraphFont"/>
    <w:link w:val="NoSpacing"/>
    <w:uiPriority w:val="1"/>
    <w:rsid w:val="00C76435"/>
    <w:rPr>
      <w:rFonts w:eastAsiaTheme="minorEastAsia"/>
    </w:rPr>
  </w:style>
  <w:style w:type="paragraph" w:styleId="NormalWeb">
    <w:name w:val="Normal (Web)"/>
    <w:basedOn w:val="Normal"/>
    <w:uiPriority w:val="99"/>
    <w:semiHidden/>
    <w:unhideWhenUsed/>
    <w:rsid w:val="0054206C"/>
    <w:pPr>
      <w:spacing w:before="100" w:beforeAutospacing="1" w:after="100" w:afterAutospacing="1"/>
    </w:pPr>
    <w:rPr>
      <w:sz w:val="24"/>
    </w:rPr>
  </w:style>
  <w:style w:type="character" w:customStyle="1" w:styleId="Heading4Char">
    <w:name w:val="Heading 4 Char"/>
    <w:basedOn w:val="DefaultParagraphFont"/>
    <w:link w:val="Heading4"/>
    <w:uiPriority w:val="9"/>
    <w:rsid w:val="00711663"/>
    <w:rPr>
      <w:rFonts w:asciiTheme="majorHAnsi" w:eastAsiaTheme="majorEastAsia" w:hAnsiTheme="majorHAnsi" w:cstheme="majorBidi"/>
      <w:i/>
      <w:iCs/>
      <w:sz w:val="28"/>
      <w:szCs w:val="24"/>
    </w:rPr>
  </w:style>
  <w:style w:type="character" w:customStyle="1" w:styleId="Heading5Char">
    <w:name w:val="Heading 5 Char"/>
    <w:basedOn w:val="DefaultParagraphFont"/>
    <w:link w:val="Heading5"/>
    <w:uiPriority w:val="9"/>
    <w:semiHidden/>
    <w:rsid w:val="00F93AFF"/>
    <w:rPr>
      <w:rFonts w:asciiTheme="majorHAnsi" w:eastAsiaTheme="majorEastAsia" w:hAnsiTheme="majorHAnsi" w:cstheme="majorBidi"/>
      <w:color w:val="365F91" w:themeColor="accent1" w:themeShade="BF"/>
      <w:sz w:val="28"/>
      <w:szCs w:val="24"/>
    </w:rPr>
  </w:style>
  <w:style w:type="character" w:styleId="Strong">
    <w:name w:val="Strong"/>
    <w:basedOn w:val="DefaultParagraphFont"/>
    <w:uiPriority w:val="22"/>
    <w:qFormat/>
    <w:rsid w:val="00F93AFF"/>
    <w:rPr>
      <w:b/>
      <w:bCs/>
    </w:rPr>
  </w:style>
  <w:style w:type="paragraph" w:styleId="HTMLPreformatted">
    <w:name w:val="HTML Preformatted"/>
    <w:basedOn w:val="Normal"/>
    <w:link w:val="HTMLPreformattedChar"/>
    <w:uiPriority w:val="99"/>
    <w:semiHidden/>
    <w:unhideWhenUsed/>
    <w:rsid w:val="00F93A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F93AFF"/>
    <w:rPr>
      <w:rFonts w:ascii="Courier New" w:eastAsia="Times New Roman" w:hAnsi="Courier New" w:cs="Courier New"/>
      <w:sz w:val="20"/>
      <w:szCs w:val="20"/>
    </w:rPr>
  </w:style>
  <w:style w:type="character" w:styleId="HTMLCode">
    <w:name w:val="HTML Code"/>
    <w:basedOn w:val="DefaultParagraphFont"/>
    <w:uiPriority w:val="99"/>
    <w:semiHidden/>
    <w:unhideWhenUsed/>
    <w:rsid w:val="00F93AFF"/>
    <w:rPr>
      <w:rFonts w:ascii="Courier New" w:eastAsia="Times New Roman" w:hAnsi="Courier New" w:cs="Courier New"/>
      <w:sz w:val="20"/>
      <w:szCs w:val="20"/>
    </w:rPr>
  </w:style>
  <w:style w:type="paragraph" w:customStyle="1" w:styleId="ql-center-displayed-equation">
    <w:name w:val="ql-center-displayed-equation"/>
    <w:basedOn w:val="Normal"/>
    <w:rsid w:val="00E91FBD"/>
    <w:pPr>
      <w:spacing w:before="100" w:beforeAutospacing="1" w:after="100" w:afterAutospacing="1"/>
    </w:pPr>
    <w:rPr>
      <w:sz w:val="24"/>
    </w:rPr>
  </w:style>
  <w:style w:type="character" w:customStyle="1" w:styleId="ql-right-eqno">
    <w:name w:val="ql-right-eqno"/>
    <w:basedOn w:val="DefaultParagraphFont"/>
    <w:rsid w:val="00E91FBD"/>
  </w:style>
  <w:style w:type="character" w:customStyle="1" w:styleId="ql-left-eqno">
    <w:name w:val="ql-left-eqno"/>
    <w:basedOn w:val="DefaultParagraphFont"/>
    <w:rsid w:val="00E91FBD"/>
  </w:style>
  <w:style w:type="character" w:styleId="FollowedHyperlink">
    <w:name w:val="FollowedHyperlink"/>
    <w:basedOn w:val="DefaultParagraphFont"/>
    <w:uiPriority w:val="99"/>
    <w:semiHidden/>
    <w:unhideWhenUsed/>
    <w:rsid w:val="003D5198"/>
    <w:rPr>
      <w:color w:val="800080" w:themeColor="followedHyperlink"/>
      <w:u w:val="single"/>
    </w:rPr>
  </w:style>
  <w:style w:type="table" w:styleId="GridTable1Light">
    <w:name w:val="Grid Table 1 Light"/>
    <w:basedOn w:val="TableNormal"/>
    <w:uiPriority w:val="46"/>
    <w:rsid w:val="00A8272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A45A2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35310583">
      <w:bodyDiv w:val="1"/>
      <w:marLeft w:val="0"/>
      <w:marRight w:val="0"/>
      <w:marTop w:val="0"/>
      <w:marBottom w:val="0"/>
      <w:divBdr>
        <w:top w:val="none" w:sz="0" w:space="0" w:color="auto"/>
        <w:left w:val="none" w:sz="0" w:space="0" w:color="auto"/>
        <w:bottom w:val="none" w:sz="0" w:space="0" w:color="auto"/>
        <w:right w:val="none" w:sz="0" w:space="0" w:color="auto"/>
      </w:divBdr>
    </w:div>
    <w:div w:id="701441222">
      <w:bodyDiv w:val="1"/>
      <w:marLeft w:val="0"/>
      <w:marRight w:val="0"/>
      <w:marTop w:val="0"/>
      <w:marBottom w:val="0"/>
      <w:divBdr>
        <w:top w:val="none" w:sz="0" w:space="0" w:color="auto"/>
        <w:left w:val="none" w:sz="0" w:space="0" w:color="auto"/>
        <w:bottom w:val="none" w:sz="0" w:space="0" w:color="auto"/>
        <w:right w:val="none" w:sz="0" w:space="0" w:color="auto"/>
      </w:divBdr>
      <w:divsChild>
        <w:div w:id="1673147546">
          <w:marLeft w:val="0"/>
          <w:marRight w:val="0"/>
          <w:marTop w:val="0"/>
          <w:marBottom w:val="0"/>
          <w:divBdr>
            <w:top w:val="none" w:sz="0" w:space="0" w:color="auto"/>
            <w:left w:val="none" w:sz="0" w:space="0" w:color="auto"/>
            <w:bottom w:val="none" w:sz="0" w:space="0" w:color="auto"/>
            <w:right w:val="none" w:sz="0" w:space="0" w:color="auto"/>
          </w:divBdr>
        </w:div>
        <w:div w:id="117990121">
          <w:marLeft w:val="0"/>
          <w:marRight w:val="0"/>
          <w:marTop w:val="0"/>
          <w:marBottom w:val="0"/>
          <w:divBdr>
            <w:top w:val="none" w:sz="0" w:space="0" w:color="auto"/>
            <w:left w:val="none" w:sz="0" w:space="0" w:color="auto"/>
            <w:bottom w:val="none" w:sz="0" w:space="0" w:color="auto"/>
            <w:right w:val="none" w:sz="0" w:space="0" w:color="auto"/>
          </w:divBdr>
        </w:div>
      </w:divsChild>
    </w:div>
    <w:div w:id="889224191">
      <w:bodyDiv w:val="1"/>
      <w:marLeft w:val="0"/>
      <w:marRight w:val="0"/>
      <w:marTop w:val="0"/>
      <w:marBottom w:val="0"/>
      <w:divBdr>
        <w:top w:val="none" w:sz="0" w:space="0" w:color="auto"/>
        <w:left w:val="none" w:sz="0" w:space="0" w:color="auto"/>
        <w:bottom w:val="none" w:sz="0" w:space="0" w:color="auto"/>
        <w:right w:val="none" w:sz="0" w:space="0" w:color="auto"/>
      </w:divBdr>
    </w:div>
    <w:div w:id="983386022">
      <w:bodyDiv w:val="1"/>
      <w:marLeft w:val="0"/>
      <w:marRight w:val="0"/>
      <w:marTop w:val="0"/>
      <w:marBottom w:val="0"/>
      <w:divBdr>
        <w:top w:val="none" w:sz="0" w:space="0" w:color="auto"/>
        <w:left w:val="none" w:sz="0" w:space="0" w:color="auto"/>
        <w:bottom w:val="none" w:sz="0" w:space="0" w:color="auto"/>
        <w:right w:val="none" w:sz="0" w:space="0" w:color="auto"/>
      </w:divBdr>
    </w:div>
    <w:div w:id="1464537306">
      <w:bodyDiv w:val="1"/>
      <w:marLeft w:val="0"/>
      <w:marRight w:val="0"/>
      <w:marTop w:val="0"/>
      <w:marBottom w:val="0"/>
      <w:divBdr>
        <w:top w:val="none" w:sz="0" w:space="0" w:color="auto"/>
        <w:left w:val="none" w:sz="0" w:space="0" w:color="auto"/>
        <w:bottom w:val="none" w:sz="0" w:space="0" w:color="auto"/>
        <w:right w:val="none" w:sz="0" w:space="0" w:color="auto"/>
      </w:divBdr>
    </w:div>
    <w:div w:id="1647473678">
      <w:bodyDiv w:val="1"/>
      <w:marLeft w:val="0"/>
      <w:marRight w:val="0"/>
      <w:marTop w:val="0"/>
      <w:marBottom w:val="0"/>
      <w:divBdr>
        <w:top w:val="none" w:sz="0" w:space="0" w:color="auto"/>
        <w:left w:val="none" w:sz="0" w:space="0" w:color="auto"/>
        <w:bottom w:val="none" w:sz="0" w:space="0" w:color="auto"/>
        <w:right w:val="none" w:sz="0" w:space="0" w:color="auto"/>
      </w:divBdr>
    </w:div>
    <w:div w:id="1712534616">
      <w:bodyDiv w:val="1"/>
      <w:marLeft w:val="0"/>
      <w:marRight w:val="0"/>
      <w:marTop w:val="0"/>
      <w:marBottom w:val="0"/>
      <w:divBdr>
        <w:top w:val="none" w:sz="0" w:space="0" w:color="auto"/>
        <w:left w:val="none" w:sz="0" w:space="0" w:color="auto"/>
        <w:bottom w:val="none" w:sz="0" w:space="0" w:color="auto"/>
        <w:right w:val="none" w:sz="0" w:space="0" w:color="auto"/>
      </w:divBdr>
    </w:div>
    <w:div w:id="1825007709">
      <w:bodyDiv w:val="1"/>
      <w:marLeft w:val="0"/>
      <w:marRight w:val="0"/>
      <w:marTop w:val="0"/>
      <w:marBottom w:val="0"/>
      <w:divBdr>
        <w:top w:val="none" w:sz="0" w:space="0" w:color="auto"/>
        <w:left w:val="none" w:sz="0" w:space="0" w:color="auto"/>
        <w:bottom w:val="none" w:sz="0" w:space="0" w:color="auto"/>
        <w:right w:val="none" w:sz="0" w:space="0" w:color="auto"/>
      </w:divBdr>
    </w:div>
    <w:div w:id="1993439606">
      <w:bodyDiv w:val="1"/>
      <w:marLeft w:val="0"/>
      <w:marRight w:val="0"/>
      <w:marTop w:val="0"/>
      <w:marBottom w:val="0"/>
      <w:divBdr>
        <w:top w:val="none" w:sz="0" w:space="0" w:color="auto"/>
        <w:left w:val="none" w:sz="0" w:space="0" w:color="auto"/>
        <w:bottom w:val="none" w:sz="0" w:space="0" w:color="auto"/>
        <w:right w:val="none" w:sz="0" w:space="0" w:color="auto"/>
      </w:divBdr>
    </w:div>
    <w:div w:id="2014407491">
      <w:bodyDiv w:val="1"/>
      <w:marLeft w:val="0"/>
      <w:marRight w:val="0"/>
      <w:marTop w:val="0"/>
      <w:marBottom w:val="0"/>
      <w:divBdr>
        <w:top w:val="none" w:sz="0" w:space="0" w:color="auto"/>
        <w:left w:val="none" w:sz="0" w:space="0" w:color="auto"/>
        <w:bottom w:val="none" w:sz="0" w:space="0" w:color="auto"/>
        <w:right w:val="none" w:sz="0" w:space="0" w:color="auto"/>
      </w:divBdr>
    </w:div>
    <w:div w:id="2126654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7.png"/><Relationship Id="rId42" Type="http://schemas.openxmlformats.org/officeDocument/2006/relationships/image" Target="media/image19.png"/><Relationship Id="rId47" Type="http://schemas.openxmlformats.org/officeDocument/2006/relationships/image" Target="media/image24.png"/><Relationship Id="rId63" Type="http://schemas.openxmlformats.org/officeDocument/2006/relationships/image" Target="media/image37.svg"/><Relationship Id="rId68" Type="http://schemas.openxmlformats.org/officeDocument/2006/relationships/hyperlink" Target="https://github.com/TianxingWu/OpenVHead/blob/master/Formulas/86b57b70b8b4a4223c17df2bb07ea0d9.svg" TargetMode="External"/><Relationship Id="rId84" Type="http://schemas.openxmlformats.org/officeDocument/2006/relationships/image" Target="media/image57.jpeg"/><Relationship Id="rId89" Type="http://schemas.openxmlformats.org/officeDocument/2006/relationships/fontTable" Target="fontTable.xml"/><Relationship Id="rId16" Type="http://schemas.openxmlformats.org/officeDocument/2006/relationships/image" Target="media/image2.png"/><Relationship Id="rId11" Type="http://schemas.openxmlformats.org/officeDocument/2006/relationships/image" Target="media/image1.png"/><Relationship Id="rId32" Type="http://schemas.openxmlformats.org/officeDocument/2006/relationships/image" Target="media/image16.png"/><Relationship Id="rId37" Type="http://schemas.openxmlformats.org/officeDocument/2006/relationships/hyperlink" Target="https://www.learnopencv.com/facial-landmark-detection/" TargetMode="External"/><Relationship Id="rId53" Type="http://schemas.openxmlformats.org/officeDocument/2006/relationships/image" Target="media/image30.png"/><Relationship Id="rId58" Type="http://schemas.openxmlformats.org/officeDocument/2006/relationships/image" Target="media/image34.png"/><Relationship Id="rId74" Type="http://schemas.openxmlformats.org/officeDocument/2006/relationships/image" Target="media/image47.png"/><Relationship Id="rId79" Type="http://schemas.openxmlformats.org/officeDocument/2006/relationships/image" Target="media/image52.png"/><Relationship Id="rId5" Type="http://schemas.openxmlformats.org/officeDocument/2006/relationships/numbering" Target="numbering.xml"/><Relationship Id="rId90" Type="http://schemas.openxmlformats.org/officeDocument/2006/relationships/theme" Target="theme/theme1.xml"/><Relationship Id="rId14" Type="http://schemas.openxmlformats.org/officeDocument/2006/relationships/hyperlink" Target="file:///C:\Users\Islam\Desktop\Facial%20Expression%20Motion%20Capture.docx" TargetMode="External"/><Relationship Id="rId22" Type="http://schemas.openxmlformats.org/officeDocument/2006/relationships/hyperlink" Target="https://github.com/davisking" TargetMode="External"/><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hyperlink" Target="https://www.learnopencv.com/wp-content/uploads/2016/09/pose-estimation-requirements-opencv.jpg" TargetMode="External"/><Relationship Id="rId43" Type="http://schemas.openxmlformats.org/officeDocument/2006/relationships/image" Target="media/image20.png"/><Relationship Id="rId48" Type="http://schemas.openxmlformats.org/officeDocument/2006/relationships/image" Target="media/image25.png"/><Relationship Id="rId56" Type="http://schemas.openxmlformats.org/officeDocument/2006/relationships/image" Target="media/image33.png"/><Relationship Id="rId64" Type="http://schemas.openxmlformats.org/officeDocument/2006/relationships/image" Target="media/image38.jpeg"/><Relationship Id="rId69" Type="http://schemas.openxmlformats.org/officeDocument/2006/relationships/image" Target="media/image42.png"/><Relationship Id="rId77" Type="http://schemas.openxmlformats.org/officeDocument/2006/relationships/image" Target="media/image50.png"/><Relationship Id="rId8" Type="http://schemas.openxmlformats.org/officeDocument/2006/relationships/webSettings" Target="webSettings.xml"/><Relationship Id="rId51" Type="http://schemas.openxmlformats.org/officeDocument/2006/relationships/image" Target="media/image28.png"/><Relationship Id="rId72" Type="http://schemas.openxmlformats.org/officeDocument/2006/relationships/image" Target="media/image45.png"/><Relationship Id="rId80" Type="http://schemas.openxmlformats.org/officeDocument/2006/relationships/image" Target="media/image53.png"/><Relationship Id="rId85" Type="http://schemas.openxmlformats.org/officeDocument/2006/relationships/image" Target="media/image58.jpeg"/><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image" Target="media/image10.png"/><Relationship Id="rId33" Type="http://schemas.openxmlformats.org/officeDocument/2006/relationships/hyperlink" Target="https://en.wikipedia.org/wiki/Rotation_matrix" TargetMode="External"/><Relationship Id="rId38" Type="http://schemas.openxmlformats.org/officeDocument/2006/relationships/hyperlink" Target="http://docs.opencv.org/2.4/doc/tutorials/calib3d/camera_calibration/camera_calibration.html" TargetMode="External"/><Relationship Id="rId46" Type="http://schemas.openxmlformats.org/officeDocument/2006/relationships/image" Target="media/image23.png"/><Relationship Id="rId59" Type="http://schemas.openxmlformats.org/officeDocument/2006/relationships/hyperlink" Target="https://en.wikipedia.org/wiki/Direct_linear_transformation" TargetMode="External"/><Relationship Id="rId67" Type="http://schemas.openxmlformats.org/officeDocument/2006/relationships/image" Target="media/image41.png"/><Relationship Id="rId20" Type="http://schemas.openxmlformats.org/officeDocument/2006/relationships/image" Target="media/image6.png"/><Relationship Id="rId41" Type="http://schemas.openxmlformats.org/officeDocument/2006/relationships/image" Target="media/image18.jpeg"/><Relationship Id="rId54" Type="http://schemas.openxmlformats.org/officeDocument/2006/relationships/image" Target="media/image31.png"/><Relationship Id="rId62" Type="http://schemas.openxmlformats.org/officeDocument/2006/relationships/image" Target="media/image36.png"/><Relationship Id="rId70" Type="http://schemas.openxmlformats.org/officeDocument/2006/relationships/image" Target="media/image43.png"/><Relationship Id="rId75" Type="http://schemas.openxmlformats.org/officeDocument/2006/relationships/image" Target="media/image48.svg"/><Relationship Id="rId83" Type="http://schemas.openxmlformats.org/officeDocument/2006/relationships/image" Target="media/image56.png"/><Relationship Id="rId88" Type="http://schemas.openxmlformats.org/officeDocument/2006/relationships/image" Target="media/image61.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github.com/TianxingWu/OpenVHead/blob/master/Formulas/c8a8ce65e9d41a49545800744f3f5388.svg"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17.jpeg"/><Relationship Id="rId49" Type="http://schemas.openxmlformats.org/officeDocument/2006/relationships/image" Target="media/image26.png"/><Relationship Id="rId57" Type="http://schemas.openxmlformats.org/officeDocument/2006/relationships/hyperlink" Target="https://www.learnopencv.com/head-pose-estimation-using-opencv-and-dlib/" TargetMode="External"/><Relationship Id="rId10" Type="http://schemas.openxmlformats.org/officeDocument/2006/relationships/endnotes" Target="endnotes.xml"/><Relationship Id="rId31" Type="http://schemas.openxmlformats.org/officeDocument/2006/relationships/hyperlink" Target="https://en.wikipedia.org/wiki/Euler_angles" TargetMode="External"/><Relationship Id="rId44" Type="http://schemas.openxmlformats.org/officeDocument/2006/relationships/image" Target="media/image21.png"/><Relationship Id="rId52" Type="http://schemas.openxmlformats.org/officeDocument/2006/relationships/image" Target="media/image29.png"/><Relationship Id="rId60" Type="http://schemas.openxmlformats.org/officeDocument/2006/relationships/image" Target="media/image35.jpeg"/><Relationship Id="rId65" Type="http://schemas.openxmlformats.org/officeDocument/2006/relationships/image" Target="media/image39.png"/><Relationship Id="rId73" Type="http://schemas.openxmlformats.org/officeDocument/2006/relationships/image" Target="media/image46.svg"/><Relationship Id="rId78" Type="http://schemas.openxmlformats.org/officeDocument/2006/relationships/image" Target="media/image51.png"/><Relationship Id="rId81" Type="http://schemas.openxmlformats.org/officeDocument/2006/relationships/image" Target="media/image54.png"/><Relationship Id="rId86" Type="http://schemas.openxmlformats.org/officeDocument/2006/relationships/image" Target="media/image59.jpe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file:///C:\Users\Islam\Desktop\Facial%20Expression%20Motion%20Capture.docx" TargetMode="External"/><Relationship Id="rId18" Type="http://schemas.openxmlformats.org/officeDocument/2006/relationships/image" Target="media/image4.png"/><Relationship Id="rId39" Type="http://schemas.openxmlformats.org/officeDocument/2006/relationships/hyperlink" Target="https://www.learnopencv.com/approximate-focal-length-for-webcams-and-cell-phone-cameras/" TargetMode="External"/><Relationship Id="rId34" Type="http://schemas.openxmlformats.org/officeDocument/2006/relationships/hyperlink" Target="https://en.wikipedia.org/wiki/Axis%E2%80%93angle_representation" TargetMode="External"/><Relationship Id="rId50" Type="http://schemas.openxmlformats.org/officeDocument/2006/relationships/image" Target="media/image27.png"/><Relationship Id="rId55" Type="http://schemas.openxmlformats.org/officeDocument/2006/relationships/image" Target="media/image32.png"/><Relationship Id="rId76" Type="http://schemas.openxmlformats.org/officeDocument/2006/relationships/image" Target="media/image49.jpeg"/><Relationship Id="rId7" Type="http://schemas.openxmlformats.org/officeDocument/2006/relationships/settings" Target="settings.xml"/><Relationship Id="rId71" Type="http://schemas.openxmlformats.org/officeDocument/2006/relationships/image" Target="media/image44.png"/><Relationship Id="rId2" Type="http://schemas.openxmlformats.org/officeDocument/2006/relationships/customXml" Target="../customXml/item2.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hyperlink" Target="https://www.learnopencv.com/wp-content/uploads/2016/09/ImageFormationEquation.jpg" TargetMode="External"/><Relationship Id="rId45" Type="http://schemas.openxmlformats.org/officeDocument/2006/relationships/image" Target="media/image22.png"/><Relationship Id="rId66" Type="http://schemas.openxmlformats.org/officeDocument/2006/relationships/image" Target="media/image40.svg"/><Relationship Id="rId87" Type="http://schemas.openxmlformats.org/officeDocument/2006/relationships/image" Target="media/image60.png"/><Relationship Id="rId61" Type="http://schemas.openxmlformats.org/officeDocument/2006/relationships/hyperlink" Target="https://github.com/TianxingWu/OpenVHead/blob/master/Formulas/4937d8a07708ff7402e96fab8af0e04a.svg" TargetMode="External"/><Relationship Id="rId82" Type="http://schemas.openxmlformats.org/officeDocument/2006/relationships/image" Target="media/image55.png"/><Relationship Id="rId1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B4D70A9ADD8C5943AD7F5CA9BE2666A9" ma:contentTypeVersion="7" ma:contentTypeDescription="Create a new document." ma:contentTypeScope="" ma:versionID="014c253572407b61d2784a72ec072fb0">
  <xsd:schema xmlns:xsd="http://www.w3.org/2001/XMLSchema" xmlns:xs="http://www.w3.org/2001/XMLSchema" xmlns:p="http://schemas.microsoft.com/office/2006/metadata/properties" xmlns:ns3="00c21595-129f-474f-9b61-bc5139b0be92" xmlns:ns4="cb17fdf2-7fd7-4f2e-a077-c317d1fc48a1" targetNamespace="http://schemas.microsoft.com/office/2006/metadata/properties" ma:root="true" ma:fieldsID="883af3b91e8734e52e8bc8ec62ba871e" ns3:_="" ns4:_="">
    <xsd:import namespace="00c21595-129f-474f-9b61-bc5139b0be92"/>
    <xsd:import namespace="cb17fdf2-7fd7-4f2e-a077-c317d1fc48a1"/>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0c21595-129f-474f-9b61-bc5139b0be92"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b17fdf2-7fd7-4f2e-a077-c317d1fc48a1"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AAF3A6B-EA4A-4EE3-90D8-5A714145865F}">
  <ds:schemaRefs>
    <ds:schemaRef ds:uri="http://schemas.microsoft.com/sharepoint/v3/contenttype/forms"/>
  </ds:schemaRefs>
</ds:datastoreItem>
</file>

<file path=customXml/itemProps2.xml><?xml version="1.0" encoding="utf-8"?>
<ds:datastoreItem xmlns:ds="http://schemas.openxmlformats.org/officeDocument/2006/customXml" ds:itemID="{297D6BE2-EB66-4FAB-B276-2780784DF127}">
  <ds:schemaRefs>
    <ds:schemaRef ds:uri="http://schemas.openxmlformats.org/officeDocument/2006/bibliography"/>
  </ds:schemaRefs>
</ds:datastoreItem>
</file>

<file path=customXml/itemProps3.xml><?xml version="1.0" encoding="utf-8"?>
<ds:datastoreItem xmlns:ds="http://schemas.openxmlformats.org/officeDocument/2006/customXml" ds:itemID="{81A29712-C55E-44AF-863B-8F34C6BAD369}">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DCB66F6-0216-4C4F-B4E6-62981252E2B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0c21595-129f-474f-9b61-bc5139b0be92"/>
    <ds:schemaRef ds:uri="cb17fdf2-7fd7-4f2e-a077-c317d1fc48a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968</TotalTime>
  <Pages>58</Pages>
  <Words>12289</Words>
  <Characters>70050</Characters>
  <Application>Microsoft Office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Project Title</vt:lpstr>
    </vt:vector>
  </TitlesOfParts>
  <Company>Hewlett-Packard</Company>
  <LinksUpToDate>false</LinksUpToDate>
  <CharactersWithSpaces>82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Title</dc:title>
  <dc:subject>ign</dc:subject>
  <dc:creator>Hanan Yousry</dc:creator>
  <cp:lastModifiedBy>x x</cp:lastModifiedBy>
  <cp:revision>38</cp:revision>
  <cp:lastPrinted>2020-08-12T05:54:00Z</cp:lastPrinted>
  <dcterms:created xsi:type="dcterms:W3CDTF">2020-08-11T06:47:00Z</dcterms:created>
  <dcterms:modified xsi:type="dcterms:W3CDTF">2020-08-14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4D70A9ADD8C5943AD7F5CA9BE2666A9</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ieee</vt:lpwstr>
  </property>
  <property fmtid="{D5CDD505-2E9C-101B-9397-08002B2CF9AE}" pid="24" name="Mendeley Document_1">
    <vt:lpwstr>True</vt:lpwstr>
  </property>
  <property fmtid="{D5CDD505-2E9C-101B-9397-08002B2CF9AE}" pid="25" name="Mendeley Unique User Id_1">
    <vt:lpwstr>02611d05-a647-3888-8f78-1800f6f19980</vt:lpwstr>
  </property>
</Properties>
</file>